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75290F" w14:textId="54B4DC6B" w:rsidR="00CC5415" w:rsidRPr="006B4AB7" w:rsidRDefault="00CC5415" w:rsidP="00A86711">
      <w:pPr>
        <w:pStyle w:val="NoSpacing"/>
        <w:spacing w:line="360" w:lineRule="auto"/>
        <w:jc w:val="center"/>
        <w:rPr>
          <w:b/>
          <w:bCs/>
          <w:sz w:val="28"/>
          <w:szCs w:val="26"/>
        </w:rPr>
      </w:pPr>
      <w:r w:rsidRPr="006B4AB7">
        <w:rPr>
          <w:b/>
          <w:bCs/>
          <w:sz w:val="28"/>
          <w:szCs w:val="26"/>
        </w:rPr>
        <w:t xml:space="preserve">PENERAPAN METODE </w:t>
      </w:r>
      <w:r w:rsidRPr="006B4AB7">
        <w:rPr>
          <w:b/>
          <w:bCs/>
          <w:i/>
          <w:iCs/>
          <w:sz w:val="28"/>
          <w:szCs w:val="26"/>
        </w:rPr>
        <w:t>CONVOLUTIONAL NEURAL NETWORK</w:t>
      </w:r>
      <w:r w:rsidRPr="006B4AB7">
        <w:rPr>
          <w:b/>
          <w:bCs/>
          <w:sz w:val="28"/>
          <w:szCs w:val="26"/>
        </w:rPr>
        <w:t xml:space="preserve"> (CNN) DALAM APLIKASI PENDETEKSI PENYAKIT DAUN TANAMAN KENTANG</w:t>
      </w:r>
    </w:p>
    <w:p w14:paraId="6F627BF3" w14:textId="77777777" w:rsidR="00CC5415" w:rsidRPr="006B4AB7" w:rsidRDefault="00CC5415" w:rsidP="00A86711">
      <w:pPr>
        <w:pStyle w:val="NoSpacing"/>
        <w:spacing w:line="360" w:lineRule="auto"/>
        <w:jc w:val="center"/>
        <w:rPr>
          <w:b/>
          <w:bCs/>
          <w:sz w:val="28"/>
          <w:szCs w:val="26"/>
        </w:rPr>
      </w:pPr>
      <w:r w:rsidRPr="006B4AB7">
        <w:rPr>
          <w:b/>
          <w:bCs/>
          <w:sz w:val="28"/>
          <w:szCs w:val="26"/>
        </w:rPr>
        <w:t>BERBASIS ANDROID</w:t>
      </w:r>
    </w:p>
    <w:p w14:paraId="39997582" w14:textId="77777777" w:rsidR="001B216B" w:rsidRPr="006B4AB7" w:rsidRDefault="001B216B" w:rsidP="00A86711">
      <w:pPr>
        <w:pStyle w:val="NoSpacing"/>
        <w:spacing w:line="360" w:lineRule="auto"/>
        <w:jc w:val="center"/>
        <w:rPr>
          <w:b/>
          <w:bCs/>
        </w:rPr>
      </w:pPr>
    </w:p>
    <w:p w14:paraId="6A397394" w14:textId="77777777" w:rsidR="00CC5415" w:rsidRPr="006B4AB7" w:rsidRDefault="00CC5415" w:rsidP="00A86711">
      <w:pPr>
        <w:pStyle w:val="NoSpacing"/>
        <w:spacing w:line="360" w:lineRule="auto"/>
        <w:jc w:val="center"/>
        <w:rPr>
          <w:b/>
          <w:bCs/>
          <w:sz w:val="30"/>
          <w:szCs w:val="28"/>
        </w:rPr>
      </w:pPr>
      <w:r w:rsidRPr="006B4AB7">
        <w:rPr>
          <w:b/>
          <w:bCs/>
          <w:sz w:val="28"/>
          <w:szCs w:val="26"/>
        </w:rPr>
        <w:t>PROPOSAL SKRIPSI</w:t>
      </w:r>
    </w:p>
    <w:p w14:paraId="0E8FC6CA" w14:textId="77777777" w:rsidR="001B216B" w:rsidRPr="006B4AB7" w:rsidRDefault="001B216B" w:rsidP="00A86711">
      <w:pPr>
        <w:pStyle w:val="NoSpacing"/>
        <w:spacing w:line="360" w:lineRule="auto"/>
        <w:jc w:val="center"/>
        <w:rPr>
          <w:b/>
          <w:bCs/>
        </w:rPr>
      </w:pPr>
    </w:p>
    <w:p w14:paraId="5D8C3ABC" w14:textId="77777777" w:rsidR="00CC5415" w:rsidRPr="002A1B1C" w:rsidRDefault="00CC5415" w:rsidP="00A86711">
      <w:pPr>
        <w:pStyle w:val="NoSpacing"/>
        <w:spacing w:line="360" w:lineRule="auto"/>
        <w:jc w:val="center"/>
        <w:rPr>
          <w:i/>
          <w:iCs/>
          <w:szCs w:val="28"/>
        </w:rPr>
      </w:pPr>
      <w:r w:rsidRPr="002A1B1C">
        <w:rPr>
          <w:i/>
          <w:iCs/>
          <w:szCs w:val="28"/>
        </w:rPr>
        <w:t>Diajukan Sebagai Salah Satu Syarat Penyusunan Skripsi</w:t>
      </w:r>
    </w:p>
    <w:p w14:paraId="0C15F2C3" w14:textId="77777777" w:rsidR="001B216B" w:rsidRPr="002A1B1C" w:rsidRDefault="00CC5415" w:rsidP="00A86711">
      <w:pPr>
        <w:pStyle w:val="NoSpacing"/>
        <w:spacing w:line="360" w:lineRule="auto"/>
        <w:jc w:val="center"/>
        <w:rPr>
          <w:i/>
          <w:iCs/>
          <w:szCs w:val="28"/>
        </w:rPr>
      </w:pPr>
      <w:r w:rsidRPr="002A1B1C">
        <w:rPr>
          <w:i/>
          <w:iCs/>
          <w:szCs w:val="28"/>
        </w:rPr>
        <w:t>Pada Program Studi Teknik Informatika</w:t>
      </w:r>
    </w:p>
    <w:p w14:paraId="71DECBFB" w14:textId="77777777" w:rsidR="001B216B" w:rsidRPr="006B4AB7" w:rsidRDefault="001B216B" w:rsidP="00A86711">
      <w:pPr>
        <w:pStyle w:val="NoSpacing"/>
        <w:spacing w:line="360" w:lineRule="auto"/>
        <w:jc w:val="center"/>
        <w:rPr>
          <w:b/>
          <w:bCs/>
          <w:szCs w:val="28"/>
        </w:rPr>
      </w:pPr>
    </w:p>
    <w:p w14:paraId="590EEE55" w14:textId="77777777" w:rsidR="001B216B" w:rsidRPr="006B4AB7" w:rsidRDefault="001B216B" w:rsidP="00A86711">
      <w:pPr>
        <w:pStyle w:val="NoSpacing"/>
        <w:spacing w:line="360" w:lineRule="auto"/>
        <w:jc w:val="center"/>
        <w:rPr>
          <w:b/>
          <w:bCs/>
          <w:szCs w:val="28"/>
        </w:rPr>
      </w:pPr>
    </w:p>
    <w:p w14:paraId="478239D9" w14:textId="77777777" w:rsidR="001B216B" w:rsidRPr="006B4AB7" w:rsidRDefault="001B216B" w:rsidP="00A86711">
      <w:pPr>
        <w:pStyle w:val="NoSpacing"/>
        <w:spacing w:line="360" w:lineRule="auto"/>
        <w:jc w:val="center"/>
        <w:rPr>
          <w:b/>
          <w:bCs/>
          <w:szCs w:val="28"/>
        </w:rPr>
      </w:pPr>
    </w:p>
    <w:p w14:paraId="0628E7D3" w14:textId="77777777" w:rsidR="001B216B" w:rsidRPr="006B4AB7" w:rsidRDefault="001B216B" w:rsidP="00A86711">
      <w:pPr>
        <w:pStyle w:val="NoSpacing"/>
        <w:spacing w:line="360" w:lineRule="auto"/>
        <w:jc w:val="center"/>
        <w:rPr>
          <w:b/>
          <w:bCs/>
          <w:szCs w:val="28"/>
        </w:rPr>
      </w:pPr>
    </w:p>
    <w:p w14:paraId="7111005F" w14:textId="77777777" w:rsidR="001B216B" w:rsidRPr="006B4AB7" w:rsidRDefault="001B216B" w:rsidP="00A86711">
      <w:pPr>
        <w:pStyle w:val="NoSpacing"/>
        <w:spacing w:line="360" w:lineRule="auto"/>
        <w:jc w:val="center"/>
        <w:rPr>
          <w:b/>
          <w:bCs/>
          <w:szCs w:val="28"/>
        </w:rPr>
      </w:pPr>
    </w:p>
    <w:p w14:paraId="510EF882" w14:textId="77777777" w:rsidR="001B216B" w:rsidRPr="006B4AB7" w:rsidRDefault="001B216B" w:rsidP="00A86711">
      <w:pPr>
        <w:pStyle w:val="NoSpacing"/>
        <w:spacing w:line="360" w:lineRule="auto"/>
        <w:jc w:val="center"/>
        <w:rPr>
          <w:b/>
          <w:bCs/>
          <w:szCs w:val="28"/>
        </w:rPr>
      </w:pPr>
    </w:p>
    <w:p w14:paraId="7BC39CAA" w14:textId="77777777" w:rsidR="001B216B" w:rsidRPr="006B4AB7" w:rsidRDefault="001B216B" w:rsidP="00A86711">
      <w:pPr>
        <w:pStyle w:val="NoSpacing"/>
        <w:spacing w:line="360" w:lineRule="auto"/>
        <w:jc w:val="center"/>
        <w:rPr>
          <w:b/>
          <w:bCs/>
          <w:szCs w:val="28"/>
        </w:rPr>
      </w:pPr>
    </w:p>
    <w:p w14:paraId="27DD8BCF" w14:textId="77777777" w:rsidR="001B216B" w:rsidRPr="006B4AB7" w:rsidRDefault="001B216B" w:rsidP="00A86711">
      <w:pPr>
        <w:pStyle w:val="NoSpacing"/>
        <w:spacing w:line="360" w:lineRule="auto"/>
        <w:jc w:val="center"/>
        <w:rPr>
          <w:b/>
          <w:bCs/>
          <w:szCs w:val="28"/>
        </w:rPr>
      </w:pPr>
    </w:p>
    <w:p w14:paraId="0D4DA6F5" w14:textId="77777777" w:rsidR="001B216B" w:rsidRPr="006B4AB7" w:rsidRDefault="001B216B" w:rsidP="00A86711">
      <w:pPr>
        <w:pStyle w:val="NoSpacing"/>
        <w:spacing w:line="360" w:lineRule="auto"/>
        <w:jc w:val="center"/>
        <w:rPr>
          <w:b/>
          <w:bCs/>
          <w:szCs w:val="28"/>
        </w:rPr>
      </w:pPr>
    </w:p>
    <w:p w14:paraId="198ADC38" w14:textId="7F2F186C" w:rsidR="00332C92" w:rsidRDefault="00332C92" w:rsidP="00A86711">
      <w:pPr>
        <w:pStyle w:val="NoSpacing"/>
        <w:spacing w:line="360" w:lineRule="auto"/>
        <w:jc w:val="center"/>
        <w:rPr>
          <w:b/>
          <w:bCs/>
          <w:szCs w:val="28"/>
        </w:rPr>
      </w:pPr>
    </w:p>
    <w:p w14:paraId="4CC8DD65" w14:textId="77777777" w:rsidR="00332C92" w:rsidRPr="006B4AB7" w:rsidRDefault="00332C92" w:rsidP="00A86711">
      <w:pPr>
        <w:pStyle w:val="NoSpacing"/>
        <w:spacing w:line="360" w:lineRule="auto"/>
        <w:jc w:val="center"/>
        <w:rPr>
          <w:b/>
          <w:bCs/>
          <w:szCs w:val="28"/>
        </w:rPr>
      </w:pPr>
    </w:p>
    <w:p w14:paraId="597B5ECD" w14:textId="77777777" w:rsidR="00DA62B6" w:rsidRDefault="00DA62B6" w:rsidP="00A86711">
      <w:pPr>
        <w:pStyle w:val="NoSpacing"/>
        <w:spacing w:line="360" w:lineRule="auto"/>
        <w:jc w:val="center"/>
        <w:rPr>
          <w:b/>
          <w:bCs/>
          <w:szCs w:val="28"/>
        </w:rPr>
      </w:pPr>
    </w:p>
    <w:p w14:paraId="69DBA6BB" w14:textId="77777777" w:rsidR="00DA62B6" w:rsidRDefault="00DA62B6" w:rsidP="00A86711">
      <w:pPr>
        <w:pStyle w:val="NoSpacing"/>
        <w:spacing w:line="360" w:lineRule="auto"/>
        <w:jc w:val="center"/>
        <w:rPr>
          <w:b/>
          <w:bCs/>
          <w:szCs w:val="28"/>
        </w:rPr>
      </w:pPr>
    </w:p>
    <w:p w14:paraId="0EBED9CF" w14:textId="2A9853D6" w:rsidR="001B216B" w:rsidRPr="006B4AB7" w:rsidRDefault="00CC5415" w:rsidP="00A86711">
      <w:pPr>
        <w:pStyle w:val="NoSpacing"/>
        <w:spacing w:line="360" w:lineRule="auto"/>
        <w:jc w:val="center"/>
        <w:rPr>
          <w:b/>
          <w:bCs/>
          <w:szCs w:val="28"/>
        </w:rPr>
      </w:pPr>
      <w:r w:rsidRPr="006B4AB7">
        <w:rPr>
          <w:rFonts w:cs="Times New Roman"/>
          <w:b/>
          <w:bCs/>
          <w:noProof/>
        </w:rPr>
        <w:drawing>
          <wp:anchor distT="0" distB="0" distL="114300" distR="114300" simplePos="0" relativeHeight="251659264" behindDoc="0" locked="0" layoutInCell="1" allowOverlap="1" wp14:anchorId="4A1C8559" wp14:editId="16AD9B92">
            <wp:simplePos x="1441450" y="3409950"/>
            <wp:positionH relativeFrom="margin">
              <wp:align>center</wp:align>
            </wp:positionH>
            <wp:positionV relativeFrom="margin">
              <wp:align>center</wp:align>
            </wp:positionV>
            <wp:extent cx="1979930" cy="1979930"/>
            <wp:effectExtent l="0" t="0" r="1270" b="1270"/>
            <wp:wrapSquare wrapText="bothSides"/>
            <wp:docPr id="877768224" name="Picture 877768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79930" cy="1979930"/>
                    </a:xfrm>
                    <a:prstGeom prst="rect">
                      <a:avLst/>
                    </a:prstGeom>
                    <a:noFill/>
                    <a:ln>
                      <a:noFill/>
                    </a:ln>
                  </pic:spPr>
                </pic:pic>
              </a:graphicData>
            </a:graphic>
            <wp14:sizeRelH relativeFrom="page">
              <wp14:pctWidth>0</wp14:pctWidth>
            </wp14:sizeRelH>
            <wp14:sizeRelV relativeFrom="page">
              <wp14:pctHeight>0</wp14:pctHeight>
            </wp14:sizeRelV>
          </wp:anchor>
        </w:drawing>
      </w:r>
      <w:r w:rsidR="001B216B" w:rsidRPr="006B4AB7">
        <w:rPr>
          <w:b/>
          <w:bCs/>
          <w:szCs w:val="28"/>
        </w:rPr>
        <w:t>Oleh:</w:t>
      </w:r>
    </w:p>
    <w:p w14:paraId="10805CC0" w14:textId="77777777" w:rsidR="001B216B" w:rsidRPr="006B4AB7" w:rsidRDefault="001B216B" w:rsidP="00A86711">
      <w:pPr>
        <w:pStyle w:val="NoSpacing"/>
        <w:spacing w:line="360" w:lineRule="auto"/>
        <w:jc w:val="center"/>
        <w:rPr>
          <w:b/>
          <w:bCs/>
        </w:rPr>
      </w:pPr>
      <w:r w:rsidRPr="006B4AB7">
        <w:rPr>
          <w:b/>
          <w:bCs/>
          <w:szCs w:val="28"/>
        </w:rPr>
        <w:t>SONNYA GHANDI</w:t>
      </w:r>
    </w:p>
    <w:p w14:paraId="66021DE6" w14:textId="3ADBD994" w:rsidR="00953892" w:rsidRPr="006B4AB7" w:rsidRDefault="001B216B" w:rsidP="00A86711">
      <w:pPr>
        <w:pStyle w:val="NoSpacing"/>
        <w:spacing w:line="360" w:lineRule="auto"/>
        <w:jc w:val="center"/>
        <w:rPr>
          <w:b/>
          <w:bCs/>
          <w:szCs w:val="28"/>
        </w:rPr>
      </w:pPr>
      <w:r w:rsidRPr="006B4AB7">
        <w:rPr>
          <w:b/>
          <w:bCs/>
          <w:szCs w:val="28"/>
        </w:rPr>
        <w:t>201351131</w:t>
      </w:r>
    </w:p>
    <w:p w14:paraId="2F8BF1D8" w14:textId="77777777" w:rsidR="00953892" w:rsidRPr="006B4AB7" w:rsidRDefault="00953892" w:rsidP="00A86711">
      <w:pPr>
        <w:pStyle w:val="NoSpacing"/>
        <w:spacing w:line="360" w:lineRule="auto"/>
        <w:jc w:val="center"/>
        <w:rPr>
          <w:b/>
          <w:bCs/>
          <w:szCs w:val="28"/>
        </w:rPr>
      </w:pPr>
    </w:p>
    <w:p w14:paraId="51788553" w14:textId="77777777" w:rsidR="00953892" w:rsidRPr="006B4AB7" w:rsidRDefault="00953892" w:rsidP="00A86711">
      <w:pPr>
        <w:pStyle w:val="NoSpacing"/>
        <w:spacing w:line="360" w:lineRule="auto"/>
        <w:jc w:val="center"/>
        <w:rPr>
          <w:b/>
          <w:bCs/>
          <w:szCs w:val="28"/>
        </w:rPr>
      </w:pPr>
    </w:p>
    <w:p w14:paraId="5EB1FEEC" w14:textId="77777777" w:rsidR="00953892" w:rsidRPr="006B4AB7" w:rsidRDefault="00953892" w:rsidP="00A86711">
      <w:pPr>
        <w:pStyle w:val="NoSpacing"/>
        <w:spacing w:line="360" w:lineRule="auto"/>
        <w:jc w:val="center"/>
        <w:rPr>
          <w:b/>
          <w:bCs/>
          <w:sz w:val="28"/>
          <w:szCs w:val="36"/>
        </w:rPr>
      </w:pPr>
      <w:r w:rsidRPr="006B4AB7">
        <w:rPr>
          <w:b/>
          <w:bCs/>
          <w:sz w:val="28"/>
          <w:szCs w:val="36"/>
        </w:rPr>
        <w:t>PROGRAM STUDI TEKNIK INFORMATIKA</w:t>
      </w:r>
    </w:p>
    <w:p w14:paraId="5043C91A" w14:textId="77777777" w:rsidR="00953892" w:rsidRPr="006B4AB7" w:rsidRDefault="00953892" w:rsidP="00A86711">
      <w:pPr>
        <w:pStyle w:val="NoSpacing"/>
        <w:spacing w:line="360" w:lineRule="auto"/>
        <w:jc w:val="center"/>
        <w:rPr>
          <w:b/>
          <w:bCs/>
          <w:sz w:val="28"/>
          <w:szCs w:val="36"/>
        </w:rPr>
      </w:pPr>
      <w:r w:rsidRPr="006B4AB7">
        <w:rPr>
          <w:b/>
          <w:bCs/>
          <w:sz w:val="28"/>
          <w:szCs w:val="36"/>
        </w:rPr>
        <w:t>SEKOLAH TINGGI TEKNOLOGI WASTUKANCANA</w:t>
      </w:r>
    </w:p>
    <w:p w14:paraId="7BFFCC81" w14:textId="77777777" w:rsidR="00953892" w:rsidRPr="006B4AB7" w:rsidRDefault="00953892" w:rsidP="00A86711">
      <w:pPr>
        <w:pStyle w:val="NoSpacing"/>
        <w:spacing w:line="360" w:lineRule="auto"/>
        <w:jc w:val="center"/>
        <w:rPr>
          <w:b/>
          <w:bCs/>
          <w:sz w:val="28"/>
          <w:szCs w:val="36"/>
        </w:rPr>
      </w:pPr>
      <w:r w:rsidRPr="006B4AB7">
        <w:rPr>
          <w:b/>
          <w:bCs/>
          <w:sz w:val="28"/>
          <w:szCs w:val="36"/>
        </w:rPr>
        <w:t>PURWAKARTA</w:t>
      </w:r>
    </w:p>
    <w:p w14:paraId="580D0369" w14:textId="77777777" w:rsidR="00B24C35" w:rsidRPr="006B4AB7" w:rsidRDefault="00953892" w:rsidP="00A86711">
      <w:pPr>
        <w:pStyle w:val="NoSpacing"/>
        <w:spacing w:line="360" w:lineRule="auto"/>
        <w:jc w:val="center"/>
        <w:rPr>
          <w:b/>
          <w:bCs/>
          <w:sz w:val="28"/>
          <w:szCs w:val="26"/>
        </w:rPr>
        <w:sectPr w:rsidR="00B24C35" w:rsidRPr="006B4AB7" w:rsidSect="00D62637">
          <w:footerReference w:type="first" r:id="rId9"/>
          <w:pgSz w:w="11906" w:h="16838" w:code="9"/>
          <w:pgMar w:top="1701" w:right="1701" w:bottom="1701" w:left="2268" w:header="720" w:footer="720" w:gutter="0"/>
          <w:cols w:space="720"/>
          <w:docGrid w:linePitch="360"/>
        </w:sectPr>
      </w:pPr>
      <w:r w:rsidRPr="006B4AB7">
        <w:rPr>
          <w:b/>
          <w:bCs/>
          <w:sz w:val="28"/>
          <w:szCs w:val="36"/>
        </w:rPr>
        <w:t>2024</w:t>
      </w:r>
    </w:p>
    <w:bookmarkStart w:id="0" w:name="_Toc165194701" w:displacedByCustomXml="next"/>
    <w:sdt>
      <w:sdtPr>
        <w:rPr>
          <w:rFonts w:eastAsiaTheme="minorHAnsi" w:cstheme="minorBidi"/>
          <w:b w:val="0"/>
          <w:color w:val="auto"/>
          <w:sz w:val="24"/>
          <w:szCs w:val="22"/>
          <w:lang w:val="en-US"/>
        </w:rPr>
        <w:id w:val="382077012"/>
        <w:docPartObj>
          <w:docPartGallery w:val="Table of Contents"/>
          <w:docPartUnique/>
        </w:docPartObj>
      </w:sdtPr>
      <w:sdtEndPr>
        <w:rPr>
          <w:bCs/>
        </w:rPr>
      </w:sdtEndPr>
      <w:sdtContent>
        <w:p w14:paraId="0B947CA2" w14:textId="77777777" w:rsidR="000F7AE8" w:rsidRPr="007C624C" w:rsidRDefault="000F7AE8" w:rsidP="000F7AE8">
          <w:pPr>
            <w:pStyle w:val="Headingset"/>
            <w:rPr>
              <w:rStyle w:val="Heading1Char"/>
              <w:b/>
              <w:bCs/>
            </w:rPr>
          </w:pPr>
          <w:r w:rsidRPr="007C624C">
            <w:rPr>
              <w:rStyle w:val="Heading1Char"/>
              <w:b/>
              <w:bCs/>
            </w:rPr>
            <w:t>DAFTAR ISI</w:t>
          </w:r>
          <w:bookmarkEnd w:id="0"/>
        </w:p>
        <w:p w14:paraId="2BE021B7" w14:textId="77777777" w:rsidR="000F7AE8" w:rsidRPr="000F7AE8" w:rsidRDefault="000F7AE8" w:rsidP="000F7AE8">
          <w:pPr>
            <w:rPr>
              <w:lang w:eastAsia="id-ID"/>
            </w:rPr>
          </w:pPr>
        </w:p>
        <w:p w14:paraId="4CC6D7D5" w14:textId="3B467079" w:rsidR="00103831" w:rsidRDefault="006B4AB7">
          <w:pPr>
            <w:pStyle w:val="TOC1"/>
            <w:rPr>
              <w:rFonts w:asciiTheme="minorHAnsi" w:eastAsiaTheme="minorEastAsia" w:hAnsiTheme="minorHAnsi"/>
              <w:noProof/>
              <w:sz w:val="22"/>
            </w:rPr>
          </w:pPr>
          <w:r>
            <w:fldChar w:fldCharType="begin"/>
          </w:r>
          <w:r>
            <w:instrText xml:space="preserve"> TOC \o "1-3" \h \z \t "Heading set,1" </w:instrText>
          </w:r>
          <w:r>
            <w:fldChar w:fldCharType="separate"/>
          </w:r>
          <w:hyperlink w:anchor="_Toc165194701" w:history="1">
            <w:r w:rsidR="00103831" w:rsidRPr="00C15B42">
              <w:rPr>
                <w:rStyle w:val="Hyperlink"/>
                <w:rFonts w:eastAsiaTheme="majorEastAsia"/>
                <w:bCs/>
                <w:noProof/>
              </w:rPr>
              <w:t>DAFTAR ISI</w:t>
            </w:r>
            <w:r w:rsidR="00103831">
              <w:rPr>
                <w:noProof/>
                <w:webHidden/>
              </w:rPr>
              <w:tab/>
            </w:r>
            <w:r w:rsidR="00103831">
              <w:rPr>
                <w:noProof/>
                <w:webHidden/>
              </w:rPr>
              <w:fldChar w:fldCharType="begin"/>
            </w:r>
            <w:r w:rsidR="00103831">
              <w:rPr>
                <w:noProof/>
                <w:webHidden/>
              </w:rPr>
              <w:instrText xml:space="preserve"> PAGEREF _Toc165194701 \h </w:instrText>
            </w:r>
            <w:r w:rsidR="00103831">
              <w:rPr>
                <w:noProof/>
                <w:webHidden/>
              </w:rPr>
            </w:r>
            <w:r w:rsidR="00103831">
              <w:rPr>
                <w:noProof/>
                <w:webHidden/>
              </w:rPr>
              <w:fldChar w:fldCharType="separate"/>
            </w:r>
            <w:r w:rsidR="00103831">
              <w:rPr>
                <w:noProof/>
                <w:webHidden/>
              </w:rPr>
              <w:t>i</w:t>
            </w:r>
            <w:r w:rsidR="00103831">
              <w:rPr>
                <w:noProof/>
                <w:webHidden/>
              </w:rPr>
              <w:fldChar w:fldCharType="end"/>
            </w:r>
          </w:hyperlink>
        </w:p>
        <w:p w14:paraId="0352D7AE" w14:textId="311B6B2A" w:rsidR="00103831" w:rsidRDefault="00103831">
          <w:pPr>
            <w:pStyle w:val="TOC1"/>
            <w:rPr>
              <w:rFonts w:asciiTheme="minorHAnsi" w:eastAsiaTheme="minorEastAsia" w:hAnsiTheme="minorHAnsi"/>
              <w:noProof/>
              <w:sz w:val="22"/>
            </w:rPr>
          </w:pPr>
          <w:hyperlink w:anchor="_Toc165194702" w:history="1">
            <w:r w:rsidRPr="00C15B42">
              <w:rPr>
                <w:rStyle w:val="Hyperlink"/>
                <w:noProof/>
              </w:rPr>
              <w:t>DAFTAR GAMBAR</w:t>
            </w:r>
            <w:r>
              <w:rPr>
                <w:noProof/>
                <w:webHidden/>
              </w:rPr>
              <w:tab/>
            </w:r>
            <w:r>
              <w:rPr>
                <w:noProof/>
                <w:webHidden/>
              </w:rPr>
              <w:fldChar w:fldCharType="begin"/>
            </w:r>
            <w:r>
              <w:rPr>
                <w:noProof/>
                <w:webHidden/>
              </w:rPr>
              <w:instrText xml:space="preserve"> PAGEREF _Toc165194702 \h </w:instrText>
            </w:r>
            <w:r>
              <w:rPr>
                <w:noProof/>
                <w:webHidden/>
              </w:rPr>
            </w:r>
            <w:r>
              <w:rPr>
                <w:noProof/>
                <w:webHidden/>
              </w:rPr>
              <w:fldChar w:fldCharType="separate"/>
            </w:r>
            <w:r>
              <w:rPr>
                <w:noProof/>
                <w:webHidden/>
              </w:rPr>
              <w:t>iii</w:t>
            </w:r>
            <w:r>
              <w:rPr>
                <w:noProof/>
                <w:webHidden/>
              </w:rPr>
              <w:fldChar w:fldCharType="end"/>
            </w:r>
          </w:hyperlink>
        </w:p>
        <w:p w14:paraId="1C28E4C3" w14:textId="37A63424" w:rsidR="00103831" w:rsidRDefault="00103831">
          <w:pPr>
            <w:pStyle w:val="TOC1"/>
            <w:rPr>
              <w:rFonts w:asciiTheme="minorHAnsi" w:eastAsiaTheme="minorEastAsia" w:hAnsiTheme="minorHAnsi"/>
              <w:noProof/>
              <w:sz w:val="22"/>
            </w:rPr>
          </w:pPr>
          <w:hyperlink w:anchor="_Toc165194703" w:history="1">
            <w:r w:rsidRPr="00C15B42">
              <w:rPr>
                <w:rStyle w:val="Hyperlink"/>
                <w:noProof/>
              </w:rPr>
              <w:t>DAFTAR TABEL</w:t>
            </w:r>
            <w:r>
              <w:rPr>
                <w:noProof/>
                <w:webHidden/>
              </w:rPr>
              <w:tab/>
            </w:r>
            <w:r>
              <w:rPr>
                <w:noProof/>
                <w:webHidden/>
              </w:rPr>
              <w:fldChar w:fldCharType="begin"/>
            </w:r>
            <w:r>
              <w:rPr>
                <w:noProof/>
                <w:webHidden/>
              </w:rPr>
              <w:instrText xml:space="preserve"> PAGEREF _Toc165194703 \h </w:instrText>
            </w:r>
            <w:r>
              <w:rPr>
                <w:noProof/>
                <w:webHidden/>
              </w:rPr>
            </w:r>
            <w:r>
              <w:rPr>
                <w:noProof/>
                <w:webHidden/>
              </w:rPr>
              <w:fldChar w:fldCharType="separate"/>
            </w:r>
            <w:r>
              <w:rPr>
                <w:noProof/>
                <w:webHidden/>
              </w:rPr>
              <w:t>iv</w:t>
            </w:r>
            <w:r>
              <w:rPr>
                <w:noProof/>
                <w:webHidden/>
              </w:rPr>
              <w:fldChar w:fldCharType="end"/>
            </w:r>
          </w:hyperlink>
        </w:p>
        <w:p w14:paraId="67DCC94F" w14:textId="5D508A20" w:rsidR="00103831" w:rsidRDefault="00103831">
          <w:pPr>
            <w:pStyle w:val="TOC1"/>
            <w:rPr>
              <w:rFonts w:asciiTheme="minorHAnsi" w:eastAsiaTheme="minorEastAsia" w:hAnsiTheme="minorHAnsi"/>
              <w:noProof/>
              <w:sz w:val="22"/>
            </w:rPr>
          </w:pPr>
          <w:hyperlink w:anchor="_Toc165194704" w:history="1">
            <w:r w:rsidRPr="00C15B42">
              <w:rPr>
                <w:rStyle w:val="Hyperlink"/>
                <w:noProof/>
              </w:rPr>
              <w:t>BAB I PENDAHULUAN</w:t>
            </w:r>
            <w:r>
              <w:rPr>
                <w:noProof/>
                <w:webHidden/>
              </w:rPr>
              <w:tab/>
            </w:r>
            <w:r>
              <w:rPr>
                <w:noProof/>
                <w:webHidden/>
              </w:rPr>
              <w:fldChar w:fldCharType="begin"/>
            </w:r>
            <w:r>
              <w:rPr>
                <w:noProof/>
                <w:webHidden/>
              </w:rPr>
              <w:instrText xml:space="preserve"> PAGEREF _Toc165194704 \h </w:instrText>
            </w:r>
            <w:r>
              <w:rPr>
                <w:noProof/>
                <w:webHidden/>
              </w:rPr>
            </w:r>
            <w:r>
              <w:rPr>
                <w:noProof/>
                <w:webHidden/>
              </w:rPr>
              <w:fldChar w:fldCharType="separate"/>
            </w:r>
            <w:r>
              <w:rPr>
                <w:noProof/>
                <w:webHidden/>
              </w:rPr>
              <w:t>1</w:t>
            </w:r>
            <w:r>
              <w:rPr>
                <w:noProof/>
                <w:webHidden/>
              </w:rPr>
              <w:fldChar w:fldCharType="end"/>
            </w:r>
          </w:hyperlink>
        </w:p>
        <w:p w14:paraId="1C23BC96" w14:textId="1BBFB806" w:rsidR="00103831" w:rsidRDefault="00103831">
          <w:pPr>
            <w:pStyle w:val="TOC2"/>
            <w:tabs>
              <w:tab w:val="left" w:pos="880"/>
              <w:tab w:val="right" w:leader="dot" w:pos="7927"/>
            </w:tabs>
            <w:rPr>
              <w:rFonts w:asciiTheme="minorHAnsi" w:eastAsiaTheme="minorEastAsia" w:hAnsiTheme="minorHAnsi"/>
              <w:noProof/>
              <w:sz w:val="22"/>
            </w:rPr>
          </w:pPr>
          <w:hyperlink w:anchor="_Toc165194705" w:history="1">
            <w:r w:rsidRPr="00C15B42">
              <w:rPr>
                <w:rStyle w:val="Hyperlink"/>
                <w:noProof/>
              </w:rPr>
              <w:t>1.1</w:t>
            </w:r>
            <w:r>
              <w:rPr>
                <w:rFonts w:asciiTheme="minorHAnsi" w:eastAsiaTheme="minorEastAsia" w:hAnsiTheme="minorHAnsi"/>
                <w:noProof/>
                <w:sz w:val="22"/>
              </w:rPr>
              <w:tab/>
            </w:r>
            <w:r w:rsidRPr="00C15B42">
              <w:rPr>
                <w:rStyle w:val="Hyperlink"/>
                <w:noProof/>
              </w:rPr>
              <w:t>Latar Belakang Masalah</w:t>
            </w:r>
            <w:r>
              <w:rPr>
                <w:noProof/>
                <w:webHidden/>
              </w:rPr>
              <w:tab/>
            </w:r>
            <w:r>
              <w:rPr>
                <w:noProof/>
                <w:webHidden/>
              </w:rPr>
              <w:fldChar w:fldCharType="begin"/>
            </w:r>
            <w:r>
              <w:rPr>
                <w:noProof/>
                <w:webHidden/>
              </w:rPr>
              <w:instrText xml:space="preserve"> PAGEREF _Toc165194705 \h </w:instrText>
            </w:r>
            <w:r>
              <w:rPr>
                <w:noProof/>
                <w:webHidden/>
              </w:rPr>
            </w:r>
            <w:r>
              <w:rPr>
                <w:noProof/>
                <w:webHidden/>
              </w:rPr>
              <w:fldChar w:fldCharType="separate"/>
            </w:r>
            <w:r>
              <w:rPr>
                <w:noProof/>
                <w:webHidden/>
              </w:rPr>
              <w:t>1</w:t>
            </w:r>
            <w:r>
              <w:rPr>
                <w:noProof/>
                <w:webHidden/>
              </w:rPr>
              <w:fldChar w:fldCharType="end"/>
            </w:r>
          </w:hyperlink>
        </w:p>
        <w:p w14:paraId="220674A6" w14:textId="090444A9" w:rsidR="00103831" w:rsidRDefault="00103831">
          <w:pPr>
            <w:pStyle w:val="TOC2"/>
            <w:tabs>
              <w:tab w:val="left" w:pos="880"/>
              <w:tab w:val="right" w:leader="dot" w:pos="7927"/>
            </w:tabs>
            <w:rPr>
              <w:rFonts w:asciiTheme="minorHAnsi" w:eastAsiaTheme="minorEastAsia" w:hAnsiTheme="minorHAnsi"/>
              <w:noProof/>
              <w:sz w:val="22"/>
            </w:rPr>
          </w:pPr>
          <w:hyperlink w:anchor="_Toc165194706" w:history="1">
            <w:r w:rsidRPr="00C15B42">
              <w:rPr>
                <w:rStyle w:val="Hyperlink"/>
                <w:noProof/>
              </w:rPr>
              <w:t>1.2</w:t>
            </w:r>
            <w:r>
              <w:rPr>
                <w:rFonts w:asciiTheme="minorHAnsi" w:eastAsiaTheme="minorEastAsia" w:hAnsiTheme="minorHAnsi"/>
                <w:noProof/>
                <w:sz w:val="22"/>
              </w:rPr>
              <w:tab/>
            </w:r>
            <w:r w:rsidRPr="00C15B42">
              <w:rPr>
                <w:rStyle w:val="Hyperlink"/>
                <w:noProof/>
              </w:rPr>
              <w:t>Rumusan Masalah</w:t>
            </w:r>
            <w:r>
              <w:rPr>
                <w:noProof/>
                <w:webHidden/>
              </w:rPr>
              <w:tab/>
            </w:r>
            <w:r>
              <w:rPr>
                <w:noProof/>
                <w:webHidden/>
              </w:rPr>
              <w:fldChar w:fldCharType="begin"/>
            </w:r>
            <w:r>
              <w:rPr>
                <w:noProof/>
                <w:webHidden/>
              </w:rPr>
              <w:instrText xml:space="preserve"> PAGEREF _Toc165194706 \h </w:instrText>
            </w:r>
            <w:r>
              <w:rPr>
                <w:noProof/>
                <w:webHidden/>
              </w:rPr>
            </w:r>
            <w:r>
              <w:rPr>
                <w:noProof/>
                <w:webHidden/>
              </w:rPr>
              <w:fldChar w:fldCharType="separate"/>
            </w:r>
            <w:r>
              <w:rPr>
                <w:noProof/>
                <w:webHidden/>
              </w:rPr>
              <w:t>3</w:t>
            </w:r>
            <w:r>
              <w:rPr>
                <w:noProof/>
                <w:webHidden/>
              </w:rPr>
              <w:fldChar w:fldCharType="end"/>
            </w:r>
          </w:hyperlink>
        </w:p>
        <w:p w14:paraId="6CB5D9F2" w14:textId="09C6AFB2" w:rsidR="00103831" w:rsidRDefault="00103831">
          <w:pPr>
            <w:pStyle w:val="TOC2"/>
            <w:tabs>
              <w:tab w:val="left" w:pos="880"/>
              <w:tab w:val="right" w:leader="dot" w:pos="7927"/>
            </w:tabs>
            <w:rPr>
              <w:rFonts w:asciiTheme="minorHAnsi" w:eastAsiaTheme="minorEastAsia" w:hAnsiTheme="minorHAnsi"/>
              <w:noProof/>
              <w:sz w:val="22"/>
            </w:rPr>
          </w:pPr>
          <w:hyperlink w:anchor="_Toc165194707" w:history="1">
            <w:r w:rsidRPr="00C15B42">
              <w:rPr>
                <w:rStyle w:val="Hyperlink"/>
                <w:noProof/>
              </w:rPr>
              <w:t>1.3</w:t>
            </w:r>
            <w:r>
              <w:rPr>
                <w:rFonts w:asciiTheme="minorHAnsi" w:eastAsiaTheme="minorEastAsia" w:hAnsiTheme="minorHAnsi"/>
                <w:noProof/>
                <w:sz w:val="22"/>
              </w:rPr>
              <w:tab/>
            </w:r>
            <w:r w:rsidRPr="00C15B42">
              <w:rPr>
                <w:rStyle w:val="Hyperlink"/>
                <w:noProof/>
              </w:rPr>
              <w:t>Batasan Masalah</w:t>
            </w:r>
            <w:r>
              <w:rPr>
                <w:noProof/>
                <w:webHidden/>
              </w:rPr>
              <w:tab/>
            </w:r>
            <w:r>
              <w:rPr>
                <w:noProof/>
                <w:webHidden/>
              </w:rPr>
              <w:fldChar w:fldCharType="begin"/>
            </w:r>
            <w:r>
              <w:rPr>
                <w:noProof/>
                <w:webHidden/>
              </w:rPr>
              <w:instrText xml:space="preserve"> PAGEREF _Toc165194707 \h </w:instrText>
            </w:r>
            <w:r>
              <w:rPr>
                <w:noProof/>
                <w:webHidden/>
              </w:rPr>
            </w:r>
            <w:r>
              <w:rPr>
                <w:noProof/>
                <w:webHidden/>
              </w:rPr>
              <w:fldChar w:fldCharType="separate"/>
            </w:r>
            <w:r>
              <w:rPr>
                <w:noProof/>
                <w:webHidden/>
              </w:rPr>
              <w:t>3</w:t>
            </w:r>
            <w:r>
              <w:rPr>
                <w:noProof/>
                <w:webHidden/>
              </w:rPr>
              <w:fldChar w:fldCharType="end"/>
            </w:r>
          </w:hyperlink>
        </w:p>
        <w:p w14:paraId="17770A5C" w14:textId="4503ED71" w:rsidR="00103831" w:rsidRDefault="00103831">
          <w:pPr>
            <w:pStyle w:val="TOC2"/>
            <w:tabs>
              <w:tab w:val="left" w:pos="880"/>
              <w:tab w:val="right" w:leader="dot" w:pos="7927"/>
            </w:tabs>
            <w:rPr>
              <w:rFonts w:asciiTheme="minorHAnsi" w:eastAsiaTheme="minorEastAsia" w:hAnsiTheme="minorHAnsi"/>
              <w:noProof/>
              <w:sz w:val="22"/>
            </w:rPr>
          </w:pPr>
          <w:hyperlink w:anchor="_Toc165194708" w:history="1">
            <w:r w:rsidRPr="00C15B42">
              <w:rPr>
                <w:rStyle w:val="Hyperlink"/>
                <w:noProof/>
              </w:rPr>
              <w:t>1.4</w:t>
            </w:r>
            <w:r>
              <w:rPr>
                <w:rFonts w:asciiTheme="minorHAnsi" w:eastAsiaTheme="minorEastAsia" w:hAnsiTheme="minorHAnsi"/>
                <w:noProof/>
                <w:sz w:val="22"/>
              </w:rPr>
              <w:tab/>
            </w:r>
            <w:r w:rsidRPr="00C15B42">
              <w:rPr>
                <w:rStyle w:val="Hyperlink"/>
                <w:noProof/>
              </w:rPr>
              <w:t>Tujuan Penelitian</w:t>
            </w:r>
            <w:r>
              <w:rPr>
                <w:noProof/>
                <w:webHidden/>
              </w:rPr>
              <w:tab/>
            </w:r>
            <w:r>
              <w:rPr>
                <w:noProof/>
                <w:webHidden/>
              </w:rPr>
              <w:fldChar w:fldCharType="begin"/>
            </w:r>
            <w:r>
              <w:rPr>
                <w:noProof/>
                <w:webHidden/>
              </w:rPr>
              <w:instrText xml:space="preserve"> PAGEREF _Toc165194708 \h </w:instrText>
            </w:r>
            <w:r>
              <w:rPr>
                <w:noProof/>
                <w:webHidden/>
              </w:rPr>
            </w:r>
            <w:r>
              <w:rPr>
                <w:noProof/>
                <w:webHidden/>
              </w:rPr>
              <w:fldChar w:fldCharType="separate"/>
            </w:r>
            <w:r>
              <w:rPr>
                <w:noProof/>
                <w:webHidden/>
              </w:rPr>
              <w:t>3</w:t>
            </w:r>
            <w:r>
              <w:rPr>
                <w:noProof/>
                <w:webHidden/>
              </w:rPr>
              <w:fldChar w:fldCharType="end"/>
            </w:r>
          </w:hyperlink>
        </w:p>
        <w:p w14:paraId="4CD51F32" w14:textId="011503D5" w:rsidR="00103831" w:rsidRDefault="00103831">
          <w:pPr>
            <w:pStyle w:val="TOC2"/>
            <w:tabs>
              <w:tab w:val="left" w:pos="880"/>
              <w:tab w:val="right" w:leader="dot" w:pos="7927"/>
            </w:tabs>
            <w:rPr>
              <w:rFonts w:asciiTheme="minorHAnsi" w:eastAsiaTheme="minorEastAsia" w:hAnsiTheme="minorHAnsi"/>
              <w:noProof/>
              <w:sz w:val="22"/>
            </w:rPr>
          </w:pPr>
          <w:hyperlink w:anchor="_Toc165194709" w:history="1">
            <w:r w:rsidRPr="00C15B42">
              <w:rPr>
                <w:rStyle w:val="Hyperlink"/>
                <w:noProof/>
              </w:rPr>
              <w:t>1.5</w:t>
            </w:r>
            <w:r>
              <w:rPr>
                <w:rFonts w:asciiTheme="minorHAnsi" w:eastAsiaTheme="minorEastAsia" w:hAnsiTheme="minorHAnsi"/>
                <w:noProof/>
                <w:sz w:val="22"/>
              </w:rPr>
              <w:tab/>
            </w:r>
            <w:r w:rsidRPr="00C15B42">
              <w:rPr>
                <w:rStyle w:val="Hyperlink"/>
                <w:noProof/>
              </w:rPr>
              <w:t>Manfaat Penelitian</w:t>
            </w:r>
            <w:r>
              <w:rPr>
                <w:noProof/>
                <w:webHidden/>
              </w:rPr>
              <w:tab/>
            </w:r>
            <w:r>
              <w:rPr>
                <w:noProof/>
                <w:webHidden/>
              </w:rPr>
              <w:fldChar w:fldCharType="begin"/>
            </w:r>
            <w:r>
              <w:rPr>
                <w:noProof/>
                <w:webHidden/>
              </w:rPr>
              <w:instrText xml:space="preserve"> PAGEREF _Toc165194709 \h </w:instrText>
            </w:r>
            <w:r>
              <w:rPr>
                <w:noProof/>
                <w:webHidden/>
              </w:rPr>
            </w:r>
            <w:r>
              <w:rPr>
                <w:noProof/>
                <w:webHidden/>
              </w:rPr>
              <w:fldChar w:fldCharType="separate"/>
            </w:r>
            <w:r>
              <w:rPr>
                <w:noProof/>
                <w:webHidden/>
              </w:rPr>
              <w:t>4</w:t>
            </w:r>
            <w:r>
              <w:rPr>
                <w:noProof/>
                <w:webHidden/>
              </w:rPr>
              <w:fldChar w:fldCharType="end"/>
            </w:r>
          </w:hyperlink>
        </w:p>
        <w:p w14:paraId="271AAEB6" w14:textId="6230BE71" w:rsidR="00103831" w:rsidRDefault="00103831">
          <w:pPr>
            <w:pStyle w:val="TOC3"/>
            <w:tabs>
              <w:tab w:val="left" w:pos="1320"/>
              <w:tab w:val="right" w:leader="dot" w:pos="7927"/>
            </w:tabs>
            <w:rPr>
              <w:rFonts w:asciiTheme="minorHAnsi" w:eastAsiaTheme="minorEastAsia" w:hAnsiTheme="minorHAnsi"/>
              <w:noProof/>
              <w:sz w:val="22"/>
            </w:rPr>
          </w:pPr>
          <w:hyperlink w:anchor="_Toc165194710" w:history="1">
            <w:r w:rsidRPr="00C15B42">
              <w:rPr>
                <w:rStyle w:val="Hyperlink"/>
                <w:noProof/>
              </w:rPr>
              <w:t>1.5.1</w:t>
            </w:r>
            <w:r>
              <w:rPr>
                <w:rFonts w:asciiTheme="minorHAnsi" w:eastAsiaTheme="minorEastAsia" w:hAnsiTheme="minorHAnsi"/>
                <w:noProof/>
                <w:sz w:val="22"/>
              </w:rPr>
              <w:tab/>
            </w:r>
            <w:r w:rsidRPr="00C15B42">
              <w:rPr>
                <w:rStyle w:val="Hyperlink"/>
                <w:noProof/>
              </w:rPr>
              <w:t>Bagi Pengguna</w:t>
            </w:r>
            <w:r>
              <w:rPr>
                <w:noProof/>
                <w:webHidden/>
              </w:rPr>
              <w:tab/>
            </w:r>
            <w:r>
              <w:rPr>
                <w:noProof/>
                <w:webHidden/>
              </w:rPr>
              <w:fldChar w:fldCharType="begin"/>
            </w:r>
            <w:r>
              <w:rPr>
                <w:noProof/>
                <w:webHidden/>
              </w:rPr>
              <w:instrText xml:space="preserve"> PAGEREF _Toc165194710 \h </w:instrText>
            </w:r>
            <w:r>
              <w:rPr>
                <w:noProof/>
                <w:webHidden/>
              </w:rPr>
            </w:r>
            <w:r>
              <w:rPr>
                <w:noProof/>
                <w:webHidden/>
              </w:rPr>
              <w:fldChar w:fldCharType="separate"/>
            </w:r>
            <w:r>
              <w:rPr>
                <w:noProof/>
                <w:webHidden/>
              </w:rPr>
              <w:t>4</w:t>
            </w:r>
            <w:r>
              <w:rPr>
                <w:noProof/>
                <w:webHidden/>
              </w:rPr>
              <w:fldChar w:fldCharType="end"/>
            </w:r>
          </w:hyperlink>
        </w:p>
        <w:p w14:paraId="45AD4506" w14:textId="2F8BA0F8" w:rsidR="00103831" w:rsidRDefault="00103831">
          <w:pPr>
            <w:pStyle w:val="TOC3"/>
            <w:tabs>
              <w:tab w:val="left" w:pos="1320"/>
              <w:tab w:val="right" w:leader="dot" w:pos="7927"/>
            </w:tabs>
            <w:rPr>
              <w:rFonts w:asciiTheme="minorHAnsi" w:eastAsiaTheme="minorEastAsia" w:hAnsiTheme="minorHAnsi"/>
              <w:noProof/>
              <w:sz w:val="22"/>
            </w:rPr>
          </w:pPr>
          <w:hyperlink w:anchor="_Toc165194711" w:history="1">
            <w:r w:rsidRPr="00C15B42">
              <w:rPr>
                <w:rStyle w:val="Hyperlink"/>
                <w:noProof/>
              </w:rPr>
              <w:t>1.5.2</w:t>
            </w:r>
            <w:r>
              <w:rPr>
                <w:rFonts w:asciiTheme="minorHAnsi" w:eastAsiaTheme="minorEastAsia" w:hAnsiTheme="minorHAnsi"/>
                <w:noProof/>
                <w:sz w:val="22"/>
              </w:rPr>
              <w:tab/>
            </w:r>
            <w:r w:rsidRPr="00C15B42">
              <w:rPr>
                <w:rStyle w:val="Hyperlink"/>
                <w:noProof/>
              </w:rPr>
              <w:t>Bagi Peneliti</w:t>
            </w:r>
            <w:r>
              <w:rPr>
                <w:noProof/>
                <w:webHidden/>
              </w:rPr>
              <w:tab/>
            </w:r>
            <w:r>
              <w:rPr>
                <w:noProof/>
                <w:webHidden/>
              </w:rPr>
              <w:fldChar w:fldCharType="begin"/>
            </w:r>
            <w:r>
              <w:rPr>
                <w:noProof/>
                <w:webHidden/>
              </w:rPr>
              <w:instrText xml:space="preserve"> PAGEREF _Toc165194711 \h </w:instrText>
            </w:r>
            <w:r>
              <w:rPr>
                <w:noProof/>
                <w:webHidden/>
              </w:rPr>
            </w:r>
            <w:r>
              <w:rPr>
                <w:noProof/>
                <w:webHidden/>
              </w:rPr>
              <w:fldChar w:fldCharType="separate"/>
            </w:r>
            <w:r>
              <w:rPr>
                <w:noProof/>
                <w:webHidden/>
              </w:rPr>
              <w:t>4</w:t>
            </w:r>
            <w:r>
              <w:rPr>
                <w:noProof/>
                <w:webHidden/>
              </w:rPr>
              <w:fldChar w:fldCharType="end"/>
            </w:r>
          </w:hyperlink>
        </w:p>
        <w:p w14:paraId="233DC6E8" w14:textId="1F9F6FAE" w:rsidR="00103831" w:rsidRDefault="00103831">
          <w:pPr>
            <w:pStyle w:val="TOC2"/>
            <w:tabs>
              <w:tab w:val="left" w:pos="880"/>
              <w:tab w:val="right" w:leader="dot" w:pos="7927"/>
            </w:tabs>
            <w:rPr>
              <w:rFonts w:asciiTheme="minorHAnsi" w:eastAsiaTheme="minorEastAsia" w:hAnsiTheme="minorHAnsi"/>
              <w:noProof/>
              <w:sz w:val="22"/>
            </w:rPr>
          </w:pPr>
          <w:hyperlink w:anchor="_Toc165194712" w:history="1">
            <w:r w:rsidRPr="00C15B42">
              <w:rPr>
                <w:rStyle w:val="Hyperlink"/>
                <w:noProof/>
              </w:rPr>
              <w:t>1.6</w:t>
            </w:r>
            <w:r>
              <w:rPr>
                <w:rFonts w:asciiTheme="minorHAnsi" w:eastAsiaTheme="minorEastAsia" w:hAnsiTheme="minorHAnsi"/>
                <w:noProof/>
                <w:sz w:val="22"/>
              </w:rPr>
              <w:tab/>
            </w:r>
            <w:r w:rsidRPr="00C15B42">
              <w:rPr>
                <w:rStyle w:val="Hyperlink"/>
                <w:noProof/>
              </w:rPr>
              <w:t>Sistematika Penulisan</w:t>
            </w:r>
            <w:r>
              <w:rPr>
                <w:noProof/>
                <w:webHidden/>
              </w:rPr>
              <w:tab/>
            </w:r>
            <w:r>
              <w:rPr>
                <w:noProof/>
                <w:webHidden/>
              </w:rPr>
              <w:fldChar w:fldCharType="begin"/>
            </w:r>
            <w:r>
              <w:rPr>
                <w:noProof/>
                <w:webHidden/>
              </w:rPr>
              <w:instrText xml:space="preserve"> PAGEREF _Toc165194712 \h </w:instrText>
            </w:r>
            <w:r>
              <w:rPr>
                <w:noProof/>
                <w:webHidden/>
              </w:rPr>
            </w:r>
            <w:r>
              <w:rPr>
                <w:noProof/>
                <w:webHidden/>
              </w:rPr>
              <w:fldChar w:fldCharType="separate"/>
            </w:r>
            <w:r>
              <w:rPr>
                <w:noProof/>
                <w:webHidden/>
              </w:rPr>
              <w:t>4</w:t>
            </w:r>
            <w:r>
              <w:rPr>
                <w:noProof/>
                <w:webHidden/>
              </w:rPr>
              <w:fldChar w:fldCharType="end"/>
            </w:r>
          </w:hyperlink>
        </w:p>
        <w:p w14:paraId="14046FF3" w14:textId="463AE387" w:rsidR="00103831" w:rsidRDefault="00103831">
          <w:pPr>
            <w:pStyle w:val="TOC1"/>
            <w:rPr>
              <w:rFonts w:asciiTheme="minorHAnsi" w:eastAsiaTheme="minorEastAsia" w:hAnsiTheme="minorHAnsi"/>
              <w:noProof/>
              <w:sz w:val="22"/>
            </w:rPr>
          </w:pPr>
          <w:hyperlink w:anchor="_Toc165194713" w:history="1">
            <w:r w:rsidRPr="00C15B42">
              <w:rPr>
                <w:rStyle w:val="Hyperlink"/>
                <w:noProof/>
              </w:rPr>
              <w:t>BAB II TINJAUAN PUSTAKA</w:t>
            </w:r>
            <w:r>
              <w:rPr>
                <w:noProof/>
                <w:webHidden/>
              </w:rPr>
              <w:tab/>
            </w:r>
            <w:r>
              <w:rPr>
                <w:noProof/>
                <w:webHidden/>
              </w:rPr>
              <w:fldChar w:fldCharType="begin"/>
            </w:r>
            <w:r>
              <w:rPr>
                <w:noProof/>
                <w:webHidden/>
              </w:rPr>
              <w:instrText xml:space="preserve"> PAGEREF _Toc165194713 \h </w:instrText>
            </w:r>
            <w:r>
              <w:rPr>
                <w:noProof/>
                <w:webHidden/>
              </w:rPr>
            </w:r>
            <w:r>
              <w:rPr>
                <w:noProof/>
                <w:webHidden/>
              </w:rPr>
              <w:fldChar w:fldCharType="separate"/>
            </w:r>
            <w:r>
              <w:rPr>
                <w:noProof/>
                <w:webHidden/>
              </w:rPr>
              <w:t>6</w:t>
            </w:r>
            <w:r>
              <w:rPr>
                <w:noProof/>
                <w:webHidden/>
              </w:rPr>
              <w:fldChar w:fldCharType="end"/>
            </w:r>
          </w:hyperlink>
        </w:p>
        <w:p w14:paraId="09478390" w14:textId="0369A932" w:rsidR="00103831" w:rsidRDefault="00103831">
          <w:pPr>
            <w:pStyle w:val="TOC2"/>
            <w:tabs>
              <w:tab w:val="left" w:pos="880"/>
              <w:tab w:val="right" w:leader="dot" w:pos="7927"/>
            </w:tabs>
            <w:rPr>
              <w:rFonts w:asciiTheme="minorHAnsi" w:eastAsiaTheme="minorEastAsia" w:hAnsiTheme="minorHAnsi"/>
              <w:noProof/>
              <w:sz w:val="22"/>
            </w:rPr>
          </w:pPr>
          <w:hyperlink w:anchor="_Toc165194714" w:history="1">
            <w:r w:rsidRPr="00C15B42">
              <w:rPr>
                <w:rStyle w:val="Hyperlink"/>
                <w:noProof/>
              </w:rPr>
              <w:t>2.1</w:t>
            </w:r>
            <w:r>
              <w:rPr>
                <w:rFonts w:asciiTheme="minorHAnsi" w:eastAsiaTheme="minorEastAsia" w:hAnsiTheme="minorHAnsi"/>
                <w:noProof/>
                <w:sz w:val="22"/>
              </w:rPr>
              <w:tab/>
            </w:r>
            <w:r w:rsidRPr="00C15B42">
              <w:rPr>
                <w:rStyle w:val="Hyperlink"/>
                <w:noProof/>
              </w:rPr>
              <w:t>Penerapan</w:t>
            </w:r>
            <w:r>
              <w:rPr>
                <w:noProof/>
                <w:webHidden/>
              </w:rPr>
              <w:tab/>
            </w:r>
            <w:r>
              <w:rPr>
                <w:noProof/>
                <w:webHidden/>
              </w:rPr>
              <w:fldChar w:fldCharType="begin"/>
            </w:r>
            <w:r>
              <w:rPr>
                <w:noProof/>
                <w:webHidden/>
              </w:rPr>
              <w:instrText xml:space="preserve"> PAGEREF _Toc165194714 \h </w:instrText>
            </w:r>
            <w:r>
              <w:rPr>
                <w:noProof/>
                <w:webHidden/>
              </w:rPr>
            </w:r>
            <w:r>
              <w:rPr>
                <w:noProof/>
                <w:webHidden/>
              </w:rPr>
              <w:fldChar w:fldCharType="separate"/>
            </w:r>
            <w:r>
              <w:rPr>
                <w:noProof/>
                <w:webHidden/>
              </w:rPr>
              <w:t>6</w:t>
            </w:r>
            <w:r>
              <w:rPr>
                <w:noProof/>
                <w:webHidden/>
              </w:rPr>
              <w:fldChar w:fldCharType="end"/>
            </w:r>
          </w:hyperlink>
        </w:p>
        <w:p w14:paraId="178EED54" w14:textId="09492930" w:rsidR="00103831" w:rsidRDefault="00103831">
          <w:pPr>
            <w:pStyle w:val="TOC2"/>
            <w:tabs>
              <w:tab w:val="left" w:pos="880"/>
              <w:tab w:val="right" w:leader="dot" w:pos="7927"/>
            </w:tabs>
            <w:rPr>
              <w:rFonts w:asciiTheme="minorHAnsi" w:eastAsiaTheme="minorEastAsia" w:hAnsiTheme="minorHAnsi"/>
              <w:noProof/>
              <w:sz w:val="22"/>
            </w:rPr>
          </w:pPr>
          <w:hyperlink w:anchor="_Toc165194715" w:history="1">
            <w:r w:rsidRPr="00C15B42">
              <w:rPr>
                <w:rStyle w:val="Hyperlink"/>
                <w:noProof/>
              </w:rPr>
              <w:t>2.2</w:t>
            </w:r>
            <w:r>
              <w:rPr>
                <w:rFonts w:asciiTheme="minorHAnsi" w:eastAsiaTheme="minorEastAsia" w:hAnsiTheme="minorHAnsi"/>
                <w:noProof/>
                <w:sz w:val="22"/>
              </w:rPr>
              <w:tab/>
            </w:r>
            <w:r w:rsidRPr="00C15B42">
              <w:rPr>
                <w:rStyle w:val="Hyperlink"/>
                <w:i/>
                <w:iCs/>
                <w:noProof/>
              </w:rPr>
              <w:t>Cross Industry Standard Process for Data Mining</w:t>
            </w:r>
            <w:r w:rsidRPr="00C15B42">
              <w:rPr>
                <w:rStyle w:val="Hyperlink"/>
                <w:noProof/>
              </w:rPr>
              <w:t xml:space="preserve"> (CRISP-DM)</w:t>
            </w:r>
            <w:r>
              <w:rPr>
                <w:noProof/>
                <w:webHidden/>
              </w:rPr>
              <w:tab/>
            </w:r>
            <w:r>
              <w:rPr>
                <w:noProof/>
                <w:webHidden/>
              </w:rPr>
              <w:fldChar w:fldCharType="begin"/>
            </w:r>
            <w:r>
              <w:rPr>
                <w:noProof/>
                <w:webHidden/>
              </w:rPr>
              <w:instrText xml:space="preserve"> PAGEREF _Toc165194715 \h </w:instrText>
            </w:r>
            <w:r>
              <w:rPr>
                <w:noProof/>
                <w:webHidden/>
              </w:rPr>
            </w:r>
            <w:r>
              <w:rPr>
                <w:noProof/>
                <w:webHidden/>
              </w:rPr>
              <w:fldChar w:fldCharType="separate"/>
            </w:r>
            <w:r>
              <w:rPr>
                <w:noProof/>
                <w:webHidden/>
              </w:rPr>
              <w:t>6</w:t>
            </w:r>
            <w:r>
              <w:rPr>
                <w:noProof/>
                <w:webHidden/>
              </w:rPr>
              <w:fldChar w:fldCharType="end"/>
            </w:r>
          </w:hyperlink>
        </w:p>
        <w:p w14:paraId="613363F7" w14:textId="78A6CECA" w:rsidR="00103831" w:rsidRDefault="00103831">
          <w:pPr>
            <w:pStyle w:val="TOC2"/>
            <w:tabs>
              <w:tab w:val="left" w:pos="880"/>
              <w:tab w:val="right" w:leader="dot" w:pos="7927"/>
            </w:tabs>
            <w:rPr>
              <w:rFonts w:asciiTheme="minorHAnsi" w:eastAsiaTheme="minorEastAsia" w:hAnsiTheme="minorHAnsi"/>
              <w:noProof/>
              <w:sz w:val="22"/>
            </w:rPr>
          </w:pPr>
          <w:hyperlink w:anchor="_Toc165194716" w:history="1">
            <w:r w:rsidRPr="00C15B42">
              <w:rPr>
                <w:rStyle w:val="Hyperlink"/>
                <w:noProof/>
              </w:rPr>
              <w:t>2.3</w:t>
            </w:r>
            <w:r>
              <w:rPr>
                <w:rFonts w:asciiTheme="minorHAnsi" w:eastAsiaTheme="minorEastAsia" w:hAnsiTheme="minorHAnsi"/>
                <w:noProof/>
                <w:sz w:val="22"/>
              </w:rPr>
              <w:tab/>
            </w:r>
            <w:r w:rsidRPr="00C15B42">
              <w:rPr>
                <w:rStyle w:val="Hyperlink"/>
                <w:noProof/>
              </w:rPr>
              <w:t>Sistem</w:t>
            </w:r>
            <w:r>
              <w:rPr>
                <w:noProof/>
                <w:webHidden/>
              </w:rPr>
              <w:tab/>
            </w:r>
            <w:r>
              <w:rPr>
                <w:noProof/>
                <w:webHidden/>
              </w:rPr>
              <w:fldChar w:fldCharType="begin"/>
            </w:r>
            <w:r>
              <w:rPr>
                <w:noProof/>
                <w:webHidden/>
              </w:rPr>
              <w:instrText xml:space="preserve"> PAGEREF _Toc165194716 \h </w:instrText>
            </w:r>
            <w:r>
              <w:rPr>
                <w:noProof/>
                <w:webHidden/>
              </w:rPr>
            </w:r>
            <w:r>
              <w:rPr>
                <w:noProof/>
                <w:webHidden/>
              </w:rPr>
              <w:fldChar w:fldCharType="separate"/>
            </w:r>
            <w:r>
              <w:rPr>
                <w:noProof/>
                <w:webHidden/>
              </w:rPr>
              <w:t>8</w:t>
            </w:r>
            <w:r>
              <w:rPr>
                <w:noProof/>
                <w:webHidden/>
              </w:rPr>
              <w:fldChar w:fldCharType="end"/>
            </w:r>
          </w:hyperlink>
        </w:p>
        <w:p w14:paraId="0B8EDA44" w14:textId="22134257" w:rsidR="00103831" w:rsidRDefault="00103831">
          <w:pPr>
            <w:pStyle w:val="TOC2"/>
            <w:tabs>
              <w:tab w:val="left" w:pos="880"/>
              <w:tab w:val="right" w:leader="dot" w:pos="7927"/>
            </w:tabs>
            <w:rPr>
              <w:rFonts w:asciiTheme="minorHAnsi" w:eastAsiaTheme="minorEastAsia" w:hAnsiTheme="minorHAnsi"/>
              <w:noProof/>
              <w:sz w:val="22"/>
            </w:rPr>
          </w:pPr>
          <w:hyperlink w:anchor="_Toc165194717" w:history="1">
            <w:r w:rsidRPr="00C15B42">
              <w:rPr>
                <w:rStyle w:val="Hyperlink"/>
                <w:noProof/>
              </w:rPr>
              <w:t>2.4</w:t>
            </w:r>
            <w:r>
              <w:rPr>
                <w:rFonts w:asciiTheme="minorHAnsi" w:eastAsiaTheme="minorEastAsia" w:hAnsiTheme="minorHAnsi"/>
                <w:noProof/>
                <w:sz w:val="22"/>
              </w:rPr>
              <w:tab/>
            </w:r>
            <w:r w:rsidRPr="00C15B42">
              <w:rPr>
                <w:rStyle w:val="Hyperlink"/>
                <w:noProof/>
              </w:rPr>
              <w:t>Kentang</w:t>
            </w:r>
            <w:r>
              <w:rPr>
                <w:noProof/>
                <w:webHidden/>
              </w:rPr>
              <w:tab/>
            </w:r>
            <w:r>
              <w:rPr>
                <w:noProof/>
                <w:webHidden/>
              </w:rPr>
              <w:fldChar w:fldCharType="begin"/>
            </w:r>
            <w:r>
              <w:rPr>
                <w:noProof/>
                <w:webHidden/>
              </w:rPr>
              <w:instrText xml:space="preserve"> PAGEREF _Toc165194717 \h </w:instrText>
            </w:r>
            <w:r>
              <w:rPr>
                <w:noProof/>
                <w:webHidden/>
              </w:rPr>
            </w:r>
            <w:r>
              <w:rPr>
                <w:noProof/>
                <w:webHidden/>
              </w:rPr>
              <w:fldChar w:fldCharType="separate"/>
            </w:r>
            <w:r>
              <w:rPr>
                <w:noProof/>
                <w:webHidden/>
              </w:rPr>
              <w:t>8</w:t>
            </w:r>
            <w:r>
              <w:rPr>
                <w:noProof/>
                <w:webHidden/>
              </w:rPr>
              <w:fldChar w:fldCharType="end"/>
            </w:r>
          </w:hyperlink>
        </w:p>
        <w:p w14:paraId="02582CE3" w14:textId="1F062512" w:rsidR="00103831" w:rsidRDefault="00103831">
          <w:pPr>
            <w:pStyle w:val="TOC3"/>
            <w:tabs>
              <w:tab w:val="left" w:pos="1320"/>
              <w:tab w:val="right" w:leader="dot" w:pos="7927"/>
            </w:tabs>
            <w:rPr>
              <w:rFonts w:asciiTheme="minorHAnsi" w:eastAsiaTheme="minorEastAsia" w:hAnsiTheme="minorHAnsi"/>
              <w:noProof/>
              <w:sz w:val="22"/>
            </w:rPr>
          </w:pPr>
          <w:hyperlink w:anchor="_Toc165194718" w:history="1">
            <w:r w:rsidRPr="00C15B42">
              <w:rPr>
                <w:rStyle w:val="Hyperlink"/>
                <w:noProof/>
              </w:rPr>
              <w:t>2.4.1</w:t>
            </w:r>
            <w:r>
              <w:rPr>
                <w:rFonts w:asciiTheme="minorHAnsi" w:eastAsiaTheme="minorEastAsia" w:hAnsiTheme="minorHAnsi"/>
                <w:noProof/>
                <w:sz w:val="22"/>
              </w:rPr>
              <w:tab/>
            </w:r>
            <w:r w:rsidRPr="00C15B42">
              <w:rPr>
                <w:rStyle w:val="Hyperlink"/>
                <w:noProof/>
              </w:rPr>
              <w:t>Penyakit Daun Tanaman Kentang</w:t>
            </w:r>
            <w:r>
              <w:rPr>
                <w:noProof/>
                <w:webHidden/>
              </w:rPr>
              <w:tab/>
            </w:r>
            <w:r>
              <w:rPr>
                <w:noProof/>
                <w:webHidden/>
              </w:rPr>
              <w:fldChar w:fldCharType="begin"/>
            </w:r>
            <w:r>
              <w:rPr>
                <w:noProof/>
                <w:webHidden/>
              </w:rPr>
              <w:instrText xml:space="preserve"> PAGEREF _Toc165194718 \h </w:instrText>
            </w:r>
            <w:r>
              <w:rPr>
                <w:noProof/>
                <w:webHidden/>
              </w:rPr>
            </w:r>
            <w:r>
              <w:rPr>
                <w:noProof/>
                <w:webHidden/>
              </w:rPr>
              <w:fldChar w:fldCharType="separate"/>
            </w:r>
            <w:r>
              <w:rPr>
                <w:noProof/>
                <w:webHidden/>
              </w:rPr>
              <w:t>9</w:t>
            </w:r>
            <w:r>
              <w:rPr>
                <w:noProof/>
                <w:webHidden/>
              </w:rPr>
              <w:fldChar w:fldCharType="end"/>
            </w:r>
          </w:hyperlink>
        </w:p>
        <w:p w14:paraId="0BBEAD33" w14:textId="79F0EB1C" w:rsidR="00103831" w:rsidRDefault="00103831">
          <w:pPr>
            <w:pStyle w:val="TOC2"/>
            <w:tabs>
              <w:tab w:val="left" w:pos="880"/>
              <w:tab w:val="right" w:leader="dot" w:pos="7927"/>
            </w:tabs>
            <w:rPr>
              <w:rFonts w:asciiTheme="minorHAnsi" w:eastAsiaTheme="minorEastAsia" w:hAnsiTheme="minorHAnsi"/>
              <w:noProof/>
              <w:sz w:val="22"/>
            </w:rPr>
          </w:pPr>
          <w:hyperlink w:anchor="_Toc165194719" w:history="1">
            <w:r w:rsidRPr="00C15B42">
              <w:rPr>
                <w:rStyle w:val="Hyperlink"/>
                <w:noProof/>
              </w:rPr>
              <w:t>2.5</w:t>
            </w:r>
            <w:r>
              <w:rPr>
                <w:rFonts w:asciiTheme="minorHAnsi" w:eastAsiaTheme="minorEastAsia" w:hAnsiTheme="minorHAnsi"/>
                <w:noProof/>
                <w:sz w:val="22"/>
              </w:rPr>
              <w:tab/>
            </w:r>
            <w:r w:rsidRPr="00C15B42">
              <w:rPr>
                <w:rStyle w:val="Hyperlink"/>
                <w:i/>
                <w:iCs/>
                <w:noProof/>
              </w:rPr>
              <w:t>Machine Learning</w:t>
            </w:r>
            <w:r>
              <w:rPr>
                <w:noProof/>
                <w:webHidden/>
              </w:rPr>
              <w:tab/>
            </w:r>
            <w:r>
              <w:rPr>
                <w:noProof/>
                <w:webHidden/>
              </w:rPr>
              <w:fldChar w:fldCharType="begin"/>
            </w:r>
            <w:r>
              <w:rPr>
                <w:noProof/>
                <w:webHidden/>
              </w:rPr>
              <w:instrText xml:space="preserve"> PAGEREF _Toc165194719 \h </w:instrText>
            </w:r>
            <w:r>
              <w:rPr>
                <w:noProof/>
                <w:webHidden/>
              </w:rPr>
            </w:r>
            <w:r>
              <w:rPr>
                <w:noProof/>
                <w:webHidden/>
              </w:rPr>
              <w:fldChar w:fldCharType="separate"/>
            </w:r>
            <w:r>
              <w:rPr>
                <w:noProof/>
                <w:webHidden/>
              </w:rPr>
              <w:t>11</w:t>
            </w:r>
            <w:r>
              <w:rPr>
                <w:noProof/>
                <w:webHidden/>
              </w:rPr>
              <w:fldChar w:fldCharType="end"/>
            </w:r>
          </w:hyperlink>
        </w:p>
        <w:p w14:paraId="2D0741DE" w14:textId="6D261B63" w:rsidR="00103831" w:rsidRDefault="00103831">
          <w:pPr>
            <w:pStyle w:val="TOC2"/>
            <w:tabs>
              <w:tab w:val="left" w:pos="880"/>
              <w:tab w:val="right" w:leader="dot" w:pos="7927"/>
            </w:tabs>
            <w:rPr>
              <w:rFonts w:asciiTheme="minorHAnsi" w:eastAsiaTheme="minorEastAsia" w:hAnsiTheme="minorHAnsi"/>
              <w:noProof/>
              <w:sz w:val="22"/>
            </w:rPr>
          </w:pPr>
          <w:hyperlink w:anchor="_Toc165194720" w:history="1">
            <w:r w:rsidRPr="00C15B42">
              <w:rPr>
                <w:rStyle w:val="Hyperlink"/>
                <w:noProof/>
              </w:rPr>
              <w:t>2.6</w:t>
            </w:r>
            <w:r>
              <w:rPr>
                <w:rFonts w:asciiTheme="minorHAnsi" w:eastAsiaTheme="minorEastAsia" w:hAnsiTheme="minorHAnsi"/>
                <w:noProof/>
                <w:sz w:val="22"/>
              </w:rPr>
              <w:tab/>
            </w:r>
            <w:r w:rsidRPr="00C15B42">
              <w:rPr>
                <w:rStyle w:val="Hyperlink"/>
                <w:i/>
                <w:iCs/>
                <w:noProof/>
              </w:rPr>
              <w:t>Deep Learning</w:t>
            </w:r>
            <w:r>
              <w:rPr>
                <w:noProof/>
                <w:webHidden/>
              </w:rPr>
              <w:tab/>
            </w:r>
            <w:r>
              <w:rPr>
                <w:noProof/>
                <w:webHidden/>
              </w:rPr>
              <w:fldChar w:fldCharType="begin"/>
            </w:r>
            <w:r>
              <w:rPr>
                <w:noProof/>
                <w:webHidden/>
              </w:rPr>
              <w:instrText xml:space="preserve"> PAGEREF _Toc165194720 \h </w:instrText>
            </w:r>
            <w:r>
              <w:rPr>
                <w:noProof/>
                <w:webHidden/>
              </w:rPr>
            </w:r>
            <w:r>
              <w:rPr>
                <w:noProof/>
                <w:webHidden/>
              </w:rPr>
              <w:fldChar w:fldCharType="separate"/>
            </w:r>
            <w:r>
              <w:rPr>
                <w:noProof/>
                <w:webHidden/>
              </w:rPr>
              <w:t>11</w:t>
            </w:r>
            <w:r>
              <w:rPr>
                <w:noProof/>
                <w:webHidden/>
              </w:rPr>
              <w:fldChar w:fldCharType="end"/>
            </w:r>
          </w:hyperlink>
        </w:p>
        <w:p w14:paraId="0A769EEF" w14:textId="2A5BDFAF" w:rsidR="00103831" w:rsidRDefault="00103831">
          <w:pPr>
            <w:pStyle w:val="TOC2"/>
            <w:tabs>
              <w:tab w:val="left" w:pos="880"/>
              <w:tab w:val="right" w:leader="dot" w:pos="7927"/>
            </w:tabs>
            <w:rPr>
              <w:rFonts w:asciiTheme="minorHAnsi" w:eastAsiaTheme="minorEastAsia" w:hAnsiTheme="minorHAnsi"/>
              <w:noProof/>
              <w:sz w:val="22"/>
            </w:rPr>
          </w:pPr>
          <w:hyperlink w:anchor="_Toc165194721" w:history="1">
            <w:r w:rsidRPr="00C15B42">
              <w:rPr>
                <w:rStyle w:val="Hyperlink"/>
                <w:noProof/>
              </w:rPr>
              <w:t>2.7</w:t>
            </w:r>
            <w:r>
              <w:rPr>
                <w:rFonts w:asciiTheme="minorHAnsi" w:eastAsiaTheme="minorEastAsia" w:hAnsiTheme="minorHAnsi"/>
                <w:noProof/>
                <w:sz w:val="22"/>
              </w:rPr>
              <w:tab/>
            </w:r>
            <w:r w:rsidRPr="00C15B42">
              <w:rPr>
                <w:rStyle w:val="Hyperlink"/>
                <w:i/>
                <w:iCs/>
                <w:noProof/>
              </w:rPr>
              <w:t>Convolutional Neural Network</w:t>
            </w:r>
            <w:r>
              <w:rPr>
                <w:noProof/>
                <w:webHidden/>
              </w:rPr>
              <w:tab/>
            </w:r>
            <w:r>
              <w:rPr>
                <w:noProof/>
                <w:webHidden/>
              </w:rPr>
              <w:fldChar w:fldCharType="begin"/>
            </w:r>
            <w:r>
              <w:rPr>
                <w:noProof/>
                <w:webHidden/>
              </w:rPr>
              <w:instrText xml:space="preserve"> PAGEREF _Toc165194721 \h </w:instrText>
            </w:r>
            <w:r>
              <w:rPr>
                <w:noProof/>
                <w:webHidden/>
              </w:rPr>
            </w:r>
            <w:r>
              <w:rPr>
                <w:noProof/>
                <w:webHidden/>
              </w:rPr>
              <w:fldChar w:fldCharType="separate"/>
            </w:r>
            <w:r>
              <w:rPr>
                <w:noProof/>
                <w:webHidden/>
              </w:rPr>
              <w:t>12</w:t>
            </w:r>
            <w:r>
              <w:rPr>
                <w:noProof/>
                <w:webHidden/>
              </w:rPr>
              <w:fldChar w:fldCharType="end"/>
            </w:r>
          </w:hyperlink>
        </w:p>
        <w:p w14:paraId="03BBF162" w14:textId="754EDB49" w:rsidR="00103831" w:rsidRDefault="00103831">
          <w:pPr>
            <w:pStyle w:val="TOC3"/>
            <w:tabs>
              <w:tab w:val="left" w:pos="1320"/>
              <w:tab w:val="right" w:leader="dot" w:pos="7927"/>
            </w:tabs>
            <w:rPr>
              <w:rFonts w:asciiTheme="minorHAnsi" w:eastAsiaTheme="minorEastAsia" w:hAnsiTheme="minorHAnsi"/>
              <w:noProof/>
              <w:sz w:val="22"/>
            </w:rPr>
          </w:pPr>
          <w:hyperlink w:anchor="_Toc165194722" w:history="1">
            <w:r w:rsidRPr="00C15B42">
              <w:rPr>
                <w:rStyle w:val="Hyperlink"/>
                <w:noProof/>
              </w:rPr>
              <w:t>2.7.1</w:t>
            </w:r>
            <w:r>
              <w:rPr>
                <w:rFonts w:asciiTheme="minorHAnsi" w:eastAsiaTheme="minorEastAsia" w:hAnsiTheme="minorHAnsi"/>
                <w:noProof/>
                <w:sz w:val="22"/>
              </w:rPr>
              <w:tab/>
            </w:r>
            <w:r w:rsidRPr="00C15B42">
              <w:rPr>
                <w:rStyle w:val="Hyperlink"/>
                <w:i/>
                <w:iCs/>
                <w:noProof/>
              </w:rPr>
              <w:t>Convolution Layer</w:t>
            </w:r>
            <w:r>
              <w:rPr>
                <w:noProof/>
                <w:webHidden/>
              </w:rPr>
              <w:tab/>
            </w:r>
            <w:r>
              <w:rPr>
                <w:noProof/>
                <w:webHidden/>
              </w:rPr>
              <w:fldChar w:fldCharType="begin"/>
            </w:r>
            <w:r>
              <w:rPr>
                <w:noProof/>
                <w:webHidden/>
              </w:rPr>
              <w:instrText xml:space="preserve"> PAGEREF _Toc165194722 \h </w:instrText>
            </w:r>
            <w:r>
              <w:rPr>
                <w:noProof/>
                <w:webHidden/>
              </w:rPr>
            </w:r>
            <w:r>
              <w:rPr>
                <w:noProof/>
                <w:webHidden/>
              </w:rPr>
              <w:fldChar w:fldCharType="separate"/>
            </w:r>
            <w:r>
              <w:rPr>
                <w:noProof/>
                <w:webHidden/>
              </w:rPr>
              <w:t>12</w:t>
            </w:r>
            <w:r>
              <w:rPr>
                <w:noProof/>
                <w:webHidden/>
              </w:rPr>
              <w:fldChar w:fldCharType="end"/>
            </w:r>
          </w:hyperlink>
        </w:p>
        <w:p w14:paraId="5C28016C" w14:textId="3104C4FE" w:rsidR="00103831" w:rsidRDefault="00103831">
          <w:pPr>
            <w:pStyle w:val="TOC3"/>
            <w:tabs>
              <w:tab w:val="left" w:pos="1320"/>
              <w:tab w:val="right" w:leader="dot" w:pos="7927"/>
            </w:tabs>
            <w:rPr>
              <w:rFonts w:asciiTheme="minorHAnsi" w:eastAsiaTheme="minorEastAsia" w:hAnsiTheme="minorHAnsi"/>
              <w:noProof/>
              <w:sz w:val="22"/>
            </w:rPr>
          </w:pPr>
          <w:hyperlink w:anchor="_Toc165194723" w:history="1">
            <w:r w:rsidRPr="00C15B42">
              <w:rPr>
                <w:rStyle w:val="Hyperlink"/>
                <w:noProof/>
              </w:rPr>
              <w:t>2.7.2</w:t>
            </w:r>
            <w:r>
              <w:rPr>
                <w:rFonts w:asciiTheme="minorHAnsi" w:eastAsiaTheme="minorEastAsia" w:hAnsiTheme="minorHAnsi"/>
                <w:noProof/>
                <w:sz w:val="22"/>
              </w:rPr>
              <w:tab/>
            </w:r>
            <w:r w:rsidRPr="00C15B42">
              <w:rPr>
                <w:rStyle w:val="Hyperlink"/>
                <w:i/>
                <w:iCs/>
                <w:noProof/>
              </w:rPr>
              <w:t>Pooling Layer</w:t>
            </w:r>
            <w:r>
              <w:rPr>
                <w:noProof/>
                <w:webHidden/>
              </w:rPr>
              <w:tab/>
            </w:r>
            <w:r>
              <w:rPr>
                <w:noProof/>
                <w:webHidden/>
              </w:rPr>
              <w:fldChar w:fldCharType="begin"/>
            </w:r>
            <w:r>
              <w:rPr>
                <w:noProof/>
                <w:webHidden/>
              </w:rPr>
              <w:instrText xml:space="preserve"> PAGEREF _Toc165194723 \h </w:instrText>
            </w:r>
            <w:r>
              <w:rPr>
                <w:noProof/>
                <w:webHidden/>
              </w:rPr>
            </w:r>
            <w:r>
              <w:rPr>
                <w:noProof/>
                <w:webHidden/>
              </w:rPr>
              <w:fldChar w:fldCharType="separate"/>
            </w:r>
            <w:r>
              <w:rPr>
                <w:noProof/>
                <w:webHidden/>
              </w:rPr>
              <w:t>13</w:t>
            </w:r>
            <w:r>
              <w:rPr>
                <w:noProof/>
                <w:webHidden/>
              </w:rPr>
              <w:fldChar w:fldCharType="end"/>
            </w:r>
          </w:hyperlink>
        </w:p>
        <w:p w14:paraId="05CB7301" w14:textId="76A0935C" w:rsidR="00103831" w:rsidRDefault="00103831">
          <w:pPr>
            <w:pStyle w:val="TOC3"/>
            <w:tabs>
              <w:tab w:val="left" w:pos="1320"/>
              <w:tab w:val="right" w:leader="dot" w:pos="7927"/>
            </w:tabs>
            <w:rPr>
              <w:rFonts w:asciiTheme="minorHAnsi" w:eastAsiaTheme="minorEastAsia" w:hAnsiTheme="minorHAnsi"/>
              <w:noProof/>
              <w:sz w:val="22"/>
            </w:rPr>
          </w:pPr>
          <w:hyperlink w:anchor="_Toc165194724" w:history="1">
            <w:r w:rsidRPr="00C15B42">
              <w:rPr>
                <w:rStyle w:val="Hyperlink"/>
                <w:noProof/>
              </w:rPr>
              <w:t>2.7.3</w:t>
            </w:r>
            <w:r>
              <w:rPr>
                <w:rFonts w:asciiTheme="minorHAnsi" w:eastAsiaTheme="minorEastAsia" w:hAnsiTheme="minorHAnsi"/>
                <w:noProof/>
                <w:sz w:val="22"/>
              </w:rPr>
              <w:tab/>
            </w:r>
            <w:r w:rsidRPr="00C15B42">
              <w:rPr>
                <w:rStyle w:val="Hyperlink"/>
                <w:i/>
                <w:iCs/>
                <w:noProof/>
              </w:rPr>
              <w:t>Fully Connected Layer</w:t>
            </w:r>
            <w:r>
              <w:rPr>
                <w:noProof/>
                <w:webHidden/>
              </w:rPr>
              <w:tab/>
            </w:r>
            <w:r>
              <w:rPr>
                <w:noProof/>
                <w:webHidden/>
              </w:rPr>
              <w:fldChar w:fldCharType="begin"/>
            </w:r>
            <w:r>
              <w:rPr>
                <w:noProof/>
                <w:webHidden/>
              </w:rPr>
              <w:instrText xml:space="preserve"> PAGEREF _Toc165194724 \h </w:instrText>
            </w:r>
            <w:r>
              <w:rPr>
                <w:noProof/>
                <w:webHidden/>
              </w:rPr>
            </w:r>
            <w:r>
              <w:rPr>
                <w:noProof/>
                <w:webHidden/>
              </w:rPr>
              <w:fldChar w:fldCharType="separate"/>
            </w:r>
            <w:r>
              <w:rPr>
                <w:noProof/>
                <w:webHidden/>
              </w:rPr>
              <w:t>13</w:t>
            </w:r>
            <w:r>
              <w:rPr>
                <w:noProof/>
                <w:webHidden/>
              </w:rPr>
              <w:fldChar w:fldCharType="end"/>
            </w:r>
          </w:hyperlink>
        </w:p>
        <w:p w14:paraId="6907923A" w14:textId="25F76402" w:rsidR="00103831" w:rsidRDefault="00103831">
          <w:pPr>
            <w:pStyle w:val="TOC2"/>
            <w:tabs>
              <w:tab w:val="left" w:pos="880"/>
              <w:tab w:val="right" w:leader="dot" w:pos="7927"/>
            </w:tabs>
            <w:rPr>
              <w:rFonts w:asciiTheme="minorHAnsi" w:eastAsiaTheme="minorEastAsia" w:hAnsiTheme="minorHAnsi"/>
              <w:noProof/>
              <w:sz w:val="22"/>
            </w:rPr>
          </w:pPr>
          <w:hyperlink w:anchor="_Toc165194725" w:history="1">
            <w:r w:rsidRPr="00C15B42">
              <w:rPr>
                <w:rStyle w:val="Hyperlink"/>
                <w:noProof/>
              </w:rPr>
              <w:t>2.8</w:t>
            </w:r>
            <w:r>
              <w:rPr>
                <w:rFonts w:asciiTheme="minorHAnsi" w:eastAsiaTheme="minorEastAsia" w:hAnsiTheme="minorHAnsi"/>
                <w:noProof/>
                <w:sz w:val="22"/>
              </w:rPr>
              <w:tab/>
            </w:r>
            <w:r w:rsidRPr="00C15B42">
              <w:rPr>
                <w:rStyle w:val="Hyperlink"/>
                <w:noProof/>
              </w:rPr>
              <w:t>TensorFlow</w:t>
            </w:r>
            <w:r>
              <w:rPr>
                <w:noProof/>
                <w:webHidden/>
              </w:rPr>
              <w:tab/>
            </w:r>
            <w:r>
              <w:rPr>
                <w:noProof/>
                <w:webHidden/>
              </w:rPr>
              <w:fldChar w:fldCharType="begin"/>
            </w:r>
            <w:r>
              <w:rPr>
                <w:noProof/>
                <w:webHidden/>
              </w:rPr>
              <w:instrText xml:space="preserve"> PAGEREF _Toc165194725 \h </w:instrText>
            </w:r>
            <w:r>
              <w:rPr>
                <w:noProof/>
                <w:webHidden/>
              </w:rPr>
            </w:r>
            <w:r>
              <w:rPr>
                <w:noProof/>
                <w:webHidden/>
              </w:rPr>
              <w:fldChar w:fldCharType="separate"/>
            </w:r>
            <w:r>
              <w:rPr>
                <w:noProof/>
                <w:webHidden/>
              </w:rPr>
              <w:t>14</w:t>
            </w:r>
            <w:r>
              <w:rPr>
                <w:noProof/>
                <w:webHidden/>
              </w:rPr>
              <w:fldChar w:fldCharType="end"/>
            </w:r>
          </w:hyperlink>
        </w:p>
        <w:p w14:paraId="6281A2FE" w14:textId="12DEF284" w:rsidR="00103831" w:rsidRDefault="00103831">
          <w:pPr>
            <w:pStyle w:val="TOC2"/>
            <w:tabs>
              <w:tab w:val="left" w:pos="880"/>
              <w:tab w:val="right" w:leader="dot" w:pos="7927"/>
            </w:tabs>
            <w:rPr>
              <w:rFonts w:asciiTheme="minorHAnsi" w:eastAsiaTheme="minorEastAsia" w:hAnsiTheme="minorHAnsi"/>
              <w:noProof/>
              <w:sz w:val="22"/>
            </w:rPr>
          </w:pPr>
          <w:hyperlink w:anchor="_Toc165194726" w:history="1">
            <w:r w:rsidRPr="00C15B42">
              <w:rPr>
                <w:rStyle w:val="Hyperlink"/>
                <w:noProof/>
              </w:rPr>
              <w:t>2.9</w:t>
            </w:r>
            <w:r>
              <w:rPr>
                <w:rFonts w:asciiTheme="minorHAnsi" w:eastAsiaTheme="minorEastAsia" w:hAnsiTheme="minorHAnsi"/>
                <w:noProof/>
                <w:sz w:val="22"/>
              </w:rPr>
              <w:tab/>
            </w:r>
            <w:r w:rsidRPr="00C15B42">
              <w:rPr>
                <w:rStyle w:val="Hyperlink"/>
                <w:noProof/>
              </w:rPr>
              <w:t>Keras</w:t>
            </w:r>
            <w:r>
              <w:rPr>
                <w:noProof/>
                <w:webHidden/>
              </w:rPr>
              <w:tab/>
            </w:r>
            <w:r>
              <w:rPr>
                <w:noProof/>
                <w:webHidden/>
              </w:rPr>
              <w:fldChar w:fldCharType="begin"/>
            </w:r>
            <w:r>
              <w:rPr>
                <w:noProof/>
                <w:webHidden/>
              </w:rPr>
              <w:instrText xml:space="preserve"> PAGEREF _Toc165194726 \h </w:instrText>
            </w:r>
            <w:r>
              <w:rPr>
                <w:noProof/>
                <w:webHidden/>
              </w:rPr>
            </w:r>
            <w:r>
              <w:rPr>
                <w:noProof/>
                <w:webHidden/>
              </w:rPr>
              <w:fldChar w:fldCharType="separate"/>
            </w:r>
            <w:r>
              <w:rPr>
                <w:noProof/>
                <w:webHidden/>
              </w:rPr>
              <w:t>14</w:t>
            </w:r>
            <w:r>
              <w:rPr>
                <w:noProof/>
                <w:webHidden/>
              </w:rPr>
              <w:fldChar w:fldCharType="end"/>
            </w:r>
          </w:hyperlink>
        </w:p>
        <w:p w14:paraId="2256E801" w14:textId="5D5C32A2" w:rsidR="00103831" w:rsidRDefault="00103831">
          <w:pPr>
            <w:pStyle w:val="TOC2"/>
            <w:tabs>
              <w:tab w:val="left" w:pos="1100"/>
              <w:tab w:val="right" w:leader="dot" w:pos="7927"/>
            </w:tabs>
            <w:rPr>
              <w:rFonts w:asciiTheme="minorHAnsi" w:eastAsiaTheme="minorEastAsia" w:hAnsiTheme="minorHAnsi"/>
              <w:noProof/>
              <w:sz w:val="22"/>
            </w:rPr>
          </w:pPr>
          <w:hyperlink w:anchor="_Toc165194727" w:history="1">
            <w:r w:rsidRPr="00C15B42">
              <w:rPr>
                <w:rStyle w:val="Hyperlink"/>
                <w:noProof/>
              </w:rPr>
              <w:t>2.10</w:t>
            </w:r>
            <w:r>
              <w:rPr>
                <w:rFonts w:asciiTheme="minorHAnsi" w:eastAsiaTheme="minorEastAsia" w:hAnsiTheme="minorHAnsi"/>
                <w:noProof/>
                <w:sz w:val="22"/>
              </w:rPr>
              <w:tab/>
            </w:r>
            <w:r w:rsidRPr="00C15B42">
              <w:rPr>
                <w:rStyle w:val="Hyperlink"/>
                <w:noProof/>
              </w:rPr>
              <w:t>Android</w:t>
            </w:r>
            <w:r>
              <w:rPr>
                <w:noProof/>
                <w:webHidden/>
              </w:rPr>
              <w:tab/>
            </w:r>
            <w:r>
              <w:rPr>
                <w:noProof/>
                <w:webHidden/>
              </w:rPr>
              <w:fldChar w:fldCharType="begin"/>
            </w:r>
            <w:r>
              <w:rPr>
                <w:noProof/>
                <w:webHidden/>
              </w:rPr>
              <w:instrText xml:space="preserve"> PAGEREF _Toc165194727 \h </w:instrText>
            </w:r>
            <w:r>
              <w:rPr>
                <w:noProof/>
                <w:webHidden/>
              </w:rPr>
            </w:r>
            <w:r>
              <w:rPr>
                <w:noProof/>
                <w:webHidden/>
              </w:rPr>
              <w:fldChar w:fldCharType="separate"/>
            </w:r>
            <w:r>
              <w:rPr>
                <w:noProof/>
                <w:webHidden/>
              </w:rPr>
              <w:t>15</w:t>
            </w:r>
            <w:r>
              <w:rPr>
                <w:noProof/>
                <w:webHidden/>
              </w:rPr>
              <w:fldChar w:fldCharType="end"/>
            </w:r>
          </w:hyperlink>
        </w:p>
        <w:p w14:paraId="7B0F4042" w14:textId="1BB9D2F2" w:rsidR="00103831" w:rsidRDefault="00103831">
          <w:pPr>
            <w:pStyle w:val="TOC2"/>
            <w:tabs>
              <w:tab w:val="left" w:pos="1100"/>
              <w:tab w:val="right" w:leader="dot" w:pos="7927"/>
            </w:tabs>
            <w:rPr>
              <w:rFonts w:asciiTheme="minorHAnsi" w:eastAsiaTheme="minorEastAsia" w:hAnsiTheme="minorHAnsi"/>
              <w:noProof/>
              <w:sz w:val="22"/>
            </w:rPr>
          </w:pPr>
          <w:hyperlink w:anchor="_Toc165194728" w:history="1">
            <w:r w:rsidRPr="00C15B42">
              <w:rPr>
                <w:rStyle w:val="Hyperlink"/>
                <w:noProof/>
              </w:rPr>
              <w:t>2.11</w:t>
            </w:r>
            <w:r>
              <w:rPr>
                <w:rFonts w:asciiTheme="minorHAnsi" w:eastAsiaTheme="minorEastAsia" w:hAnsiTheme="minorHAnsi"/>
                <w:noProof/>
                <w:sz w:val="22"/>
              </w:rPr>
              <w:tab/>
            </w:r>
            <w:r w:rsidRPr="00C15B42">
              <w:rPr>
                <w:rStyle w:val="Hyperlink"/>
                <w:noProof/>
              </w:rPr>
              <w:t>React Native</w:t>
            </w:r>
            <w:r>
              <w:rPr>
                <w:noProof/>
                <w:webHidden/>
              </w:rPr>
              <w:tab/>
            </w:r>
            <w:r>
              <w:rPr>
                <w:noProof/>
                <w:webHidden/>
              </w:rPr>
              <w:fldChar w:fldCharType="begin"/>
            </w:r>
            <w:r>
              <w:rPr>
                <w:noProof/>
                <w:webHidden/>
              </w:rPr>
              <w:instrText xml:space="preserve"> PAGEREF _Toc165194728 \h </w:instrText>
            </w:r>
            <w:r>
              <w:rPr>
                <w:noProof/>
                <w:webHidden/>
              </w:rPr>
            </w:r>
            <w:r>
              <w:rPr>
                <w:noProof/>
                <w:webHidden/>
              </w:rPr>
              <w:fldChar w:fldCharType="separate"/>
            </w:r>
            <w:r>
              <w:rPr>
                <w:noProof/>
                <w:webHidden/>
              </w:rPr>
              <w:t>15</w:t>
            </w:r>
            <w:r>
              <w:rPr>
                <w:noProof/>
                <w:webHidden/>
              </w:rPr>
              <w:fldChar w:fldCharType="end"/>
            </w:r>
          </w:hyperlink>
        </w:p>
        <w:p w14:paraId="13211246" w14:textId="791E37DA" w:rsidR="00103831" w:rsidRDefault="00103831">
          <w:pPr>
            <w:pStyle w:val="TOC2"/>
            <w:tabs>
              <w:tab w:val="left" w:pos="1100"/>
              <w:tab w:val="right" w:leader="dot" w:pos="7927"/>
            </w:tabs>
            <w:rPr>
              <w:rFonts w:asciiTheme="minorHAnsi" w:eastAsiaTheme="minorEastAsia" w:hAnsiTheme="minorHAnsi"/>
              <w:noProof/>
              <w:sz w:val="22"/>
            </w:rPr>
          </w:pPr>
          <w:hyperlink w:anchor="_Toc165194729" w:history="1">
            <w:r w:rsidRPr="00C15B42">
              <w:rPr>
                <w:rStyle w:val="Hyperlink"/>
                <w:noProof/>
              </w:rPr>
              <w:t>2.12</w:t>
            </w:r>
            <w:r>
              <w:rPr>
                <w:rFonts w:asciiTheme="minorHAnsi" w:eastAsiaTheme="minorEastAsia" w:hAnsiTheme="minorHAnsi"/>
                <w:noProof/>
                <w:sz w:val="22"/>
              </w:rPr>
              <w:tab/>
            </w:r>
            <w:r w:rsidRPr="00C15B42">
              <w:rPr>
                <w:rStyle w:val="Hyperlink"/>
                <w:noProof/>
              </w:rPr>
              <w:t>Penelitian Terdahulu</w:t>
            </w:r>
            <w:r>
              <w:rPr>
                <w:noProof/>
                <w:webHidden/>
              </w:rPr>
              <w:tab/>
            </w:r>
            <w:r>
              <w:rPr>
                <w:noProof/>
                <w:webHidden/>
              </w:rPr>
              <w:fldChar w:fldCharType="begin"/>
            </w:r>
            <w:r>
              <w:rPr>
                <w:noProof/>
                <w:webHidden/>
              </w:rPr>
              <w:instrText xml:space="preserve"> PAGEREF _Toc165194729 \h </w:instrText>
            </w:r>
            <w:r>
              <w:rPr>
                <w:noProof/>
                <w:webHidden/>
              </w:rPr>
            </w:r>
            <w:r>
              <w:rPr>
                <w:noProof/>
                <w:webHidden/>
              </w:rPr>
              <w:fldChar w:fldCharType="separate"/>
            </w:r>
            <w:r>
              <w:rPr>
                <w:noProof/>
                <w:webHidden/>
              </w:rPr>
              <w:t>16</w:t>
            </w:r>
            <w:r>
              <w:rPr>
                <w:noProof/>
                <w:webHidden/>
              </w:rPr>
              <w:fldChar w:fldCharType="end"/>
            </w:r>
          </w:hyperlink>
        </w:p>
        <w:p w14:paraId="76C6C94A" w14:textId="176D4D94" w:rsidR="00103831" w:rsidRDefault="00103831">
          <w:pPr>
            <w:pStyle w:val="TOC1"/>
            <w:rPr>
              <w:rFonts w:asciiTheme="minorHAnsi" w:eastAsiaTheme="minorEastAsia" w:hAnsiTheme="minorHAnsi"/>
              <w:noProof/>
              <w:sz w:val="22"/>
            </w:rPr>
          </w:pPr>
          <w:hyperlink w:anchor="_Toc165194730" w:history="1">
            <w:r w:rsidRPr="00C15B42">
              <w:rPr>
                <w:rStyle w:val="Hyperlink"/>
                <w:noProof/>
              </w:rPr>
              <w:t>BAB III METODOLOGI PENELITIAN</w:t>
            </w:r>
            <w:r>
              <w:rPr>
                <w:noProof/>
                <w:webHidden/>
              </w:rPr>
              <w:tab/>
            </w:r>
            <w:r>
              <w:rPr>
                <w:noProof/>
                <w:webHidden/>
              </w:rPr>
              <w:fldChar w:fldCharType="begin"/>
            </w:r>
            <w:r>
              <w:rPr>
                <w:noProof/>
                <w:webHidden/>
              </w:rPr>
              <w:instrText xml:space="preserve"> PAGEREF _Toc165194730 \h </w:instrText>
            </w:r>
            <w:r>
              <w:rPr>
                <w:noProof/>
                <w:webHidden/>
              </w:rPr>
            </w:r>
            <w:r>
              <w:rPr>
                <w:noProof/>
                <w:webHidden/>
              </w:rPr>
              <w:fldChar w:fldCharType="separate"/>
            </w:r>
            <w:r>
              <w:rPr>
                <w:noProof/>
                <w:webHidden/>
              </w:rPr>
              <w:t>20</w:t>
            </w:r>
            <w:r>
              <w:rPr>
                <w:noProof/>
                <w:webHidden/>
              </w:rPr>
              <w:fldChar w:fldCharType="end"/>
            </w:r>
          </w:hyperlink>
        </w:p>
        <w:p w14:paraId="43250F1F" w14:textId="6CD45E00" w:rsidR="00103831" w:rsidRDefault="00103831">
          <w:pPr>
            <w:pStyle w:val="TOC2"/>
            <w:tabs>
              <w:tab w:val="left" w:pos="880"/>
              <w:tab w:val="right" w:leader="dot" w:pos="7927"/>
            </w:tabs>
            <w:rPr>
              <w:rFonts w:asciiTheme="minorHAnsi" w:eastAsiaTheme="minorEastAsia" w:hAnsiTheme="minorHAnsi"/>
              <w:noProof/>
              <w:sz w:val="22"/>
            </w:rPr>
          </w:pPr>
          <w:hyperlink w:anchor="_Toc165194731" w:history="1">
            <w:r w:rsidRPr="00C15B42">
              <w:rPr>
                <w:rStyle w:val="Hyperlink"/>
                <w:noProof/>
              </w:rPr>
              <w:t>3.1</w:t>
            </w:r>
            <w:r>
              <w:rPr>
                <w:rFonts w:asciiTheme="minorHAnsi" w:eastAsiaTheme="minorEastAsia" w:hAnsiTheme="minorHAnsi"/>
                <w:noProof/>
                <w:sz w:val="22"/>
              </w:rPr>
              <w:tab/>
            </w:r>
            <w:r w:rsidRPr="00C15B42">
              <w:rPr>
                <w:rStyle w:val="Hyperlink"/>
                <w:noProof/>
              </w:rPr>
              <w:t>Kerangka Penelitian</w:t>
            </w:r>
            <w:r>
              <w:rPr>
                <w:noProof/>
                <w:webHidden/>
              </w:rPr>
              <w:tab/>
            </w:r>
            <w:r>
              <w:rPr>
                <w:noProof/>
                <w:webHidden/>
              </w:rPr>
              <w:fldChar w:fldCharType="begin"/>
            </w:r>
            <w:r>
              <w:rPr>
                <w:noProof/>
                <w:webHidden/>
              </w:rPr>
              <w:instrText xml:space="preserve"> PAGEREF _Toc165194731 \h </w:instrText>
            </w:r>
            <w:r>
              <w:rPr>
                <w:noProof/>
                <w:webHidden/>
              </w:rPr>
            </w:r>
            <w:r>
              <w:rPr>
                <w:noProof/>
                <w:webHidden/>
              </w:rPr>
              <w:fldChar w:fldCharType="separate"/>
            </w:r>
            <w:r>
              <w:rPr>
                <w:noProof/>
                <w:webHidden/>
              </w:rPr>
              <w:t>20</w:t>
            </w:r>
            <w:r>
              <w:rPr>
                <w:noProof/>
                <w:webHidden/>
              </w:rPr>
              <w:fldChar w:fldCharType="end"/>
            </w:r>
          </w:hyperlink>
        </w:p>
        <w:p w14:paraId="7FC2002F" w14:textId="7770B9B9" w:rsidR="00103831" w:rsidRDefault="00103831">
          <w:pPr>
            <w:pStyle w:val="TOC2"/>
            <w:tabs>
              <w:tab w:val="left" w:pos="880"/>
              <w:tab w:val="right" w:leader="dot" w:pos="7927"/>
            </w:tabs>
            <w:rPr>
              <w:rFonts w:asciiTheme="minorHAnsi" w:eastAsiaTheme="minorEastAsia" w:hAnsiTheme="minorHAnsi"/>
              <w:noProof/>
              <w:sz w:val="22"/>
            </w:rPr>
          </w:pPr>
          <w:hyperlink w:anchor="_Toc165194732" w:history="1">
            <w:r w:rsidRPr="00C15B42">
              <w:rPr>
                <w:rStyle w:val="Hyperlink"/>
                <w:noProof/>
              </w:rPr>
              <w:t>3.2</w:t>
            </w:r>
            <w:r>
              <w:rPr>
                <w:rFonts w:asciiTheme="minorHAnsi" w:eastAsiaTheme="minorEastAsia" w:hAnsiTheme="minorHAnsi"/>
                <w:noProof/>
                <w:sz w:val="22"/>
              </w:rPr>
              <w:tab/>
            </w:r>
            <w:r w:rsidRPr="00C15B42">
              <w:rPr>
                <w:rStyle w:val="Hyperlink"/>
                <w:noProof/>
              </w:rPr>
              <w:t>Studi Literatur</w:t>
            </w:r>
            <w:r>
              <w:rPr>
                <w:noProof/>
                <w:webHidden/>
              </w:rPr>
              <w:tab/>
            </w:r>
            <w:r>
              <w:rPr>
                <w:noProof/>
                <w:webHidden/>
              </w:rPr>
              <w:fldChar w:fldCharType="begin"/>
            </w:r>
            <w:r>
              <w:rPr>
                <w:noProof/>
                <w:webHidden/>
              </w:rPr>
              <w:instrText xml:space="preserve"> PAGEREF _Toc165194732 \h </w:instrText>
            </w:r>
            <w:r>
              <w:rPr>
                <w:noProof/>
                <w:webHidden/>
              </w:rPr>
            </w:r>
            <w:r>
              <w:rPr>
                <w:noProof/>
                <w:webHidden/>
              </w:rPr>
              <w:fldChar w:fldCharType="separate"/>
            </w:r>
            <w:r>
              <w:rPr>
                <w:noProof/>
                <w:webHidden/>
              </w:rPr>
              <w:t>21</w:t>
            </w:r>
            <w:r>
              <w:rPr>
                <w:noProof/>
                <w:webHidden/>
              </w:rPr>
              <w:fldChar w:fldCharType="end"/>
            </w:r>
          </w:hyperlink>
        </w:p>
        <w:p w14:paraId="508E08CE" w14:textId="39E67140" w:rsidR="00103831" w:rsidRDefault="00103831">
          <w:pPr>
            <w:pStyle w:val="TOC2"/>
            <w:tabs>
              <w:tab w:val="left" w:pos="880"/>
              <w:tab w:val="right" w:leader="dot" w:pos="7927"/>
            </w:tabs>
            <w:rPr>
              <w:rFonts w:asciiTheme="minorHAnsi" w:eastAsiaTheme="minorEastAsia" w:hAnsiTheme="minorHAnsi"/>
              <w:noProof/>
              <w:sz w:val="22"/>
            </w:rPr>
          </w:pPr>
          <w:hyperlink w:anchor="_Toc165194733" w:history="1">
            <w:r w:rsidRPr="00C15B42">
              <w:rPr>
                <w:rStyle w:val="Hyperlink"/>
                <w:noProof/>
              </w:rPr>
              <w:t>3.3</w:t>
            </w:r>
            <w:r>
              <w:rPr>
                <w:rFonts w:asciiTheme="minorHAnsi" w:eastAsiaTheme="minorEastAsia" w:hAnsiTheme="minorHAnsi"/>
                <w:noProof/>
                <w:sz w:val="22"/>
              </w:rPr>
              <w:tab/>
            </w:r>
            <w:r w:rsidRPr="00C15B42">
              <w:rPr>
                <w:rStyle w:val="Hyperlink"/>
                <w:i/>
                <w:iCs/>
                <w:noProof/>
              </w:rPr>
              <w:t>Business Understanding</w:t>
            </w:r>
            <w:r>
              <w:rPr>
                <w:noProof/>
                <w:webHidden/>
              </w:rPr>
              <w:tab/>
            </w:r>
            <w:r>
              <w:rPr>
                <w:noProof/>
                <w:webHidden/>
              </w:rPr>
              <w:fldChar w:fldCharType="begin"/>
            </w:r>
            <w:r>
              <w:rPr>
                <w:noProof/>
                <w:webHidden/>
              </w:rPr>
              <w:instrText xml:space="preserve"> PAGEREF _Toc165194733 \h </w:instrText>
            </w:r>
            <w:r>
              <w:rPr>
                <w:noProof/>
                <w:webHidden/>
              </w:rPr>
            </w:r>
            <w:r>
              <w:rPr>
                <w:noProof/>
                <w:webHidden/>
              </w:rPr>
              <w:fldChar w:fldCharType="separate"/>
            </w:r>
            <w:r>
              <w:rPr>
                <w:noProof/>
                <w:webHidden/>
              </w:rPr>
              <w:t>21</w:t>
            </w:r>
            <w:r>
              <w:rPr>
                <w:noProof/>
                <w:webHidden/>
              </w:rPr>
              <w:fldChar w:fldCharType="end"/>
            </w:r>
          </w:hyperlink>
        </w:p>
        <w:p w14:paraId="73F498E1" w14:textId="3B064EE1" w:rsidR="00103831" w:rsidRDefault="00103831">
          <w:pPr>
            <w:pStyle w:val="TOC2"/>
            <w:tabs>
              <w:tab w:val="left" w:pos="880"/>
              <w:tab w:val="right" w:leader="dot" w:pos="7927"/>
            </w:tabs>
            <w:rPr>
              <w:rFonts w:asciiTheme="minorHAnsi" w:eastAsiaTheme="minorEastAsia" w:hAnsiTheme="minorHAnsi"/>
              <w:noProof/>
              <w:sz w:val="22"/>
            </w:rPr>
          </w:pPr>
          <w:hyperlink w:anchor="_Toc165194734" w:history="1">
            <w:r w:rsidRPr="00C15B42">
              <w:rPr>
                <w:rStyle w:val="Hyperlink"/>
                <w:noProof/>
              </w:rPr>
              <w:t>3.4</w:t>
            </w:r>
            <w:r>
              <w:rPr>
                <w:rFonts w:asciiTheme="minorHAnsi" w:eastAsiaTheme="minorEastAsia" w:hAnsiTheme="minorHAnsi"/>
                <w:noProof/>
                <w:sz w:val="22"/>
              </w:rPr>
              <w:tab/>
            </w:r>
            <w:r w:rsidRPr="00C15B42">
              <w:rPr>
                <w:rStyle w:val="Hyperlink"/>
                <w:i/>
                <w:iCs/>
                <w:noProof/>
              </w:rPr>
              <w:t>Data Understanding</w:t>
            </w:r>
            <w:r>
              <w:rPr>
                <w:noProof/>
                <w:webHidden/>
              </w:rPr>
              <w:tab/>
            </w:r>
            <w:r>
              <w:rPr>
                <w:noProof/>
                <w:webHidden/>
              </w:rPr>
              <w:fldChar w:fldCharType="begin"/>
            </w:r>
            <w:r>
              <w:rPr>
                <w:noProof/>
                <w:webHidden/>
              </w:rPr>
              <w:instrText xml:space="preserve"> PAGEREF _Toc165194734 \h </w:instrText>
            </w:r>
            <w:r>
              <w:rPr>
                <w:noProof/>
                <w:webHidden/>
              </w:rPr>
            </w:r>
            <w:r>
              <w:rPr>
                <w:noProof/>
                <w:webHidden/>
              </w:rPr>
              <w:fldChar w:fldCharType="separate"/>
            </w:r>
            <w:r>
              <w:rPr>
                <w:noProof/>
                <w:webHidden/>
              </w:rPr>
              <w:t>21</w:t>
            </w:r>
            <w:r>
              <w:rPr>
                <w:noProof/>
                <w:webHidden/>
              </w:rPr>
              <w:fldChar w:fldCharType="end"/>
            </w:r>
          </w:hyperlink>
        </w:p>
        <w:p w14:paraId="0999EBF9" w14:textId="465C6CA5" w:rsidR="00103831" w:rsidRDefault="00103831">
          <w:pPr>
            <w:pStyle w:val="TOC2"/>
            <w:tabs>
              <w:tab w:val="left" w:pos="880"/>
              <w:tab w:val="right" w:leader="dot" w:pos="7927"/>
            </w:tabs>
            <w:rPr>
              <w:rFonts w:asciiTheme="minorHAnsi" w:eastAsiaTheme="minorEastAsia" w:hAnsiTheme="minorHAnsi"/>
              <w:noProof/>
              <w:sz w:val="22"/>
            </w:rPr>
          </w:pPr>
          <w:hyperlink w:anchor="_Toc165194735" w:history="1">
            <w:r w:rsidRPr="00C15B42">
              <w:rPr>
                <w:rStyle w:val="Hyperlink"/>
                <w:noProof/>
              </w:rPr>
              <w:t>3.5</w:t>
            </w:r>
            <w:r>
              <w:rPr>
                <w:rFonts w:asciiTheme="minorHAnsi" w:eastAsiaTheme="minorEastAsia" w:hAnsiTheme="minorHAnsi"/>
                <w:noProof/>
                <w:sz w:val="22"/>
              </w:rPr>
              <w:tab/>
            </w:r>
            <w:r w:rsidRPr="00C15B42">
              <w:rPr>
                <w:rStyle w:val="Hyperlink"/>
                <w:i/>
                <w:iCs/>
                <w:noProof/>
              </w:rPr>
              <w:t>Data Preparation</w:t>
            </w:r>
            <w:r>
              <w:rPr>
                <w:noProof/>
                <w:webHidden/>
              </w:rPr>
              <w:tab/>
            </w:r>
            <w:r>
              <w:rPr>
                <w:noProof/>
                <w:webHidden/>
              </w:rPr>
              <w:fldChar w:fldCharType="begin"/>
            </w:r>
            <w:r>
              <w:rPr>
                <w:noProof/>
                <w:webHidden/>
              </w:rPr>
              <w:instrText xml:space="preserve"> PAGEREF _Toc165194735 \h </w:instrText>
            </w:r>
            <w:r>
              <w:rPr>
                <w:noProof/>
                <w:webHidden/>
              </w:rPr>
            </w:r>
            <w:r>
              <w:rPr>
                <w:noProof/>
                <w:webHidden/>
              </w:rPr>
              <w:fldChar w:fldCharType="separate"/>
            </w:r>
            <w:r>
              <w:rPr>
                <w:noProof/>
                <w:webHidden/>
              </w:rPr>
              <w:t>22</w:t>
            </w:r>
            <w:r>
              <w:rPr>
                <w:noProof/>
                <w:webHidden/>
              </w:rPr>
              <w:fldChar w:fldCharType="end"/>
            </w:r>
          </w:hyperlink>
        </w:p>
        <w:p w14:paraId="70FE6939" w14:textId="1BCBB1C6" w:rsidR="00103831" w:rsidRDefault="00103831">
          <w:pPr>
            <w:pStyle w:val="TOC2"/>
            <w:tabs>
              <w:tab w:val="left" w:pos="880"/>
              <w:tab w:val="right" w:leader="dot" w:pos="7927"/>
            </w:tabs>
            <w:rPr>
              <w:rFonts w:asciiTheme="minorHAnsi" w:eastAsiaTheme="minorEastAsia" w:hAnsiTheme="minorHAnsi"/>
              <w:noProof/>
              <w:sz w:val="22"/>
            </w:rPr>
          </w:pPr>
          <w:hyperlink w:anchor="_Toc165194736" w:history="1">
            <w:r w:rsidRPr="00C15B42">
              <w:rPr>
                <w:rStyle w:val="Hyperlink"/>
                <w:noProof/>
              </w:rPr>
              <w:t>3.6</w:t>
            </w:r>
            <w:r>
              <w:rPr>
                <w:rFonts w:asciiTheme="minorHAnsi" w:eastAsiaTheme="minorEastAsia" w:hAnsiTheme="minorHAnsi"/>
                <w:noProof/>
                <w:sz w:val="22"/>
              </w:rPr>
              <w:tab/>
            </w:r>
            <w:r w:rsidRPr="00C15B42">
              <w:rPr>
                <w:rStyle w:val="Hyperlink"/>
                <w:i/>
                <w:iCs/>
                <w:noProof/>
              </w:rPr>
              <w:t>Modeling</w:t>
            </w:r>
            <w:r>
              <w:rPr>
                <w:noProof/>
                <w:webHidden/>
              </w:rPr>
              <w:tab/>
            </w:r>
            <w:r>
              <w:rPr>
                <w:noProof/>
                <w:webHidden/>
              </w:rPr>
              <w:fldChar w:fldCharType="begin"/>
            </w:r>
            <w:r>
              <w:rPr>
                <w:noProof/>
                <w:webHidden/>
              </w:rPr>
              <w:instrText xml:space="preserve"> PAGEREF _Toc165194736 \h </w:instrText>
            </w:r>
            <w:r>
              <w:rPr>
                <w:noProof/>
                <w:webHidden/>
              </w:rPr>
            </w:r>
            <w:r>
              <w:rPr>
                <w:noProof/>
                <w:webHidden/>
              </w:rPr>
              <w:fldChar w:fldCharType="separate"/>
            </w:r>
            <w:r>
              <w:rPr>
                <w:noProof/>
                <w:webHidden/>
              </w:rPr>
              <w:t>23</w:t>
            </w:r>
            <w:r>
              <w:rPr>
                <w:noProof/>
                <w:webHidden/>
              </w:rPr>
              <w:fldChar w:fldCharType="end"/>
            </w:r>
          </w:hyperlink>
        </w:p>
        <w:p w14:paraId="6B17B1A1" w14:textId="003B1097" w:rsidR="00103831" w:rsidRDefault="00103831">
          <w:pPr>
            <w:pStyle w:val="TOC2"/>
            <w:tabs>
              <w:tab w:val="left" w:pos="880"/>
              <w:tab w:val="right" w:leader="dot" w:pos="7927"/>
            </w:tabs>
            <w:rPr>
              <w:rFonts w:asciiTheme="minorHAnsi" w:eastAsiaTheme="minorEastAsia" w:hAnsiTheme="minorHAnsi"/>
              <w:noProof/>
              <w:sz w:val="22"/>
            </w:rPr>
          </w:pPr>
          <w:hyperlink w:anchor="_Toc165194737" w:history="1">
            <w:r w:rsidRPr="00C15B42">
              <w:rPr>
                <w:rStyle w:val="Hyperlink"/>
                <w:noProof/>
              </w:rPr>
              <w:t>3.7</w:t>
            </w:r>
            <w:r>
              <w:rPr>
                <w:rFonts w:asciiTheme="minorHAnsi" w:eastAsiaTheme="minorEastAsia" w:hAnsiTheme="minorHAnsi"/>
                <w:noProof/>
                <w:sz w:val="22"/>
              </w:rPr>
              <w:tab/>
            </w:r>
            <w:r w:rsidRPr="00C15B42">
              <w:rPr>
                <w:rStyle w:val="Hyperlink"/>
                <w:i/>
                <w:iCs/>
                <w:noProof/>
              </w:rPr>
              <w:t>Evaluation</w:t>
            </w:r>
            <w:r>
              <w:rPr>
                <w:noProof/>
                <w:webHidden/>
              </w:rPr>
              <w:tab/>
            </w:r>
            <w:r>
              <w:rPr>
                <w:noProof/>
                <w:webHidden/>
              </w:rPr>
              <w:fldChar w:fldCharType="begin"/>
            </w:r>
            <w:r>
              <w:rPr>
                <w:noProof/>
                <w:webHidden/>
              </w:rPr>
              <w:instrText xml:space="preserve"> PAGEREF _Toc165194737 \h </w:instrText>
            </w:r>
            <w:r>
              <w:rPr>
                <w:noProof/>
                <w:webHidden/>
              </w:rPr>
            </w:r>
            <w:r>
              <w:rPr>
                <w:noProof/>
                <w:webHidden/>
              </w:rPr>
              <w:fldChar w:fldCharType="separate"/>
            </w:r>
            <w:r>
              <w:rPr>
                <w:noProof/>
                <w:webHidden/>
              </w:rPr>
              <w:t>23</w:t>
            </w:r>
            <w:r>
              <w:rPr>
                <w:noProof/>
                <w:webHidden/>
              </w:rPr>
              <w:fldChar w:fldCharType="end"/>
            </w:r>
          </w:hyperlink>
        </w:p>
        <w:p w14:paraId="07066C7F" w14:textId="35FE61CF" w:rsidR="00103831" w:rsidRDefault="00103831">
          <w:pPr>
            <w:pStyle w:val="TOC2"/>
            <w:tabs>
              <w:tab w:val="left" w:pos="880"/>
              <w:tab w:val="right" w:leader="dot" w:pos="7927"/>
            </w:tabs>
            <w:rPr>
              <w:rFonts w:asciiTheme="minorHAnsi" w:eastAsiaTheme="minorEastAsia" w:hAnsiTheme="minorHAnsi"/>
              <w:noProof/>
              <w:sz w:val="22"/>
            </w:rPr>
          </w:pPr>
          <w:hyperlink w:anchor="_Toc165194738" w:history="1">
            <w:r w:rsidRPr="00C15B42">
              <w:rPr>
                <w:rStyle w:val="Hyperlink"/>
                <w:noProof/>
              </w:rPr>
              <w:t>3.8</w:t>
            </w:r>
            <w:r>
              <w:rPr>
                <w:rFonts w:asciiTheme="minorHAnsi" w:eastAsiaTheme="minorEastAsia" w:hAnsiTheme="minorHAnsi"/>
                <w:noProof/>
                <w:sz w:val="22"/>
              </w:rPr>
              <w:tab/>
            </w:r>
            <w:r w:rsidRPr="00C15B42">
              <w:rPr>
                <w:rStyle w:val="Hyperlink"/>
                <w:i/>
                <w:iCs/>
                <w:noProof/>
              </w:rPr>
              <w:t>Deployment</w:t>
            </w:r>
            <w:r>
              <w:rPr>
                <w:noProof/>
                <w:webHidden/>
              </w:rPr>
              <w:tab/>
            </w:r>
            <w:r>
              <w:rPr>
                <w:noProof/>
                <w:webHidden/>
              </w:rPr>
              <w:fldChar w:fldCharType="begin"/>
            </w:r>
            <w:r>
              <w:rPr>
                <w:noProof/>
                <w:webHidden/>
              </w:rPr>
              <w:instrText xml:space="preserve"> PAGEREF _Toc165194738 \h </w:instrText>
            </w:r>
            <w:r>
              <w:rPr>
                <w:noProof/>
                <w:webHidden/>
              </w:rPr>
            </w:r>
            <w:r>
              <w:rPr>
                <w:noProof/>
                <w:webHidden/>
              </w:rPr>
              <w:fldChar w:fldCharType="separate"/>
            </w:r>
            <w:r>
              <w:rPr>
                <w:noProof/>
                <w:webHidden/>
              </w:rPr>
              <w:t>23</w:t>
            </w:r>
            <w:r>
              <w:rPr>
                <w:noProof/>
                <w:webHidden/>
              </w:rPr>
              <w:fldChar w:fldCharType="end"/>
            </w:r>
          </w:hyperlink>
        </w:p>
        <w:p w14:paraId="1C7CF31F" w14:textId="67A095CC" w:rsidR="00103831" w:rsidRDefault="00103831">
          <w:pPr>
            <w:pStyle w:val="TOC1"/>
            <w:rPr>
              <w:rFonts w:asciiTheme="minorHAnsi" w:eastAsiaTheme="minorEastAsia" w:hAnsiTheme="minorHAnsi"/>
              <w:noProof/>
              <w:sz w:val="22"/>
            </w:rPr>
          </w:pPr>
          <w:hyperlink w:anchor="_Toc165194739" w:history="1">
            <w:r w:rsidRPr="00C15B42">
              <w:rPr>
                <w:rStyle w:val="Hyperlink"/>
                <w:noProof/>
              </w:rPr>
              <w:t>DAFTAR PUSTAKA</w:t>
            </w:r>
            <w:r>
              <w:rPr>
                <w:noProof/>
                <w:webHidden/>
              </w:rPr>
              <w:tab/>
            </w:r>
            <w:r>
              <w:rPr>
                <w:noProof/>
                <w:webHidden/>
              </w:rPr>
              <w:fldChar w:fldCharType="begin"/>
            </w:r>
            <w:r>
              <w:rPr>
                <w:noProof/>
                <w:webHidden/>
              </w:rPr>
              <w:instrText xml:space="preserve"> PAGEREF _Toc165194739 \h </w:instrText>
            </w:r>
            <w:r>
              <w:rPr>
                <w:noProof/>
                <w:webHidden/>
              </w:rPr>
            </w:r>
            <w:r>
              <w:rPr>
                <w:noProof/>
                <w:webHidden/>
              </w:rPr>
              <w:fldChar w:fldCharType="separate"/>
            </w:r>
            <w:r>
              <w:rPr>
                <w:noProof/>
                <w:webHidden/>
              </w:rPr>
              <w:t>24</w:t>
            </w:r>
            <w:r>
              <w:rPr>
                <w:noProof/>
                <w:webHidden/>
              </w:rPr>
              <w:fldChar w:fldCharType="end"/>
            </w:r>
          </w:hyperlink>
        </w:p>
        <w:p w14:paraId="5769643E" w14:textId="00879B79" w:rsidR="00224CB7" w:rsidRDefault="006B4AB7">
          <w:pPr>
            <w:rPr>
              <w:bCs/>
            </w:rPr>
          </w:pPr>
          <w:r>
            <w:fldChar w:fldCharType="end"/>
          </w:r>
        </w:p>
      </w:sdtContent>
    </w:sdt>
    <w:p w14:paraId="12D918B2" w14:textId="77777777" w:rsidR="00224CB7" w:rsidRDefault="00224CB7">
      <w:pPr>
        <w:spacing w:after="160" w:line="259" w:lineRule="auto"/>
        <w:ind w:firstLine="0"/>
        <w:jc w:val="left"/>
        <w:rPr>
          <w:bCs/>
        </w:rPr>
      </w:pPr>
      <w:r>
        <w:rPr>
          <w:bCs/>
        </w:rPr>
        <w:br w:type="page"/>
      </w:r>
    </w:p>
    <w:p w14:paraId="584438EB" w14:textId="2816357B" w:rsidR="008B6C28" w:rsidRDefault="008F042B" w:rsidP="007C624C">
      <w:pPr>
        <w:pStyle w:val="Heading1"/>
        <w:numPr>
          <w:ilvl w:val="0"/>
          <w:numId w:val="0"/>
        </w:numPr>
      </w:pPr>
      <w:bookmarkStart w:id="1" w:name="_Toc165194702"/>
      <w:r>
        <w:lastRenderedPageBreak/>
        <w:t>DAFTAR GAMBAR</w:t>
      </w:r>
      <w:bookmarkEnd w:id="1"/>
    </w:p>
    <w:p w14:paraId="770E8998" w14:textId="03C18B3A" w:rsidR="008F042B" w:rsidRDefault="008F042B" w:rsidP="008F042B">
      <w:pPr>
        <w:pStyle w:val="Headingset"/>
      </w:pPr>
    </w:p>
    <w:p w14:paraId="5637ECB9" w14:textId="027B5E59" w:rsidR="0099722A" w:rsidRDefault="008F042B">
      <w:pPr>
        <w:pStyle w:val="TableofFigures"/>
        <w:tabs>
          <w:tab w:val="right" w:leader="dot" w:pos="7927"/>
        </w:tabs>
        <w:rPr>
          <w:rFonts w:asciiTheme="minorHAnsi" w:eastAsiaTheme="minorEastAsia" w:hAnsiTheme="minorHAnsi"/>
          <w:noProof/>
          <w:sz w:val="22"/>
        </w:rPr>
      </w:pPr>
      <w:r>
        <w:fldChar w:fldCharType="begin"/>
      </w:r>
      <w:r>
        <w:instrText xml:space="preserve"> TOC \h \z \c "Gambar 2." </w:instrText>
      </w:r>
      <w:r>
        <w:fldChar w:fldCharType="separate"/>
      </w:r>
      <w:hyperlink w:anchor="_Toc164956110" w:history="1">
        <w:r w:rsidR="0099722A" w:rsidRPr="00260D10">
          <w:rPr>
            <w:rStyle w:val="Hyperlink"/>
            <w:noProof/>
          </w:rPr>
          <w:t>Gambar 2. 1 Diagram CRISP-DM</w:t>
        </w:r>
        <w:r w:rsidR="0099722A">
          <w:rPr>
            <w:noProof/>
            <w:webHidden/>
          </w:rPr>
          <w:tab/>
        </w:r>
        <w:r w:rsidR="0099722A">
          <w:rPr>
            <w:noProof/>
            <w:webHidden/>
          </w:rPr>
          <w:fldChar w:fldCharType="begin"/>
        </w:r>
        <w:r w:rsidR="0099722A">
          <w:rPr>
            <w:noProof/>
            <w:webHidden/>
          </w:rPr>
          <w:instrText xml:space="preserve"> PAGEREF _Toc164956110 \h </w:instrText>
        </w:r>
        <w:r w:rsidR="0099722A">
          <w:rPr>
            <w:noProof/>
            <w:webHidden/>
          </w:rPr>
        </w:r>
        <w:r w:rsidR="0099722A">
          <w:rPr>
            <w:noProof/>
            <w:webHidden/>
          </w:rPr>
          <w:fldChar w:fldCharType="separate"/>
        </w:r>
        <w:r w:rsidR="0099722A">
          <w:rPr>
            <w:noProof/>
            <w:webHidden/>
          </w:rPr>
          <w:t>7</w:t>
        </w:r>
        <w:r w:rsidR="0099722A">
          <w:rPr>
            <w:noProof/>
            <w:webHidden/>
          </w:rPr>
          <w:fldChar w:fldCharType="end"/>
        </w:r>
      </w:hyperlink>
    </w:p>
    <w:p w14:paraId="3A814801" w14:textId="4537A32A" w:rsidR="0099722A" w:rsidRDefault="003F1D83">
      <w:pPr>
        <w:pStyle w:val="TableofFigures"/>
        <w:tabs>
          <w:tab w:val="right" w:leader="dot" w:pos="7927"/>
        </w:tabs>
        <w:rPr>
          <w:rFonts w:asciiTheme="minorHAnsi" w:eastAsiaTheme="minorEastAsia" w:hAnsiTheme="minorHAnsi"/>
          <w:noProof/>
          <w:sz w:val="22"/>
        </w:rPr>
      </w:pPr>
      <w:hyperlink w:anchor="_Toc164956111" w:history="1">
        <w:r w:rsidR="0099722A" w:rsidRPr="00260D10">
          <w:rPr>
            <w:rStyle w:val="Hyperlink"/>
            <w:noProof/>
          </w:rPr>
          <w:t>Gambar 2. 2 Penyakit early blight</w:t>
        </w:r>
        <w:r w:rsidR="0099722A">
          <w:rPr>
            <w:noProof/>
            <w:webHidden/>
          </w:rPr>
          <w:tab/>
        </w:r>
        <w:r w:rsidR="0099722A">
          <w:rPr>
            <w:noProof/>
            <w:webHidden/>
          </w:rPr>
          <w:fldChar w:fldCharType="begin"/>
        </w:r>
        <w:r w:rsidR="0099722A">
          <w:rPr>
            <w:noProof/>
            <w:webHidden/>
          </w:rPr>
          <w:instrText xml:space="preserve"> PAGEREF _Toc164956111 \h </w:instrText>
        </w:r>
        <w:r w:rsidR="0099722A">
          <w:rPr>
            <w:noProof/>
            <w:webHidden/>
          </w:rPr>
        </w:r>
        <w:r w:rsidR="0099722A">
          <w:rPr>
            <w:noProof/>
            <w:webHidden/>
          </w:rPr>
          <w:fldChar w:fldCharType="separate"/>
        </w:r>
        <w:r w:rsidR="0099722A">
          <w:rPr>
            <w:noProof/>
            <w:webHidden/>
          </w:rPr>
          <w:t>9</w:t>
        </w:r>
        <w:r w:rsidR="0099722A">
          <w:rPr>
            <w:noProof/>
            <w:webHidden/>
          </w:rPr>
          <w:fldChar w:fldCharType="end"/>
        </w:r>
      </w:hyperlink>
    </w:p>
    <w:p w14:paraId="0CB41D31" w14:textId="3D782531" w:rsidR="0099722A" w:rsidRDefault="003F1D83">
      <w:pPr>
        <w:pStyle w:val="TableofFigures"/>
        <w:tabs>
          <w:tab w:val="right" w:leader="dot" w:pos="7927"/>
        </w:tabs>
        <w:rPr>
          <w:rFonts w:asciiTheme="minorHAnsi" w:eastAsiaTheme="minorEastAsia" w:hAnsiTheme="minorHAnsi"/>
          <w:noProof/>
          <w:sz w:val="22"/>
        </w:rPr>
      </w:pPr>
      <w:hyperlink w:anchor="_Toc164956112" w:history="1">
        <w:r w:rsidR="0099722A" w:rsidRPr="00260D10">
          <w:rPr>
            <w:rStyle w:val="Hyperlink"/>
            <w:noProof/>
          </w:rPr>
          <w:t>Gambar 2. 3 Penyakit late blight</w:t>
        </w:r>
        <w:r w:rsidR="0099722A">
          <w:rPr>
            <w:noProof/>
            <w:webHidden/>
          </w:rPr>
          <w:tab/>
        </w:r>
        <w:r w:rsidR="0099722A">
          <w:rPr>
            <w:noProof/>
            <w:webHidden/>
          </w:rPr>
          <w:fldChar w:fldCharType="begin"/>
        </w:r>
        <w:r w:rsidR="0099722A">
          <w:rPr>
            <w:noProof/>
            <w:webHidden/>
          </w:rPr>
          <w:instrText xml:space="preserve"> PAGEREF _Toc164956112 \h </w:instrText>
        </w:r>
        <w:r w:rsidR="0099722A">
          <w:rPr>
            <w:noProof/>
            <w:webHidden/>
          </w:rPr>
        </w:r>
        <w:r w:rsidR="0099722A">
          <w:rPr>
            <w:noProof/>
            <w:webHidden/>
          </w:rPr>
          <w:fldChar w:fldCharType="separate"/>
        </w:r>
        <w:r w:rsidR="0099722A">
          <w:rPr>
            <w:noProof/>
            <w:webHidden/>
          </w:rPr>
          <w:t>10</w:t>
        </w:r>
        <w:r w:rsidR="0099722A">
          <w:rPr>
            <w:noProof/>
            <w:webHidden/>
          </w:rPr>
          <w:fldChar w:fldCharType="end"/>
        </w:r>
      </w:hyperlink>
    </w:p>
    <w:p w14:paraId="74D09792" w14:textId="67D6FB6B" w:rsidR="0099722A" w:rsidRDefault="003F1D83">
      <w:pPr>
        <w:pStyle w:val="TableofFigures"/>
        <w:tabs>
          <w:tab w:val="right" w:leader="dot" w:pos="7927"/>
        </w:tabs>
        <w:rPr>
          <w:rFonts w:asciiTheme="minorHAnsi" w:eastAsiaTheme="minorEastAsia" w:hAnsiTheme="minorHAnsi"/>
          <w:noProof/>
          <w:sz w:val="22"/>
        </w:rPr>
      </w:pPr>
      <w:hyperlink w:anchor="_Toc164956113" w:history="1">
        <w:r w:rsidR="0099722A" w:rsidRPr="00260D10">
          <w:rPr>
            <w:rStyle w:val="Hyperlink"/>
            <w:noProof/>
          </w:rPr>
          <w:t>Gambar 2. 4 Convlutional Neural Network Layers</w:t>
        </w:r>
        <w:r w:rsidR="0099722A">
          <w:rPr>
            <w:noProof/>
            <w:webHidden/>
          </w:rPr>
          <w:tab/>
        </w:r>
        <w:r w:rsidR="0099722A">
          <w:rPr>
            <w:noProof/>
            <w:webHidden/>
          </w:rPr>
          <w:fldChar w:fldCharType="begin"/>
        </w:r>
        <w:r w:rsidR="0099722A">
          <w:rPr>
            <w:noProof/>
            <w:webHidden/>
          </w:rPr>
          <w:instrText xml:space="preserve"> PAGEREF _Toc164956113 \h </w:instrText>
        </w:r>
        <w:r w:rsidR="0099722A">
          <w:rPr>
            <w:noProof/>
            <w:webHidden/>
          </w:rPr>
        </w:r>
        <w:r w:rsidR="0099722A">
          <w:rPr>
            <w:noProof/>
            <w:webHidden/>
          </w:rPr>
          <w:fldChar w:fldCharType="separate"/>
        </w:r>
        <w:r w:rsidR="0099722A">
          <w:rPr>
            <w:noProof/>
            <w:webHidden/>
          </w:rPr>
          <w:t>12</w:t>
        </w:r>
        <w:r w:rsidR="0099722A">
          <w:rPr>
            <w:noProof/>
            <w:webHidden/>
          </w:rPr>
          <w:fldChar w:fldCharType="end"/>
        </w:r>
      </w:hyperlink>
    </w:p>
    <w:p w14:paraId="0153B3C7" w14:textId="2AF72F1B" w:rsidR="0099722A" w:rsidRDefault="003F1D83">
      <w:pPr>
        <w:pStyle w:val="TableofFigures"/>
        <w:tabs>
          <w:tab w:val="right" w:leader="dot" w:pos="7927"/>
        </w:tabs>
        <w:rPr>
          <w:rFonts w:asciiTheme="minorHAnsi" w:eastAsiaTheme="minorEastAsia" w:hAnsiTheme="minorHAnsi"/>
          <w:noProof/>
          <w:sz w:val="22"/>
        </w:rPr>
      </w:pPr>
      <w:hyperlink w:anchor="_Toc164956114" w:history="1">
        <w:r w:rsidR="0099722A" w:rsidRPr="00260D10">
          <w:rPr>
            <w:rStyle w:val="Hyperlink"/>
            <w:noProof/>
          </w:rPr>
          <w:t xml:space="preserve">Gambar 2. 5 Proses Konvolusi </w:t>
        </w:r>
        <w:r w:rsidR="0099722A">
          <w:rPr>
            <w:noProof/>
            <w:webHidden/>
          </w:rPr>
          <w:tab/>
        </w:r>
        <w:r w:rsidR="0099722A">
          <w:rPr>
            <w:noProof/>
            <w:webHidden/>
          </w:rPr>
          <w:fldChar w:fldCharType="begin"/>
        </w:r>
        <w:r w:rsidR="0099722A">
          <w:rPr>
            <w:noProof/>
            <w:webHidden/>
          </w:rPr>
          <w:instrText xml:space="preserve"> PAGEREF _Toc164956114 \h </w:instrText>
        </w:r>
        <w:r w:rsidR="0099722A">
          <w:rPr>
            <w:noProof/>
            <w:webHidden/>
          </w:rPr>
        </w:r>
        <w:r w:rsidR="0099722A">
          <w:rPr>
            <w:noProof/>
            <w:webHidden/>
          </w:rPr>
          <w:fldChar w:fldCharType="separate"/>
        </w:r>
        <w:r w:rsidR="0099722A">
          <w:rPr>
            <w:noProof/>
            <w:webHidden/>
          </w:rPr>
          <w:t>13</w:t>
        </w:r>
        <w:r w:rsidR="0099722A">
          <w:rPr>
            <w:noProof/>
            <w:webHidden/>
          </w:rPr>
          <w:fldChar w:fldCharType="end"/>
        </w:r>
      </w:hyperlink>
    </w:p>
    <w:p w14:paraId="08DAFD5B" w14:textId="6495F4AE" w:rsidR="0099722A" w:rsidRDefault="003F1D83" w:rsidP="0099722A">
      <w:pPr>
        <w:pStyle w:val="TableofFigures"/>
        <w:tabs>
          <w:tab w:val="right" w:leader="dot" w:pos="7927"/>
        </w:tabs>
        <w:rPr>
          <w:noProof/>
        </w:rPr>
      </w:pPr>
      <w:hyperlink w:anchor="_Toc164956115" w:history="1">
        <w:r w:rsidR="0099722A" w:rsidRPr="00260D10">
          <w:rPr>
            <w:rStyle w:val="Hyperlink"/>
            <w:noProof/>
          </w:rPr>
          <w:t>Gambar 2. 6 Proses Pooling</w:t>
        </w:r>
        <w:r w:rsidR="0099722A">
          <w:rPr>
            <w:noProof/>
            <w:webHidden/>
          </w:rPr>
          <w:tab/>
        </w:r>
        <w:r w:rsidR="0099722A">
          <w:rPr>
            <w:noProof/>
            <w:webHidden/>
          </w:rPr>
          <w:fldChar w:fldCharType="begin"/>
        </w:r>
        <w:r w:rsidR="0099722A">
          <w:rPr>
            <w:noProof/>
            <w:webHidden/>
          </w:rPr>
          <w:instrText xml:space="preserve"> PAGEREF _Toc164956115 \h </w:instrText>
        </w:r>
        <w:r w:rsidR="0099722A">
          <w:rPr>
            <w:noProof/>
            <w:webHidden/>
          </w:rPr>
        </w:r>
        <w:r w:rsidR="0099722A">
          <w:rPr>
            <w:noProof/>
            <w:webHidden/>
          </w:rPr>
          <w:fldChar w:fldCharType="separate"/>
        </w:r>
        <w:r w:rsidR="0099722A">
          <w:rPr>
            <w:noProof/>
            <w:webHidden/>
          </w:rPr>
          <w:t>13</w:t>
        </w:r>
        <w:r w:rsidR="0099722A">
          <w:rPr>
            <w:noProof/>
            <w:webHidden/>
          </w:rPr>
          <w:fldChar w:fldCharType="end"/>
        </w:r>
      </w:hyperlink>
      <w:r w:rsidR="008F042B">
        <w:fldChar w:fldCharType="end"/>
      </w:r>
      <w:r w:rsidR="0099722A">
        <w:fldChar w:fldCharType="begin"/>
      </w:r>
      <w:r w:rsidR="0099722A">
        <w:instrText xml:space="preserve"> TOC \h \z \c "Gambar 3." </w:instrText>
      </w:r>
      <w:r w:rsidR="0099722A">
        <w:fldChar w:fldCharType="separate"/>
      </w:r>
    </w:p>
    <w:p w14:paraId="54363BA3" w14:textId="6D95CBC6" w:rsidR="0099722A" w:rsidRDefault="003F1D83">
      <w:pPr>
        <w:pStyle w:val="TableofFigures"/>
        <w:tabs>
          <w:tab w:val="right" w:leader="dot" w:pos="7927"/>
        </w:tabs>
        <w:rPr>
          <w:rFonts w:asciiTheme="minorHAnsi" w:eastAsiaTheme="minorEastAsia" w:hAnsiTheme="minorHAnsi"/>
          <w:noProof/>
          <w:sz w:val="22"/>
        </w:rPr>
      </w:pPr>
      <w:hyperlink w:anchor="_Toc164956197" w:history="1">
        <w:r w:rsidR="0099722A" w:rsidRPr="00237F21">
          <w:rPr>
            <w:rStyle w:val="Hyperlink"/>
            <w:noProof/>
          </w:rPr>
          <w:t>Gambar 3. 1 Kerangka penelitian</w:t>
        </w:r>
        <w:r w:rsidR="0099722A">
          <w:rPr>
            <w:noProof/>
            <w:webHidden/>
          </w:rPr>
          <w:tab/>
        </w:r>
        <w:r w:rsidR="0099722A">
          <w:rPr>
            <w:noProof/>
            <w:webHidden/>
          </w:rPr>
          <w:fldChar w:fldCharType="begin"/>
        </w:r>
        <w:r w:rsidR="0099722A">
          <w:rPr>
            <w:noProof/>
            <w:webHidden/>
          </w:rPr>
          <w:instrText xml:space="preserve"> PAGEREF _Toc164956197 \h </w:instrText>
        </w:r>
        <w:r w:rsidR="0099722A">
          <w:rPr>
            <w:noProof/>
            <w:webHidden/>
          </w:rPr>
        </w:r>
        <w:r w:rsidR="0099722A">
          <w:rPr>
            <w:noProof/>
            <w:webHidden/>
          </w:rPr>
          <w:fldChar w:fldCharType="separate"/>
        </w:r>
        <w:r w:rsidR="0099722A">
          <w:rPr>
            <w:noProof/>
            <w:webHidden/>
          </w:rPr>
          <w:t>21</w:t>
        </w:r>
        <w:r w:rsidR="0099722A">
          <w:rPr>
            <w:noProof/>
            <w:webHidden/>
          </w:rPr>
          <w:fldChar w:fldCharType="end"/>
        </w:r>
      </w:hyperlink>
    </w:p>
    <w:p w14:paraId="302AFC13" w14:textId="316BB4FB" w:rsidR="00206AE4" w:rsidRDefault="0099722A" w:rsidP="006F3C8F">
      <w:pPr>
        <w:pStyle w:val="Headingset"/>
      </w:pPr>
      <w:r>
        <w:fldChar w:fldCharType="end"/>
      </w:r>
    </w:p>
    <w:p w14:paraId="0C0AC299" w14:textId="77777777" w:rsidR="00206AE4" w:rsidRDefault="00206AE4">
      <w:pPr>
        <w:spacing w:after="160" w:line="259" w:lineRule="auto"/>
        <w:ind w:firstLine="0"/>
        <w:jc w:val="left"/>
        <w:rPr>
          <w:rFonts w:eastAsia="Times New Roman" w:cstheme="majorBidi"/>
          <w:b/>
          <w:color w:val="000000" w:themeColor="text1"/>
          <w:sz w:val="28"/>
          <w:szCs w:val="32"/>
          <w:lang w:val="en"/>
        </w:rPr>
      </w:pPr>
      <w:r>
        <w:br w:type="page"/>
      </w:r>
    </w:p>
    <w:p w14:paraId="66015D07" w14:textId="77777777" w:rsidR="00367EF2" w:rsidRDefault="00206AE4" w:rsidP="00FF2468">
      <w:pPr>
        <w:pStyle w:val="Heading1"/>
        <w:numPr>
          <w:ilvl w:val="0"/>
          <w:numId w:val="0"/>
        </w:numPr>
      </w:pPr>
      <w:bookmarkStart w:id="2" w:name="_Toc165194703"/>
      <w:r>
        <w:lastRenderedPageBreak/>
        <w:t>DAFTAR TABEL</w:t>
      </w:r>
      <w:bookmarkEnd w:id="2"/>
    </w:p>
    <w:p w14:paraId="1F502ABF" w14:textId="77777777" w:rsidR="00367EF2" w:rsidRDefault="00367EF2" w:rsidP="00367EF2">
      <w:pPr>
        <w:pStyle w:val="Headingset"/>
      </w:pPr>
    </w:p>
    <w:p w14:paraId="16238B9E" w14:textId="5F8718BC" w:rsidR="00367EF2" w:rsidRDefault="003F1D83" w:rsidP="00A41BE7">
      <w:pPr>
        <w:pStyle w:val="TableofFigures"/>
        <w:tabs>
          <w:tab w:val="right" w:leader="dot" w:pos="7927"/>
        </w:tabs>
      </w:pPr>
      <w:r>
        <w:fldChar w:fldCharType="begin"/>
      </w:r>
      <w:r>
        <w:instrText xml:space="preserve"> TOC \h \z \c "Tabel 2." </w:instrText>
      </w:r>
      <w:r>
        <w:fldChar w:fldCharType="separate"/>
      </w:r>
      <w:hyperlink w:anchor="_Toc164956284" w:history="1">
        <w:r w:rsidR="00A41BE7" w:rsidRPr="00A14390">
          <w:rPr>
            <w:rStyle w:val="Hyperlink"/>
            <w:noProof/>
          </w:rPr>
          <w:t>Tabel 2. 1 Penelitian terdahulu</w:t>
        </w:r>
        <w:r w:rsidR="00A41BE7">
          <w:rPr>
            <w:noProof/>
            <w:webHidden/>
          </w:rPr>
          <w:tab/>
        </w:r>
        <w:r w:rsidR="00A41BE7">
          <w:rPr>
            <w:noProof/>
            <w:webHidden/>
          </w:rPr>
          <w:fldChar w:fldCharType="begin"/>
        </w:r>
        <w:r w:rsidR="00A41BE7">
          <w:rPr>
            <w:noProof/>
            <w:webHidden/>
          </w:rPr>
          <w:instrText xml:space="preserve"> PAGEREF _Toc164956284 \h </w:instrText>
        </w:r>
        <w:r w:rsidR="00A41BE7">
          <w:rPr>
            <w:noProof/>
            <w:webHidden/>
          </w:rPr>
        </w:r>
        <w:r w:rsidR="00A41BE7">
          <w:rPr>
            <w:noProof/>
            <w:webHidden/>
          </w:rPr>
          <w:fldChar w:fldCharType="separate"/>
        </w:r>
        <w:r w:rsidR="00A41BE7">
          <w:rPr>
            <w:noProof/>
            <w:webHidden/>
          </w:rPr>
          <w:t>16</w:t>
        </w:r>
        <w:r w:rsidR="00A41BE7">
          <w:rPr>
            <w:noProof/>
            <w:webHidden/>
          </w:rPr>
          <w:fldChar w:fldCharType="end"/>
        </w:r>
      </w:hyperlink>
      <w:r>
        <w:rPr>
          <w:noProof/>
        </w:rPr>
        <w:fldChar w:fldCharType="end"/>
      </w:r>
    </w:p>
    <w:p w14:paraId="1534B24E" w14:textId="241F4AD8" w:rsidR="00A41BE7" w:rsidRDefault="00A41BE7">
      <w:pPr>
        <w:pStyle w:val="TableofFigures"/>
        <w:tabs>
          <w:tab w:val="right" w:leader="dot" w:pos="7927"/>
        </w:tabs>
        <w:rPr>
          <w:rFonts w:asciiTheme="minorHAnsi" w:eastAsiaTheme="minorEastAsia" w:hAnsiTheme="minorHAnsi"/>
          <w:noProof/>
          <w:sz w:val="22"/>
        </w:rPr>
      </w:pPr>
      <w:r>
        <w:fldChar w:fldCharType="begin"/>
      </w:r>
      <w:r>
        <w:instrText xml:space="preserve"> TOC \h \z \c "Tabel 3." </w:instrText>
      </w:r>
      <w:r>
        <w:fldChar w:fldCharType="separate"/>
      </w:r>
      <w:hyperlink w:anchor="_Toc164956292" w:history="1">
        <w:r w:rsidRPr="002878A4">
          <w:rPr>
            <w:rStyle w:val="Hyperlink"/>
            <w:noProof/>
          </w:rPr>
          <w:t xml:space="preserve">Tabel 3. 1 </w:t>
        </w:r>
        <w:r w:rsidRPr="002878A4">
          <w:rPr>
            <w:rStyle w:val="Hyperlink"/>
            <w:i/>
            <w:noProof/>
          </w:rPr>
          <w:t>Class</w:t>
        </w:r>
        <w:r w:rsidRPr="002878A4">
          <w:rPr>
            <w:rStyle w:val="Hyperlink"/>
            <w:noProof/>
          </w:rPr>
          <w:t xml:space="preserve"> </w:t>
        </w:r>
        <w:r w:rsidRPr="002878A4">
          <w:rPr>
            <w:rStyle w:val="Hyperlink"/>
            <w:i/>
            <w:noProof/>
          </w:rPr>
          <w:t>dataset</w:t>
        </w:r>
        <w:r>
          <w:rPr>
            <w:noProof/>
            <w:webHidden/>
          </w:rPr>
          <w:tab/>
        </w:r>
        <w:r>
          <w:rPr>
            <w:noProof/>
            <w:webHidden/>
          </w:rPr>
          <w:fldChar w:fldCharType="begin"/>
        </w:r>
        <w:r>
          <w:rPr>
            <w:noProof/>
            <w:webHidden/>
          </w:rPr>
          <w:instrText xml:space="preserve"> PAGEREF _Toc164956292 \h </w:instrText>
        </w:r>
        <w:r>
          <w:rPr>
            <w:noProof/>
            <w:webHidden/>
          </w:rPr>
        </w:r>
        <w:r>
          <w:rPr>
            <w:noProof/>
            <w:webHidden/>
          </w:rPr>
          <w:fldChar w:fldCharType="separate"/>
        </w:r>
        <w:r>
          <w:rPr>
            <w:noProof/>
            <w:webHidden/>
          </w:rPr>
          <w:t>22</w:t>
        </w:r>
        <w:r>
          <w:rPr>
            <w:noProof/>
            <w:webHidden/>
          </w:rPr>
          <w:fldChar w:fldCharType="end"/>
        </w:r>
      </w:hyperlink>
    </w:p>
    <w:p w14:paraId="440C92E2" w14:textId="21A920D8" w:rsidR="00A41BE7" w:rsidRPr="00206AE4" w:rsidRDefault="00A41BE7" w:rsidP="00367EF2">
      <w:pPr>
        <w:pStyle w:val="Headingset"/>
        <w:sectPr w:rsidR="00A41BE7" w:rsidRPr="00206AE4" w:rsidSect="007C1A73">
          <w:headerReference w:type="default" r:id="rId10"/>
          <w:footerReference w:type="default" r:id="rId11"/>
          <w:pgSz w:w="11906" w:h="16838" w:code="9"/>
          <w:pgMar w:top="1701" w:right="1701" w:bottom="1701" w:left="2268" w:header="720" w:footer="720" w:gutter="0"/>
          <w:pgNumType w:fmt="lowerRoman" w:start="1"/>
          <w:cols w:space="720"/>
          <w:docGrid w:linePitch="360"/>
        </w:sectPr>
      </w:pPr>
      <w:r>
        <w:fldChar w:fldCharType="end"/>
      </w:r>
    </w:p>
    <w:p w14:paraId="6C8F0BAC" w14:textId="3B470C20" w:rsidR="00853FC6" w:rsidRPr="00581F9E" w:rsidRDefault="00C6652F" w:rsidP="00C6652F">
      <w:pPr>
        <w:pStyle w:val="Heading1"/>
      </w:pPr>
      <w:r>
        <w:lastRenderedPageBreak/>
        <w:br/>
      </w:r>
      <w:bookmarkStart w:id="3" w:name="_Toc165194704"/>
      <w:r w:rsidR="00853FC6" w:rsidRPr="00581F9E">
        <w:t>PENDAHULUAN</w:t>
      </w:r>
      <w:bookmarkEnd w:id="3"/>
    </w:p>
    <w:p w14:paraId="31C480BB" w14:textId="5A8B5189" w:rsidR="006954D9" w:rsidRDefault="006954D9" w:rsidP="007B063A">
      <w:pPr>
        <w:rPr>
          <w:lang w:val="en"/>
        </w:rPr>
      </w:pPr>
    </w:p>
    <w:p w14:paraId="2DC3D92D" w14:textId="7A915857" w:rsidR="006954D9" w:rsidRDefault="006954D9" w:rsidP="00E213B6">
      <w:pPr>
        <w:pStyle w:val="Heading2"/>
      </w:pPr>
      <w:bookmarkStart w:id="4" w:name="_Toc165194705"/>
      <w:r>
        <w:t xml:space="preserve">Latar </w:t>
      </w:r>
      <w:r w:rsidRPr="00E213B6">
        <w:t>Belakang</w:t>
      </w:r>
      <w:r>
        <w:t xml:space="preserve"> Mas</w:t>
      </w:r>
      <w:r w:rsidR="00DF39E9">
        <w:t>a</w:t>
      </w:r>
      <w:r>
        <w:t>lah</w:t>
      </w:r>
      <w:bookmarkEnd w:id="4"/>
    </w:p>
    <w:p w14:paraId="5F9D6172" w14:textId="580A5418" w:rsidR="00A00815" w:rsidRDefault="00A00815" w:rsidP="007B063A">
      <w:pPr>
        <w:rPr>
          <w:lang w:val="en"/>
        </w:rPr>
      </w:pPr>
      <w:r w:rsidRPr="00A00815">
        <w:rPr>
          <w:lang w:val="en"/>
        </w:rPr>
        <w:t>Penerapan ilmu komputer semakin meluas ke berbagai sektor, termasuk bidang geografis, pertanian, pariwisata, dan kedokteran. Perkembangan teknologi informasi juga memberikan dampak positif terhadap bidang pertanian, khususnya dalam manajemen dan identifikasi penyakit tanaman. Salah satu contohnya adalah dalam klasifikasi penyakit pada tanaman kentang. Tanaman kentang (</w:t>
      </w:r>
      <w:r w:rsidRPr="006F6337">
        <w:rPr>
          <w:i/>
          <w:iCs/>
          <w:lang w:val="en"/>
        </w:rPr>
        <w:t xml:space="preserve">Solanum </w:t>
      </w:r>
      <w:r w:rsidR="00F37239">
        <w:rPr>
          <w:i/>
          <w:iCs/>
          <w:lang w:val="en"/>
        </w:rPr>
        <w:t>T</w:t>
      </w:r>
      <w:r w:rsidRPr="006F6337">
        <w:rPr>
          <w:i/>
          <w:iCs/>
          <w:lang w:val="en"/>
        </w:rPr>
        <w:t>uberosum</w:t>
      </w:r>
      <w:r w:rsidRPr="00A00815">
        <w:rPr>
          <w:lang w:val="en"/>
        </w:rPr>
        <w:t>) merupakan jenis umbi-umbian yang penting dalam pangan global, di samping gandum, jagung, dan beras</w:t>
      </w:r>
      <w:r w:rsidR="00E427B7">
        <w:rPr>
          <w:lang w:val="en"/>
        </w:rPr>
        <w:t xml:space="preserve"> </w:t>
      </w:r>
      <w:r w:rsidR="00E444F9">
        <w:rPr>
          <w:lang w:val="en"/>
        </w:rPr>
        <w:fldChar w:fldCharType="begin" w:fldLock="1"/>
      </w:r>
      <w:r w:rsidR="002B1BCC">
        <w:rPr>
          <w:lang w:val="en"/>
        </w:rPr>
        <w:instrText>ADDIN CSL_CITATION {"citationItems":[{"id":"ITEM-1","itemData":{"author":[{"dropping-particle":"","family":"Auliatuzahra","given":"Ema","non-dropping-particle":"","parse-names":false,"suffix":""}],"container-title":"HUMANITIS: Jurnal Humaniora, Sosial dan Bisnis","id":"ITEM-1","issue":"1","issued":{"date-parts":[["2024"]]},"page":"113-123","title":"ANALISIS PERAN BIOTEKNOLOGI REKAYASA GENETIKA UNTUK PENINGKATAN KUALITAS PADA TOMAT DAN KENTANG","type":"article-journal","volume":"2"},"uris":["http://www.mendeley.com/documents/?uuid=8efa72ab-8955-4eec-9093-cb9aacb50686"]}],"mendeley":{"formattedCitation":"(Auliatuzahra, 2024)","plainTextFormattedCitation":"(Auliatuzahra, 2024)","previouslyFormattedCitation":"(Auliatuzahra, 2024)"},"properties":{"noteIndex":0},"schema":"https://github.com/citation-style-language/schema/raw/master/csl-citation.json"}</w:instrText>
      </w:r>
      <w:r w:rsidR="00E444F9">
        <w:rPr>
          <w:lang w:val="en"/>
        </w:rPr>
        <w:fldChar w:fldCharType="separate"/>
      </w:r>
      <w:r w:rsidR="002B1BCC" w:rsidRPr="002B1BCC">
        <w:rPr>
          <w:noProof/>
          <w:lang w:val="en"/>
        </w:rPr>
        <w:t>(Auliatuzahra, 2024)</w:t>
      </w:r>
      <w:r w:rsidR="00E444F9">
        <w:rPr>
          <w:lang w:val="en"/>
        </w:rPr>
        <w:fldChar w:fldCharType="end"/>
      </w:r>
      <w:r w:rsidRPr="00A00815">
        <w:rPr>
          <w:lang w:val="en"/>
        </w:rPr>
        <w:t xml:space="preserve">. </w:t>
      </w:r>
    </w:p>
    <w:p w14:paraId="0CCF0456" w14:textId="631F4864" w:rsidR="001F7B4E" w:rsidRDefault="003C1B7D" w:rsidP="007B063A">
      <w:r w:rsidRPr="003C1B7D">
        <w:t xml:space="preserve">Kentang, sebagai salah satu tumbuhan dikotil dari keluarga </w:t>
      </w:r>
      <w:r w:rsidRPr="003C1B7D">
        <w:rPr>
          <w:i/>
          <w:iCs/>
        </w:rPr>
        <w:t>Solanaceae</w:t>
      </w:r>
      <w:r w:rsidRPr="003C1B7D">
        <w:t>, memiliki ciri khas yang mempengaruhi cara reproduksinya. Tanaman kentang umumnya berkembang biak melalui umbinya, yang memungkinkan penyebaran dan pertumbuhan yang efisien di lingkungan yang cocok. Faktor iklim yang lebih dingin cenderung mendukung pertumbuhan optimal tanaman kentang</w:t>
      </w:r>
      <w:r w:rsidR="00337143">
        <w:t xml:space="preserve"> </w:t>
      </w:r>
      <w:r w:rsidR="00337143">
        <w:fldChar w:fldCharType="begin" w:fldLock="1"/>
      </w:r>
      <w:r w:rsidR="002B1BCC">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337143">
        <w:fldChar w:fldCharType="separate"/>
      </w:r>
      <w:r w:rsidR="002B1BCC" w:rsidRPr="002B1BCC">
        <w:rPr>
          <w:noProof/>
        </w:rPr>
        <w:t>(Fuadi &amp; Suharso, 2022)</w:t>
      </w:r>
      <w:r w:rsidR="00337143">
        <w:fldChar w:fldCharType="end"/>
      </w:r>
      <w:r w:rsidRPr="003C1B7D">
        <w:t>. Selain itu, kentang memiliki peran vital sebagai sumber karbohidrat dalam memenuhi kebutuhan pangan manusia</w:t>
      </w:r>
      <w:r w:rsidR="0019658C">
        <w:fldChar w:fldCharType="begin" w:fldLock="1"/>
      </w:r>
      <w:r w:rsidR="002B1BCC">
        <w:instrText>ADDIN CSL_CITATION {"citationItems":[{"id":"ITEM-1","itemData":{"author":[{"dropping-particle":"","family":"Auliatuzahra","given":"Ema","non-dropping-particle":"","parse-names":false,"suffix":""}],"container-title":"HUMANITIS: Jurnal Humaniora, Sosial dan Bisnis","id":"ITEM-1","issue":"1","issued":{"date-parts":[["2024"]]},"page":"113-123","title":"ANALISIS PERAN BIOTEKNOLOGI REKAYASA GENETIKA UNTUK PENINGKATAN KUALITAS PADA TOMAT DAN KENTANG","type":"article-journal","volume":"2"},"uris":["http://www.mendeley.com/documents/?uuid=8efa72ab-8955-4eec-9093-cb9aacb50686"]}],"mendeley":{"formattedCitation":"(Auliatuzahra, 2024)","plainTextFormattedCitation":"(Auliatuzahra, 2024)","previouslyFormattedCitation":"(Auliatuzahra, 2024)"},"properties":{"noteIndex":0},"schema":"https://github.com/citation-style-language/schema/raw/master/csl-citation.json"}</w:instrText>
      </w:r>
      <w:r w:rsidR="0019658C">
        <w:fldChar w:fldCharType="separate"/>
      </w:r>
      <w:r w:rsidR="002B1BCC" w:rsidRPr="002B1BCC">
        <w:rPr>
          <w:noProof/>
        </w:rPr>
        <w:t>(Auliatuzahra, 2024)</w:t>
      </w:r>
      <w:r w:rsidR="0019658C">
        <w:fldChar w:fldCharType="end"/>
      </w:r>
      <w:r w:rsidRPr="003C1B7D">
        <w:t>. Dalam industri pangan, kentang menjadi bahan pokok dalam berbagai produk, menegaskan kepentingannya dalam menjaga ketahanan pangan. Namun, meskipun memiliki peran yang signifikan, pertanian kentang sering dihadapkan pada berbagai tantangan dan masalah. Salah satu permasalahan yang sering terjadi adalah munculnya penyakit pada daun tanaman kentang, yang dapat berdampak langsung pada hasil panen.</w:t>
      </w:r>
    </w:p>
    <w:p w14:paraId="480CF79A" w14:textId="0559FDA5" w:rsidR="007E5F2A" w:rsidRDefault="003B6AB3" w:rsidP="007B063A">
      <w:r w:rsidRPr="003B6AB3">
        <w:t xml:space="preserve">Penurunan produksi kentang sebesar 80% disebabkan oleh penyakit yang dapat menyebabkan penurunan hasil secara signifikan karena menghambat pertumbuhan </w:t>
      </w:r>
      <w:r w:rsidR="00F9464E">
        <w:fldChar w:fldCharType="begin" w:fldLock="1"/>
      </w:r>
      <w:r w:rsidR="002B1BCC">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F9464E">
        <w:fldChar w:fldCharType="separate"/>
      </w:r>
      <w:r w:rsidR="002B1BCC" w:rsidRPr="002B1BCC">
        <w:rPr>
          <w:noProof/>
        </w:rPr>
        <w:t>(Fuadi &amp; Suharso, 2022)</w:t>
      </w:r>
      <w:r w:rsidR="00F9464E">
        <w:fldChar w:fldCharType="end"/>
      </w:r>
      <w:r w:rsidRPr="003B6AB3">
        <w:t>. Diduga bahwa jamur penyebab penyakit ini berasal dari umbi-umbi bibit. Pertumbuhan jamur pada umbi kentang dipengaruhi oleh suhu lingkungan. Jamur</w:t>
      </w:r>
      <w:r w:rsidR="0032352A">
        <w:t xml:space="preserve"> yang dimaksud adalah jamur </w:t>
      </w:r>
      <w:r w:rsidR="0032352A" w:rsidRPr="0032352A">
        <w:rPr>
          <w:i/>
          <w:iCs/>
        </w:rPr>
        <w:t>Patogen</w:t>
      </w:r>
      <w:r w:rsidR="0032352A">
        <w:t xml:space="preserve"> dan jamur </w:t>
      </w:r>
      <w:r w:rsidR="0032352A" w:rsidRPr="0032352A">
        <w:rPr>
          <w:i/>
          <w:iCs/>
        </w:rPr>
        <w:t>Alternaria Solani</w:t>
      </w:r>
      <w:r w:rsidR="00E051BE">
        <w:rPr>
          <w:i/>
          <w:iCs/>
        </w:rPr>
        <w:t xml:space="preserve"> </w:t>
      </w:r>
      <w:r w:rsidR="00E051BE">
        <w:rPr>
          <w:i/>
          <w:iCs/>
        </w:rPr>
        <w:fldChar w:fldCharType="begin" w:fldLock="1"/>
      </w:r>
      <w:r w:rsidR="002B1BCC">
        <w:rPr>
          <w:i/>
          <w:iCs/>
        </w:rPr>
        <w:instrText>ADDIN CSL_CITATION {"citationItems":[{"id":"ITEM-1","itemData":{"ISBN":"9786239334338","abstract":"Tanaman kentang memiliki potensial yang cukup besar untuk dikembangkan di Indonesia. Walaupun memiliki potensial yang besar produksi dan produktivitas tanaman ini tiap tahunnya mengalami penurunan yang cukup drastis dikarenakan adanya beberapa …","author":[{"dropping-particle":"","family":"Aumatullah","given":"Lthfiyah","non-dropping-particle":"","parse-names":false,"suffix":""},{"dropping-particle":"","family":"Ein","given":"Ivtytah","non-dropping-particle":"","parse-names":false,"suffix":""},{"dropping-particle":"","family":"Santoni","given":"Mayanda Mega","non-dropping-particle":"","parse-names":false,"suffix":""}],"container-title":"Seminar Nasional Mahasiswa Ilmu Komputer dan Aplikasinya (SENAMIKA)","id":"ITEM-1","issue":"April","issued":{"date-parts":[["2021"]]},"page":"783-791","title":"Identifikasi Penyakit Daun Kentang Berdasarkan Fitur Tekstur dan Warna Dengan Menggunakan Metode K-Nearest Neighbor","type":"article-journal"},"uris":["http://www.mendeley.com/documents/?uuid=c48b3f58-a60f-438c-a21b-47920fb6efe0"]}],"mendeley":{"formattedCitation":"(Aumatullah et al., 2021)","plainTextFormattedCitation":"(Aumatullah et al., 2021)","previouslyFormattedCitation":"(Aumatullah et al., 2021)"},"properties":{"noteIndex":0},"schema":"https://github.com/citation-style-language/schema/raw/master/csl-citation.json"}</w:instrText>
      </w:r>
      <w:r w:rsidR="00E051BE">
        <w:rPr>
          <w:i/>
          <w:iCs/>
        </w:rPr>
        <w:fldChar w:fldCharType="separate"/>
      </w:r>
      <w:r w:rsidR="002B1BCC" w:rsidRPr="002B1BCC">
        <w:rPr>
          <w:iCs/>
          <w:noProof/>
        </w:rPr>
        <w:t>(Aumatullah et al., 2021)</w:t>
      </w:r>
      <w:r w:rsidR="00E051BE">
        <w:rPr>
          <w:i/>
          <w:iCs/>
        </w:rPr>
        <w:fldChar w:fldCharType="end"/>
      </w:r>
      <w:r w:rsidRPr="003B6AB3">
        <w:t xml:space="preserve">. Secara umum, terdapat dua jenis penyakit yang disebabkan oleh jamur yang menyerang tanaman kentang, yakni </w:t>
      </w:r>
      <w:r w:rsidRPr="009430BB">
        <w:rPr>
          <w:i/>
          <w:iCs/>
        </w:rPr>
        <w:t>early blight</w:t>
      </w:r>
      <w:r w:rsidRPr="003B6AB3">
        <w:t xml:space="preserve"> dan </w:t>
      </w:r>
      <w:r w:rsidRPr="009430BB">
        <w:rPr>
          <w:i/>
          <w:iCs/>
        </w:rPr>
        <w:t>late blight</w:t>
      </w:r>
      <w:r w:rsidR="00C6426F">
        <w:rPr>
          <w:i/>
          <w:iCs/>
        </w:rPr>
        <w:fldChar w:fldCharType="begin" w:fldLock="1"/>
      </w:r>
      <w:r w:rsidR="002B1BCC">
        <w:rPr>
          <w:i/>
          <w:iCs/>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C6426F">
        <w:rPr>
          <w:i/>
          <w:iCs/>
        </w:rPr>
        <w:fldChar w:fldCharType="separate"/>
      </w:r>
      <w:r w:rsidR="002B1BCC" w:rsidRPr="002B1BCC">
        <w:rPr>
          <w:iCs/>
          <w:noProof/>
        </w:rPr>
        <w:t>(Fuadi &amp; Suharso, 2022)</w:t>
      </w:r>
      <w:r w:rsidR="00C6426F">
        <w:rPr>
          <w:i/>
          <w:iCs/>
        </w:rPr>
        <w:fldChar w:fldCharType="end"/>
      </w:r>
      <w:r w:rsidRPr="003B6AB3">
        <w:t>.</w:t>
      </w:r>
      <w:r w:rsidR="007E5F2A">
        <w:t xml:space="preserve"> </w:t>
      </w:r>
    </w:p>
    <w:p w14:paraId="4DA2554E" w14:textId="2B0DFD8F" w:rsidR="003B6AB3" w:rsidRDefault="004F2B54" w:rsidP="007B063A">
      <w:r w:rsidRPr="004F2B54">
        <w:lastRenderedPageBreak/>
        <w:t>Gejala awal dari penyakit busuk daun</w:t>
      </w:r>
      <w:r w:rsidR="00445A91">
        <w:t xml:space="preserve"> (</w:t>
      </w:r>
      <w:r w:rsidR="00445A91" w:rsidRPr="009430BB">
        <w:rPr>
          <w:i/>
          <w:iCs/>
        </w:rPr>
        <w:t>late blight</w:t>
      </w:r>
      <w:r w:rsidR="00445A91">
        <w:t>)</w:t>
      </w:r>
      <w:r w:rsidRPr="004F2B54">
        <w:t xml:space="preserve"> ini adalah adanya bercak basah yang muncul di tepi daun, yang juga dapat terjadi di bagian tengahnya. Bercak ini kemudian akan meluas dan menyebabkan perubahan warna daun menjadi coklat atau abu-abu. Sementara itu, gejala penyakit bercak kering (</w:t>
      </w:r>
      <w:r w:rsidRPr="00445A91">
        <w:rPr>
          <w:i/>
          <w:iCs/>
        </w:rPr>
        <w:t>early blight</w:t>
      </w:r>
      <w:r w:rsidRPr="004F2B54">
        <w:t>) ditandai oleh munculnya bercak kering berwarna coklat dalam bentuk lingkaran di bagian bawah daun</w:t>
      </w:r>
      <w:r w:rsidR="00C737F1">
        <w:t xml:space="preserve"> </w:t>
      </w:r>
      <w:r w:rsidR="00C737F1">
        <w:fldChar w:fldCharType="begin" w:fldLock="1"/>
      </w:r>
      <w:r w:rsidR="002B1BCC">
        <w:instrText>ADDIN CSL_CITATION {"citationItems":[{"id":"ITEM-1","itemData":{"DOI":"10.24076/citec.2021v8i1.263","ISSN":"2354-5771","abstract":"Produk pertanian kentang menjadi sangat penting karena termasuk makanan utama bagi manusia. Kentang memiliki kandungan karbohidrat yang menjadikanya sebagai makanan utama. Dalam mengelola pertanian kentang ini tentu memiliki beberapa kendala diantaranya adalah penyakit yang menyerang pada daun kentang yang jika dibiarkan akan menghasilkan produksi yang buruk atau bahkan gagal panen. Late blight dan early blight adalah penyakit yang sering ditemui pada daun kentang. Penyakit ini memiliki gejala masing-masing sehingga para petani dapat melakukan pencegahan jika melihat gejala pada daun kentang, tetapi langkah ini memliki kelemahan yaitu proses identifikasi yang lama, dan jika penanganan pada penyakit daun ini sangat lambat akan mengakibatkan penambahan biaya perawatan. Dengan memanfaatkan teknologi yaitu berupa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validation accuracy 94%.Kata Kunci—Penyakit daun kentang, late blight, early blight, identifikasi, CNNPotato agricultural products are essential because they are the leading food. Potatoes have carbohydrate content, which makes them the leading food for humans. But in carrying out this potato farming certainly has several obstacles, including the disease that attacks the potato leaves which if left unchecked will result in poor production or even crop failure. late blight and early blight are diseases that are often found in potato leaves. This disease has its own symptoms so that farmers can take precautions if they see symptoms on potato leaves, but this step has a weakness that is a long identification process, and if the handling of this leaf disease is very slow will result in additional maintenance costs. By utilizing technology in the form of digital image processing, this can be overcome, so this research will propose an appropriate method in detecting diseases in the leaves of potato plants. Classification will be carried out with three classes in the form of healthy leaves, early blight, and late blight using the Convolutional Neural Network (CNN) algorithm. The results of this res…","author":[{"dropping-particle":"","family":"Rozaqi","given":"Abdul Jalil","non-dropping-particle":"","parse-names":false,"suffix":""},{"dropping-particle":"","family":"Sunyoto","given":"Andi","non-dropping-particle":"","parse-names":false,"suffix":""},{"dropping-particle":"","family":"Arief","given":"M rudyanto","non-dropping-particle":"","parse-names":false,"suffix":""}],"container-title":"Creative Information Technology Journal","id":"ITEM-1","issue":"1","issued":{"date-parts":[["2021"]]},"page":"22","title":"Deteksi Penyakit Pada Daun Kentang Menggunakan Pengolahan Citra dengan Metode Convolutional Neural Network","type":"article-journal","volume":"8"},"uris":["http://www.mendeley.com/documents/?uuid=888a2a3d-c8cb-4bbd-ab54-954385459df1"]}],"mendeley":{"formattedCitation":"(Rozaqi et al., 2021)","plainTextFormattedCitation":"(Rozaqi et al., 2021)","previouslyFormattedCitation":"(Rozaqi et al., 2021)"},"properties":{"noteIndex":0},"schema":"https://github.com/citation-style-language/schema/raw/master/csl-citation.json"}</w:instrText>
      </w:r>
      <w:r w:rsidR="00C737F1">
        <w:fldChar w:fldCharType="separate"/>
      </w:r>
      <w:r w:rsidR="002B1BCC" w:rsidRPr="002B1BCC">
        <w:rPr>
          <w:noProof/>
        </w:rPr>
        <w:t>(Rozaqi et al., 2021)</w:t>
      </w:r>
      <w:r w:rsidR="00C737F1">
        <w:fldChar w:fldCharType="end"/>
      </w:r>
      <w:r w:rsidRPr="004F2B54">
        <w:t>.</w:t>
      </w:r>
      <w:r>
        <w:t xml:space="preserve"> </w:t>
      </w:r>
      <w:r w:rsidR="007E5F2A" w:rsidRPr="007E5F2A">
        <w:t>Dengan mengamati gejala yang muncul pada tanaman kentang, petani dapat segera mengatasi masalah penyakit daun yang membusuk. Namun, proses identifikasi gejala penyakit ini seringkali menghadapi kendala karena tidak semua petani memiliki pengetahuan yang memadai tentang cara mengenali gejala penyakit ini secara komprehensif.</w:t>
      </w:r>
    </w:p>
    <w:p w14:paraId="5F8C24A5" w14:textId="433F201B" w:rsidR="00445A91" w:rsidRDefault="00445A91" w:rsidP="007B063A">
      <w:r w:rsidRPr="00445A91">
        <w:t xml:space="preserve">Penanganan masalah penyakit pada daun kentang telah mengalami perkembangan yang signifikan, tidak hanya terbatas pada sektor pertanian, melainkan juga melibatkan kontribusi dari bidang teknologi. Salah satu kontribusi tersebut datang dari bidang informatika, yang mengimplementasikan teknik pengolahan citra digital atau yang lebih dikenal sebagai </w:t>
      </w:r>
      <w:r w:rsidRPr="00C94411">
        <w:rPr>
          <w:i/>
          <w:iCs/>
        </w:rPr>
        <w:t>image processing</w:t>
      </w:r>
      <w:r w:rsidRPr="00445A91">
        <w:t xml:space="preserve"> dalam mengidentifikasi penyakit yang menginfeksi tanaman kentang. Pemanfaatan </w:t>
      </w:r>
      <w:r w:rsidRPr="00C94411">
        <w:rPr>
          <w:i/>
          <w:iCs/>
        </w:rPr>
        <w:t>image processing</w:t>
      </w:r>
      <w:r w:rsidRPr="00445A91">
        <w:t xml:space="preserve"> dalam proses identifikasi ini membantu para pengelola pertanian untuk memberikan penanganan yang lebih efektif dan efisien terhadap tanaman yang terkena penyakit atau menunjukkan gejala tidak normal. Seiring dengan kemajuan teknologi, banyak penelitian yang mengembangkan pengolahan citra digital dalam konteks pertanian, baik untuk identifikasi penyakit maupun untuk menganalisis hasil produksi pertanian. Salah satu tujuan penelitian ini adalah untuk memanfaatkan citra digital dalam mengidentifikasi penyakit pada daun tanaman kentang.</w:t>
      </w:r>
    </w:p>
    <w:p w14:paraId="67BF91B5" w14:textId="21BADADB" w:rsidR="00C737F1" w:rsidRDefault="0038121A" w:rsidP="007B063A">
      <w:r w:rsidRPr="0038121A">
        <w:t xml:space="preserve">Penelitian ini bertujuan untuk mengembangkan sebuah </w:t>
      </w:r>
      <w:r w:rsidR="00266DC0">
        <w:t>aplikasi</w:t>
      </w:r>
      <w:r>
        <w:t xml:space="preserve"> berbasis </w:t>
      </w:r>
      <w:r w:rsidR="00266DC0">
        <w:t>a</w:t>
      </w:r>
      <w:r w:rsidRPr="00266DC0">
        <w:t>ndroid</w:t>
      </w:r>
      <w:r w:rsidRPr="0038121A">
        <w:t xml:space="preserve"> yang dapat membantu petani atau pengelola pertanian dalam mengidentifikasi penyakit pada daun kentang dengan memanfaatkan data gambar daun kentang. Identifikasi penyakit pada daun tanaman kentang dibagi menjadi tiga kategori, yaitu daun sehat, </w:t>
      </w:r>
      <w:r w:rsidRPr="00672F77">
        <w:rPr>
          <w:i/>
          <w:iCs/>
        </w:rPr>
        <w:t>late blight</w:t>
      </w:r>
      <w:r w:rsidRPr="0038121A">
        <w:t xml:space="preserve">, dan </w:t>
      </w:r>
      <w:r w:rsidRPr="00672F77">
        <w:rPr>
          <w:i/>
          <w:iCs/>
        </w:rPr>
        <w:t>early blight</w:t>
      </w:r>
      <w:r w:rsidRPr="0038121A">
        <w:t xml:space="preserve">. Penelitian ini akan menggunakan </w:t>
      </w:r>
      <w:r w:rsidRPr="00012135">
        <w:t>algoritma</w:t>
      </w:r>
      <w:r w:rsidRPr="0038121A">
        <w:rPr>
          <w:i/>
          <w:iCs/>
        </w:rPr>
        <w:t xml:space="preserve"> Convolutional Neural Network</w:t>
      </w:r>
      <w:r w:rsidRPr="0038121A">
        <w:t xml:space="preserve"> (CNN), sebuah metode dalam bidang </w:t>
      </w:r>
      <w:r w:rsidRPr="0038121A">
        <w:rPr>
          <w:i/>
          <w:iCs/>
        </w:rPr>
        <w:t>Deep Learning</w:t>
      </w:r>
      <w:r w:rsidRPr="0038121A">
        <w:t>, untuk melakukan identifikasi tersebut.</w:t>
      </w:r>
    </w:p>
    <w:p w14:paraId="32A35EAE" w14:textId="36198813" w:rsidR="00F42E78" w:rsidRDefault="00F42E78" w:rsidP="007B063A">
      <w:r>
        <w:lastRenderedPageBreak/>
        <w:t xml:space="preserve">Berdasarkan latar belakang yang telah diuraikan di atas, </w:t>
      </w:r>
      <w:r w:rsidR="005D78E3" w:rsidRPr="005D78E3">
        <w:t>Peneliti akan mengambil judul "</w:t>
      </w:r>
      <w:r w:rsidR="00873CCA">
        <w:t>PENERAPAN</w:t>
      </w:r>
      <w:r w:rsidR="009964BF">
        <w:t xml:space="preserve"> </w:t>
      </w:r>
      <w:r w:rsidR="006F7BE5">
        <w:t>METODE</w:t>
      </w:r>
      <w:r w:rsidR="009E0652">
        <w:t xml:space="preserve"> </w:t>
      </w:r>
      <w:r w:rsidR="009C737B" w:rsidRPr="006F7BE5">
        <w:rPr>
          <w:i/>
          <w:iCs/>
        </w:rPr>
        <w:t>CONVOLUTIONAL NEURAL NETWORK</w:t>
      </w:r>
      <w:r w:rsidR="009C737B">
        <w:t xml:space="preserve"> (CNN) DALAM </w:t>
      </w:r>
      <w:r w:rsidR="001C2E5F">
        <w:t>APLIKASI</w:t>
      </w:r>
      <w:r w:rsidR="009C737B">
        <w:t xml:space="preserve"> PENDETEKSI PENYAKIT DAUN </w:t>
      </w:r>
      <w:r w:rsidR="009E0652">
        <w:t xml:space="preserve">TANAMAN KENTANG BERBASIS </w:t>
      </w:r>
      <w:r w:rsidR="009E0652" w:rsidRPr="00A15191">
        <w:t>ANDROID</w:t>
      </w:r>
      <w:r w:rsidR="00BA776A">
        <w:t xml:space="preserve">” </w:t>
      </w:r>
      <w:r w:rsidR="005D78E3" w:rsidRPr="005D78E3">
        <w:t>sebagai fokus utama penelitian ini.</w:t>
      </w:r>
    </w:p>
    <w:p w14:paraId="30D704FD" w14:textId="77777777" w:rsidR="006F7BE5" w:rsidRDefault="006F7BE5" w:rsidP="007B063A"/>
    <w:p w14:paraId="4471270F" w14:textId="3B726414" w:rsidR="00C05F14" w:rsidRDefault="00F673AF" w:rsidP="007B063A">
      <w:pPr>
        <w:pStyle w:val="Heading2"/>
      </w:pPr>
      <w:bookmarkStart w:id="5" w:name="_Toc165194706"/>
      <w:r>
        <w:t>Rumusan Masalah</w:t>
      </w:r>
      <w:bookmarkEnd w:id="5"/>
    </w:p>
    <w:p w14:paraId="5A3445AA" w14:textId="6F0CE2E9" w:rsidR="00921C70" w:rsidRDefault="00C522A8" w:rsidP="007B063A">
      <w:pPr>
        <w:rPr>
          <w:szCs w:val="24"/>
        </w:rPr>
      </w:pPr>
      <w:bookmarkStart w:id="6" w:name="_Hlk153883384"/>
      <w:r w:rsidRPr="004C4582">
        <w:rPr>
          <w:szCs w:val="24"/>
        </w:rPr>
        <w:t xml:space="preserve">Berdasarkan latar belakang yang sudah dijelaskan, maka dapat dirumuskan permasalahan yang </w:t>
      </w:r>
      <w:r w:rsidR="00D559B1">
        <w:rPr>
          <w:szCs w:val="24"/>
        </w:rPr>
        <w:t>dapat diambil</w:t>
      </w:r>
      <w:r w:rsidRPr="004C4582">
        <w:rPr>
          <w:szCs w:val="24"/>
        </w:rPr>
        <w:t xml:space="preserve"> pada penelitian ini adalah </w:t>
      </w:r>
      <w:r w:rsidR="00EA2CD8">
        <w:rPr>
          <w:szCs w:val="24"/>
        </w:rPr>
        <w:t xml:space="preserve">bagaimana mengimplementasikan </w:t>
      </w:r>
      <w:r w:rsidR="006F7BE5">
        <w:rPr>
          <w:szCs w:val="24"/>
        </w:rPr>
        <w:t>metode CNN</w:t>
      </w:r>
      <w:r w:rsidR="00EA2CD8">
        <w:rPr>
          <w:szCs w:val="24"/>
        </w:rPr>
        <w:t xml:space="preserve"> </w:t>
      </w:r>
      <w:r w:rsidR="006F7BE5">
        <w:rPr>
          <w:szCs w:val="24"/>
        </w:rPr>
        <w:t xml:space="preserve">dalam </w:t>
      </w:r>
      <w:r w:rsidR="00A33BD7">
        <w:rPr>
          <w:szCs w:val="24"/>
        </w:rPr>
        <w:t>aplikasi</w:t>
      </w:r>
      <w:r w:rsidR="006F7BE5">
        <w:rPr>
          <w:szCs w:val="24"/>
        </w:rPr>
        <w:t xml:space="preserve"> pendeteksi penyakit daun tanaman kentang berbasis </w:t>
      </w:r>
      <w:r w:rsidR="00266DC0">
        <w:rPr>
          <w:szCs w:val="24"/>
        </w:rPr>
        <w:t>a</w:t>
      </w:r>
      <w:r w:rsidR="006F7BE5" w:rsidRPr="001B1205">
        <w:rPr>
          <w:szCs w:val="24"/>
        </w:rPr>
        <w:t>ndroid</w:t>
      </w:r>
      <w:r w:rsidR="00B3508A">
        <w:rPr>
          <w:szCs w:val="24"/>
        </w:rPr>
        <w:t>?</w:t>
      </w:r>
    </w:p>
    <w:p w14:paraId="348E815B" w14:textId="77777777" w:rsidR="006F7BE5" w:rsidRDefault="006F7BE5" w:rsidP="007B063A">
      <w:pPr>
        <w:rPr>
          <w:szCs w:val="24"/>
        </w:rPr>
      </w:pPr>
    </w:p>
    <w:p w14:paraId="07B2198D" w14:textId="7B682BF2" w:rsidR="006F7BE5" w:rsidRDefault="006F7BE5" w:rsidP="007B063A">
      <w:pPr>
        <w:pStyle w:val="Heading2"/>
      </w:pPr>
      <w:bookmarkStart w:id="7" w:name="_Toc165194707"/>
      <w:r>
        <w:t>Batasan Masalah</w:t>
      </w:r>
      <w:bookmarkEnd w:id="7"/>
    </w:p>
    <w:p w14:paraId="666ACE5C" w14:textId="172EB3B2" w:rsidR="006F7BE5" w:rsidRDefault="006F7BE5" w:rsidP="007B063A">
      <w:pPr>
        <w:rPr>
          <w:lang w:val="en"/>
        </w:rPr>
      </w:pPr>
      <w:r w:rsidRPr="006F7BE5">
        <w:rPr>
          <w:lang w:val="en"/>
        </w:rPr>
        <w:t>Berdasarkan rumusan masalah</w:t>
      </w:r>
      <w:r w:rsidR="005E0EDD">
        <w:rPr>
          <w:lang w:val="en"/>
        </w:rPr>
        <w:t xml:space="preserve"> yang telah diuraikan</w:t>
      </w:r>
      <w:r w:rsidRPr="006F7BE5">
        <w:rPr>
          <w:lang w:val="en"/>
        </w:rPr>
        <w:t>, penting untuk menetapkan batasan masalah agar penelitian tetap terfokus pada rencana yang telah disusun</w:t>
      </w:r>
      <w:r w:rsidR="007C5AC9">
        <w:rPr>
          <w:lang w:val="en"/>
        </w:rPr>
        <w:t>,</w:t>
      </w:r>
      <w:r w:rsidRPr="006F7BE5">
        <w:rPr>
          <w:lang w:val="en"/>
        </w:rPr>
        <w:t xml:space="preserve"> </w:t>
      </w:r>
      <w:r w:rsidR="007C5AC9">
        <w:rPr>
          <w:lang w:val="en"/>
        </w:rPr>
        <w:t>d</w:t>
      </w:r>
      <w:r w:rsidRPr="006F7BE5">
        <w:rPr>
          <w:lang w:val="en"/>
        </w:rPr>
        <w:t>engan demikian tujuan utama penelitian dapat tercapai sesuai yang direncanakan.</w:t>
      </w:r>
      <w:r>
        <w:rPr>
          <w:lang w:val="en"/>
        </w:rPr>
        <w:t xml:space="preserve"> </w:t>
      </w:r>
      <w:r w:rsidRPr="006F7BE5">
        <w:rPr>
          <w:lang w:val="en"/>
        </w:rPr>
        <w:t>Oleh karena itu, penelitian ini akan dibatasi dengan beberapa aspek, yakni:</w:t>
      </w:r>
    </w:p>
    <w:p w14:paraId="7D083663" w14:textId="693F1E0A" w:rsidR="006F7BE5" w:rsidRDefault="00F11E73" w:rsidP="007B063A">
      <w:pPr>
        <w:pStyle w:val="WOW"/>
        <w:spacing w:before="0" w:after="0"/>
      </w:pPr>
      <w:r>
        <w:t xml:space="preserve">Aplikasi </w:t>
      </w:r>
      <w:r w:rsidR="006F7BE5">
        <w:t>yang dib</w:t>
      </w:r>
      <w:r w:rsidR="003E488F">
        <w:t>angun</w:t>
      </w:r>
      <w:r w:rsidR="006F7BE5">
        <w:t xml:space="preserve"> hanya untuk </w:t>
      </w:r>
      <w:r w:rsidR="006F7BE5" w:rsidRPr="006F7BE5">
        <w:rPr>
          <w:i/>
          <w:iCs/>
        </w:rPr>
        <w:t>platform</w:t>
      </w:r>
      <w:r w:rsidR="006F7BE5">
        <w:t xml:space="preserve"> </w:t>
      </w:r>
      <w:r w:rsidR="00254A12">
        <w:t>A</w:t>
      </w:r>
      <w:r w:rsidR="006F7BE5">
        <w:t>ndroid.</w:t>
      </w:r>
    </w:p>
    <w:p w14:paraId="154C1273" w14:textId="5080CA91" w:rsidR="00471916" w:rsidRPr="00B218D5" w:rsidRDefault="00471916" w:rsidP="007B063A">
      <w:pPr>
        <w:pStyle w:val="WOW"/>
        <w:spacing w:before="0" w:after="0"/>
      </w:pPr>
      <w:r>
        <w:t xml:space="preserve">Metode yang digunakan dalam </w:t>
      </w:r>
      <w:r w:rsidR="00F11E73">
        <w:t>aplikasi</w:t>
      </w:r>
      <w:r>
        <w:t xml:space="preserve"> ini adalah </w:t>
      </w:r>
      <w:r w:rsidR="00B9263E" w:rsidRPr="0038121A">
        <w:rPr>
          <w:i/>
          <w:iCs/>
        </w:rPr>
        <w:t>Convolutional Neural Network</w:t>
      </w:r>
      <w:r w:rsidR="00B9263E">
        <w:rPr>
          <w:i/>
          <w:iCs/>
        </w:rPr>
        <w:t>.</w:t>
      </w:r>
    </w:p>
    <w:p w14:paraId="77E80AF8" w14:textId="448E842C" w:rsidR="00B218D5" w:rsidRPr="00B9263E" w:rsidRDefault="00B218D5" w:rsidP="00B218D5">
      <w:pPr>
        <w:pStyle w:val="WOW"/>
        <w:spacing w:before="0" w:after="0"/>
      </w:pPr>
      <w:r>
        <w:t xml:space="preserve">Menggunakan </w:t>
      </w:r>
      <w:r w:rsidR="00C60A4B">
        <w:t>metode</w:t>
      </w:r>
      <w:r w:rsidR="00523F34">
        <w:t xml:space="preserve"> </w:t>
      </w:r>
      <w:r w:rsidR="00523F34">
        <w:rPr>
          <w:rFonts w:cs="Times New Roman"/>
          <w:i/>
          <w:iCs/>
          <w:lang w:val="en-US"/>
        </w:rPr>
        <w:t>Cross Industry Standard Process for Data Mining</w:t>
      </w:r>
      <w:r w:rsidR="00523F34">
        <w:rPr>
          <w:rFonts w:cs="Times New Roman"/>
          <w:lang w:val="en-US"/>
        </w:rPr>
        <w:t xml:space="preserve"> </w:t>
      </w:r>
      <w:r w:rsidR="00523F34">
        <w:t>(</w:t>
      </w:r>
      <w:r>
        <w:t>CRISP-DM</w:t>
      </w:r>
      <w:r w:rsidR="00523F34">
        <w:t>)</w:t>
      </w:r>
      <w:r>
        <w:t xml:space="preserve"> sebagai kerangka </w:t>
      </w:r>
      <w:r w:rsidR="00740A8F">
        <w:t>penelitian</w:t>
      </w:r>
      <w:r>
        <w:t>.</w:t>
      </w:r>
    </w:p>
    <w:p w14:paraId="7011F903" w14:textId="2AD2A476" w:rsidR="00B9263E" w:rsidRPr="00E83ED3" w:rsidRDefault="006F0ED2" w:rsidP="007B063A">
      <w:pPr>
        <w:pStyle w:val="WOW"/>
        <w:spacing w:before="0" w:after="0"/>
      </w:pPr>
      <w:r>
        <w:t>Bahasa pemrograman yang di</w:t>
      </w:r>
      <w:r w:rsidR="00E83ED3">
        <w:t>gunakan</w:t>
      </w:r>
      <w:r>
        <w:t xml:space="preserve"> adalah</w:t>
      </w:r>
      <w:r w:rsidR="00E83ED3">
        <w:rPr>
          <w:i/>
          <w:iCs/>
        </w:rPr>
        <w:t xml:space="preserve"> Javascript</w:t>
      </w:r>
      <w:r>
        <w:rPr>
          <w:i/>
          <w:iCs/>
        </w:rPr>
        <w:t>.</w:t>
      </w:r>
    </w:p>
    <w:p w14:paraId="510C6D18" w14:textId="317311C6" w:rsidR="00E83ED3" w:rsidRPr="006F0ED2" w:rsidRDefault="00E83ED3" w:rsidP="007B063A">
      <w:pPr>
        <w:pStyle w:val="WOW"/>
        <w:spacing w:before="0" w:after="0"/>
      </w:pPr>
      <w:r w:rsidRPr="00E83ED3">
        <w:rPr>
          <w:i/>
          <w:iCs/>
        </w:rPr>
        <w:t>Framework</w:t>
      </w:r>
      <w:r>
        <w:rPr>
          <w:i/>
          <w:iCs/>
        </w:rPr>
        <w:t xml:space="preserve"> </w:t>
      </w:r>
      <w:r>
        <w:t>yang digunakan untuk membangun</w:t>
      </w:r>
      <w:r w:rsidR="00C81AFC">
        <w:t xml:space="preserve"> aplikasi</w:t>
      </w:r>
      <w:r>
        <w:t xml:space="preserve"> berbasis </w:t>
      </w:r>
      <w:r w:rsidR="00254A12">
        <w:t>A</w:t>
      </w:r>
      <w:r>
        <w:t xml:space="preserve">ndroid adalah </w:t>
      </w:r>
      <w:r w:rsidRPr="00E83ED3">
        <w:rPr>
          <w:i/>
          <w:iCs/>
        </w:rPr>
        <w:t>React Native</w:t>
      </w:r>
      <w:r>
        <w:rPr>
          <w:i/>
          <w:iCs/>
        </w:rPr>
        <w:t>.</w:t>
      </w:r>
    </w:p>
    <w:p w14:paraId="410ACCDB" w14:textId="32BA579C" w:rsidR="001C647A" w:rsidRDefault="005D1845" w:rsidP="00DF46BD">
      <w:pPr>
        <w:pStyle w:val="WOW"/>
        <w:spacing w:before="0" w:after="0"/>
      </w:pPr>
      <w:r>
        <w:t xml:space="preserve">Luaran </w:t>
      </w:r>
      <w:r w:rsidR="001C647A">
        <w:t>dari</w:t>
      </w:r>
      <w:r w:rsidR="00F319E5">
        <w:t xml:space="preserve"> aplikasi</w:t>
      </w:r>
      <w:r w:rsidR="001C647A">
        <w:t xml:space="preserve"> ini adalah menampilkan hasil deteksi penyakit daun tanaman kentang.</w:t>
      </w:r>
    </w:p>
    <w:bookmarkEnd w:id="6"/>
    <w:p w14:paraId="2E762CF5" w14:textId="1EBAE763" w:rsidR="00C522A8" w:rsidRDefault="00C522A8" w:rsidP="007B063A">
      <w:pPr>
        <w:rPr>
          <w:lang w:val="en"/>
        </w:rPr>
      </w:pPr>
    </w:p>
    <w:p w14:paraId="034B9171" w14:textId="41A24FCA" w:rsidR="00F560B1" w:rsidRDefault="00327A42" w:rsidP="007B063A">
      <w:pPr>
        <w:pStyle w:val="Heading2"/>
      </w:pPr>
      <w:bookmarkStart w:id="8" w:name="_Toc165194708"/>
      <w:r>
        <w:t>Tujuan Penelitian</w:t>
      </w:r>
      <w:bookmarkEnd w:id="8"/>
    </w:p>
    <w:p w14:paraId="75944C1F" w14:textId="6CB51F82" w:rsidR="00B849E9" w:rsidRDefault="00327A42" w:rsidP="00B849E9">
      <w:pPr>
        <w:rPr>
          <w:lang w:val="en"/>
        </w:rPr>
      </w:pPr>
      <w:r>
        <w:rPr>
          <w:lang w:val="en"/>
        </w:rPr>
        <w:t xml:space="preserve">Mengacu pada rumusan masalah, maka tujuan yang </w:t>
      </w:r>
      <w:r w:rsidR="003653C3">
        <w:rPr>
          <w:lang w:val="en"/>
        </w:rPr>
        <w:t>ingin dicapai oleh pe</w:t>
      </w:r>
      <w:r w:rsidR="00A61C82">
        <w:rPr>
          <w:lang w:val="en"/>
        </w:rPr>
        <w:t>neliti adalah membangun</w:t>
      </w:r>
      <w:r w:rsidR="00C44F3B">
        <w:rPr>
          <w:lang w:val="en"/>
        </w:rPr>
        <w:t xml:space="preserve"> aplikasi</w:t>
      </w:r>
      <w:r w:rsidR="00A61C82">
        <w:rPr>
          <w:lang w:val="en"/>
        </w:rPr>
        <w:t xml:space="preserve"> pendeteksi penyakit daun pada tanamann </w:t>
      </w:r>
      <w:r w:rsidR="00A61C82">
        <w:rPr>
          <w:lang w:val="en"/>
        </w:rPr>
        <w:lastRenderedPageBreak/>
        <w:t xml:space="preserve">kentang berbasis android dengan mengimplementasikan metode </w:t>
      </w:r>
      <w:r w:rsidR="00A61C82" w:rsidRPr="00A61C82">
        <w:rPr>
          <w:i/>
          <w:iCs/>
          <w:lang w:val="en"/>
        </w:rPr>
        <w:t>Conv</w:t>
      </w:r>
      <w:r w:rsidR="004D1362">
        <w:rPr>
          <w:i/>
          <w:iCs/>
          <w:lang w:val="en"/>
        </w:rPr>
        <w:t>o</w:t>
      </w:r>
      <w:r w:rsidR="00A61C82" w:rsidRPr="00A61C82">
        <w:rPr>
          <w:i/>
          <w:iCs/>
          <w:lang w:val="en"/>
        </w:rPr>
        <w:t>lutional Neural Network</w:t>
      </w:r>
      <w:r w:rsidR="00A61C82">
        <w:rPr>
          <w:i/>
          <w:iCs/>
          <w:lang w:val="en"/>
        </w:rPr>
        <w:t>.</w:t>
      </w:r>
    </w:p>
    <w:p w14:paraId="5792723A" w14:textId="77777777" w:rsidR="00B849E9" w:rsidRPr="00B849E9" w:rsidRDefault="00B849E9" w:rsidP="00B849E9">
      <w:pPr>
        <w:rPr>
          <w:b/>
          <w:bCs/>
          <w:lang w:val="en"/>
        </w:rPr>
      </w:pPr>
    </w:p>
    <w:p w14:paraId="1FEB6631" w14:textId="26901A4C" w:rsidR="00235715" w:rsidRDefault="002C525A" w:rsidP="007B063A">
      <w:pPr>
        <w:pStyle w:val="Heading2"/>
      </w:pPr>
      <w:bookmarkStart w:id="9" w:name="_Toc165194709"/>
      <w:r>
        <w:t>Manfaat Penelitian</w:t>
      </w:r>
      <w:bookmarkEnd w:id="9"/>
    </w:p>
    <w:p w14:paraId="014DA3C4" w14:textId="6CC1453C" w:rsidR="002C525A" w:rsidRDefault="002C525A" w:rsidP="007B063A">
      <w:pPr>
        <w:rPr>
          <w:lang w:val="en"/>
        </w:rPr>
      </w:pPr>
      <w:r>
        <w:rPr>
          <w:lang w:val="en"/>
        </w:rPr>
        <w:t>Adapun beberapa manfaat pada penelitian ini terbagi menjadi</w:t>
      </w:r>
      <w:r w:rsidR="00EB32CD">
        <w:rPr>
          <w:lang w:val="en"/>
        </w:rPr>
        <w:t xml:space="preserve"> dua</w:t>
      </w:r>
      <w:r>
        <w:rPr>
          <w:lang w:val="en"/>
        </w:rPr>
        <w:t xml:space="preserve"> yaitu bagi pengguna</w:t>
      </w:r>
      <w:r w:rsidR="00EB32CD">
        <w:rPr>
          <w:lang w:val="en"/>
        </w:rPr>
        <w:t>, dan bagi peneliti.</w:t>
      </w:r>
    </w:p>
    <w:p w14:paraId="6F5E6B4D" w14:textId="1DAB44B5" w:rsidR="00EB32CD" w:rsidRDefault="00EB32CD" w:rsidP="007B063A">
      <w:pPr>
        <w:pStyle w:val="Heading3"/>
      </w:pPr>
      <w:bookmarkStart w:id="10" w:name="_Toc165194710"/>
      <w:r>
        <w:t>Bagi Pengguna</w:t>
      </w:r>
      <w:bookmarkEnd w:id="10"/>
    </w:p>
    <w:p w14:paraId="4E778CEC" w14:textId="64FDBA06" w:rsidR="00EB32CD" w:rsidRDefault="00EB32CD" w:rsidP="007B063A">
      <w:pPr>
        <w:pStyle w:val="WOW"/>
        <w:numPr>
          <w:ilvl w:val="0"/>
          <w:numId w:val="10"/>
        </w:numPr>
      </w:pPr>
      <w:r w:rsidRPr="00F47569">
        <w:t>Mempermudah</w:t>
      </w:r>
      <w:r>
        <w:t xml:space="preserve"> pendeteksian penyakit daun pada tanaman kentang</w:t>
      </w:r>
      <w:r w:rsidR="00F47569">
        <w:t>.</w:t>
      </w:r>
    </w:p>
    <w:p w14:paraId="32097004" w14:textId="27EE3A70" w:rsidR="009D1A82" w:rsidRDefault="00F47569" w:rsidP="007B063A">
      <w:pPr>
        <w:pStyle w:val="WOW"/>
        <w:numPr>
          <w:ilvl w:val="0"/>
          <w:numId w:val="10"/>
        </w:numPr>
      </w:pPr>
      <w:r>
        <w:t>Memudahkan</w:t>
      </w:r>
      <w:r w:rsidR="00411E40">
        <w:t xml:space="preserve"> petani atau pengelola pertanian</w:t>
      </w:r>
      <w:r>
        <w:t xml:space="preserve"> untuk segera melakukan penanganan </w:t>
      </w:r>
      <w:r w:rsidR="009D1A82">
        <w:t xml:space="preserve">terhadap penyakit </w:t>
      </w:r>
      <w:r w:rsidR="009D1A82" w:rsidRPr="009430BB">
        <w:rPr>
          <w:i/>
          <w:iCs/>
        </w:rPr>
        <w:t>early blight</w:t>
      </w:r>
      <w:r w:rsidR="009D1A82" w:rsidRPr="003B6AB3">
        <w:t xml:space="preserve"> dan </w:t>
      </w:r>
      <w:r w:rsidR="009D1A82" w:rsidRPr="009430BB">
        <w:rPr>
          <w:i/>
          <w:iCs/>
        </w:rPr>
        <w:t>late blight</w:t>
      </w:r>
      <w:r w:rsidR="00C33039">
        <w:rPr>
          <w:i/>
          <w:iCs/>
        </w:rPr>
        <w:t>.</w:t>
      </w:r>
    </w:p>
    <w:p w14:paraId="4B73FC8E" w14:textId="582A749C" w:rsidR="00C33039" w:rsidRDefault="00EB32CD" w:rsidP="007B063A">
      <w:pPr>
        <w:pStyle w:val="Heading3"/>
      </w:pPr>
      <w:bookmarkStart w:id="11" w:name="_Toc165194711"/>
      <w:r>
        <w:t>Bagi Peneliti</w:t>
      </w:r>
      <w:bookmarkEnd w:id="11"/>
    </w:p>
    <w:p w14:paraId="6FC87151" w14:textId="6F0C39A1" w:rsidR="00C33039" w:rsidRDefault="00EA1762" w:rsidP="007B063A">
      <w:pPr>
        <w:pStyle w:val="WOW"/>
        <w:numPr>
          <w:ilvl w:val="0"/>
          <w:numId w:val="11"/>
        </w:numPr>
      </w:pPr>
      <w:r>
        <w:t>Meningkatkan kompetensi akademik peneliti, yang dapat diterapkan dalam studi lanjutan atau karir di masa depan.</w:t>
      </w:r>
    </w:p>
    <w:p w14:paraId="5139B895" w14:textId="1A8970AE" w:rsidR="00B849E9" w:rsidRDefault="00EA1762" w:rsidP="007C4070">
      <w:pPr>
        <w:pStyle w:val="WOW"/>
        <w:numPr>
          <w:ilvl w:val="0"/>
          <w:numId w:val="11"/>
        </w:numPr>
      </w:pPr>
      <w:r>
        <w:t>M</w:t>
      </w:r>
      <w:r w:rsidRPr="00EA1762">
        <w:t>emberikan kesempatan bagi peneliti untuk menerapkan pengetahuan teoritis dalam konteks yang praktis dan relevan</w:t>
      </w:r>
    </w:p>
    <w:p w14:paraId="5DD32A1B" w14:textId="77777777" w:rsidR="00B849E9" w:rsidRDefault="00B849E9" w:rsidP="007C4070"/>
    <w:p w14:paraId="692C8E05" w14:textId="1ADAC7E7" w:rsidR="00484533" w:rsidRDefault="008B7C97" w:rsidP="007B063A">
      <w:pPr>
        <w:pStyle w:val="Heading2"/>
      </w:pPr>
      <w:bookmarkStart w:id="12" w:name="_Toc165194712"/>
      <w:r>
        <w:t>Sistematika Penulisan</w:t>
      </w:r>
      <w:bookmarkEnd w:id="12"/>
    </w:p>
    <w:p w14:paraId="7C082081" w14:textId="3A20C1DC" w:rsidR="00D44F83" w:rsidRDefault="00132431" w:rsidP="00446930">
      <w:pPr>
        <w:rPr>
          <w:lang w:val="en"/>
        </w:rPr>
      </w:pPr>
      <w:r w:rsidRPr="00132431">
        <w:rPr>
          <w:lang w:val="en"/>
        </w:rPr>
        <w:t>Sistematika penulisan laporan yang akan disusun terbagi dalam beberapa</w:t>
      </w:r>
      <w:r>
        <w:rPr>
          <w:lang w:val="en"/>
        </w:rPr>
        <w:t xml:space="preserve"> </w:t>
      </w:r>
      <w:r w:rsidRPr="00132431">
        <w:rPr>
          <w:lang w:val="en"/>
        </w:rPr>
        <w:t>bab, antara lain</w:t>
      </w:r>
      <w:r>
        <w:rPr>
          <w:lang w:val="en"/>
        </w:rPr>
        <w:t>:</w:t>
      </w:r>
    </w:p>
    <w:p w14:paraId="15690F88" w14:textId="39B44C01" w:rsidR="00132431" w:rsidRDefault="00132431" w:rsidP="007B063A">
      <w:pPr>
        <w:ind w:firstLine="0"/>
        <w:rPr>
          <w:b/>
          <w:bCs/>
          <w:lang w:val="en"/>
        </w:rPr>
      </w:pPr>
      <w:r w:rsidRPr="00132431">
        <w:rPr>
          <w:b/>
          <w:bCs/>
          <w:lang w:val="en"/>
        </w:rPr>
        <w:t>BAB I</w:t>
      </w:r>
      <w:r w:rsidRPr="00132431">
        <w:rPr>
          <w:b/>
          <w:bCs/>
          <w:lang w:val="en"/>
        </w:rPr>
        <w:tab/>
      </w:r>
      <w:r w:rsidRPr="00132431">
        <w:rPr>
          <w:b/>
          <w:bCs/>
          <w:lang w:val="en"/>
        </w:rPr>
        <w:tab/>
        <w:t>PENDAHULUAN</w:t>
      </w:r>
    </w:p>
    <w:p w14:paraId="54D484E6" w14:textId="4A0D5315" w:rsidR="007C7A17" w:rsidRDefault="00132431" w:rsidP="007B063A">
      <w:pPr>
        <w:ind w:left="1418" w:firstLine="0"/>
        <w:rPr>
          <w:lang w:val="en"/>
        </w:rPr>
      </w:pPr>
      <w:r>
        <w:rPr>
          <w:b/>
          <w:bCs/>
          <w:lang w:val="en"/>
        </w:rPr>
        <w:tab/>
      </w:r>
      <w:r w:rsidR="007B063A" w:rsidRPr="007B063A">
        <w:rPr>
          <w:lang w:val="en"/>
        </w:rPr>
        <w:t>Bab ini menguraikan berbagai hal mengenai latar belakang, rumusan</w:t>
      </w:r>
      <w:r w:rsidR="007B063A">
        <w:rPr>
          <w:lang w:val="en"/>
        </w:rPr>
        <w:t xml:space="preserve"> </w:t>
      </w:r>
      <w:r w:rsidR="007B063A" w:rsidRPr="007B063A">
        <w:rPr>
          <w:lang w:val="en"/>
        </w:rPr>
        <w:t>masalah, tujuan penelitian, batasan masalah, manfaat penelitian dan</w:t>
      </w:r>
      <w:r w:rsidR="007B063A">
        <w:rPr>
          <w:lang w:val="en"/>
        </w:rPr>
        <w:t xml:space="preserve"> </w:t>
      </w:r>
      <w:r w:rsidR="007B063A" w:rsidRPr="007B063A">
        <w:rPr>
          <w:lang w:val="en"/>
        </w:rPr>
        <w:t>sistematika penulisan. Uraian bab ini dimaksudkan untuk</w:t>
      </w:r>
      <w:r w:rsidR="007B063A">
        <w:rPr>
          <w:lang w:val="en"/>
        </w:rPr>
        <w:t xml:space="preserve"> </w:t>
      </w:r>
      <w:r w:rsidR="007B063A" w:rsidRPr="007B063A">
        <w:rPr>
          <w:lang w:val="en"/>
        </w:rPr>
        <w:t>menjelaskan latar belakang penelitian sehingga dapat memberi</w:t>
      </w:r>
      <w:r w:rsidR="007B063A">
        <w:rPr>
          <w:lang w:val="en"/>
        </w:rPr>
        <w:t xml:space="preserve"> </w:t>
      </w:r>
      <w:r w:rsidR="007B063A" w:rsidRPr="007B063A">
        <w:rPr>
          <w:lang w:val="en"/>
        </w:rPr>
        <w:t>masukan sesuai dengan tujuan penelitian dengan batasan-batasan</w:t>
      </w:r>
      <w:r w:rsidR="007B063A">
        <w:rPr>
          <w:lang w:val="en"/>
        </w:rPr>
        <w:t xml:space="preserve"> </w:t>
      </w:r>
      <w:r w:rsidR="007B063A" w:rsidRPr="007B063A">
        <w:rPr>
          <w:lang w:val="en"/>
        </w:rPr>
        <w:t>masalah yang ada.</w:t>
      </w:r>
    </w:p>
    <w:p w14:paraId="7C393B5F" w14:textId="77777777" w:rsidR="00D44F83" w:rsidRDefault="00D44F83" w:rsidP="007B063A">
      <w:pPr>
        <w:ind w:left="1418" w:firstLine="0"/>
        <w:rPr>
          <w:lang w:val="en"/>
        </w:rPr>
      </w:pPr>
    </w:p>
    <w:p w14:paraId="61C4AA88" w14:textId="38B2A8E7" w:rsidR="007B063A" w:rsidRPr="007C7A17" w:rsidRDefault="007B063A" w:rsidP="007C7A17">
      <w:pPr>
        <w:spacing w:line="259" w:lineRule="auto"/>
        <w:ind w:firstLine="0"/>
        <w:jc w:val="left"/>
        <w:rPr>
          <w:lang w:val="en"/>
        </w:rPr>
      </w:pPr>
      <w:r w:rsidRPr="006C0117">
        <w:rPr>
          <w:b/>
          <w:bCs/>
          <w:lang w:val="en"/>
        </w:rPr>
        <w:t>BAB II</w:t>
      </w:r>
      <w:r w:rsidR="006C0117" w:rsidRPr="006C0117">
        <w:rPr>
          <w:b/>
          <w:bCs/>
          <w:lang w:val="en"/>
        </w:rPr>
        <w:tab/>
        <w:t>TINJAUAN PUSTAKA</w:t>
      </w:r>
    </w:p>
    <w:p w14:paraId="1C4892D8" w14:textId="6B649D62" w:rsidR="00EB32CD" w:rsidRDefault="002832BF" w:rsidP="002832BF">
      <w:pPr>
        <w:ind w:left="1418" w:firstLine="0"/>
        <w:rPr>
          <w:lang w:val="en"/>
        </w:rPr>
      </w:pPr>
      <w:r>
        <w:rPr>
          <w:lang w:val="en"/>
        </w:rPr>
        <w:t>Pada bab ini p</w:t>
      </w:r>
      <w:r w:rsidRPr="002832BF">
        <w:rPr>
          <w:lang w:val="en"/>
        </w:rPr>
        <w:t>en</w:t>
      </w:r>
      <w:r>
        <w:rPr>
          <w:lang w:val="en"/>
        </w:rPr>
        <w:t>eliti</w:t>
      </w:r>
      <w:r w:rsidRPr="002832BF">
        <w:rPr>
          <w:lang w:val="en"/>
        </w:rPr>
        <w:t xml:space="preserve"> akan memaparkan dasar teori yang</w:t>
      </w:r>
      <w:r>
        <w:rPr>
          <w:lang w:val="en"/>
        </w:rPr>
        <w:t xml:space="preserve"> </w:t>
      </w:r>
      <w:r w:rsidRPr="002832BF">
        <w:rPr>
          <w:lang w:val="en"/>
        </w:rPr>
        <w:t>digunakan, serta rujukan dari penelitian terdahulu yang akan</w:t>
      </w:r>
      <w:r>
        <w:rPr>
          <w:lang w:val="en"/>
        </w:rPr>
        <w:t xml:space="preserve"> </w:t>
      </w:r>
      <w:r w:rsidRPr="002832BF">
        <w:rPr>
          <w:lang w:val="en"/>
        </w:rPr>
        <w:t>digunakan dalam perancangan</w:t>
      </w:r>
      <w:r w:rsidR="00C44F3B">
        <w:rPr>
          <w:lang w:val="en"/>
        </w:rPr>
        <w:t xml:space="preserve"> aplikasi</w:t>
      </w:r>
      <w:r w:rsidRPr="002832BF">
        <w:rPr>
          <w:lang w:val="en"/>
        </w:rPr>
        <w:t>, dan membantu</w:t>
      </w:r>
      <w:r>
        <w:rPr>
          <w:lang w:val="en"/>
        </w:rPr>
        <w:t xml:space="preserve"> </w:t>
      </w:r>
      <w:r w:rsidRPr="002832BF">
        <w:rPr>
          <w:lang w:val="en"/>
        </w:rPr>
        <w:t xml:space="preserve">penulis untuk memahami algoritma </w:t>
      </w:r>
      <w:r w:rsidRPr="00B62D9B">
        <w:rPr>
          <w:i/>
          <w:iCs/>
          <w:lang w:val="en"/>
        </w:rPr>
        <w:t>convolutional neural network</w:t>
      </w:r>
      <w:r w:rsidRPr="002832BF">
        <w:rPr>
          <w:lang w:val="en"/>
        </w:rPr>
        <w:t xml:space="preserve"> selama proses penelitian.</w:t>
      </w:r>
    </w:p>
    <w:p w14:paraId="15606AAD" w14:textId="2EE922A0" w:rsidR="00446930" w:rsidRDefault="00446930" w:rsidP="002832BF">
      <w:pPr>
        <w:ind w:left="1418" w:firstLine="0"/>
        <w:rPr>
          <w:lang w:val="en"/>
        </w:rPr>
      </w:pPr>
    </w:p>
    <w:p w14:paraId="40E21B4F" w14:textId="77777777" w:rsidR="00446930" w:rsidRDefault="00446930" w:rsidP="002832BF">
      <w:pPr>
        <w:ind w:left="1418" w:firstLine="0"/>
        <w:rPr>
          <w:lang w:val="en"/>
        </w:rPr>
      </w:pPr>
    </w:p>
    <w:p w14:paraId="1206EC85" w14:textId="53B1662B" w:rsidR="00C10BB0" w:rsidRPr="00C10BB0" w:rsidRDefault="00C10BB0" w:rsidP="00C10BB0">
      <w:pPr>
        <w:ind w:firstLine="0"/>
        <w:rPr>
          <w:b/>
          <w:bCs/>
          <w:lang w:val="en"/>
        </w:rPr>
      </w:pPr>
      <w:r w:rsidRPr="00C10BB0">
        <w:rPr>
          <w:b/>
          <w:bCs/>
          <w:lang w:val="en"/>
        </w:rPr>
        <w:t>BAB III</w:t>
      </w:r>
      <w:r w:rsidRPr="00C10BB0">
        <w:rPr>
          <w:b/>
          <w:bCs/>
          <w:lang w:val="en"/>
        </w:rPr>
        <w:tab/>
        <w:t>METODOLOGI PENELITIAN</w:t>
      </w:r>
    </w:p>
    <w:p w14:paraId="5CCC9DF8" w14:textId="5ED3ED32" w:rsidR="00DE374D" w:rsidRDefault="007C7A17" w:rsidP="003437EF">
      <w:pPr>
        <w:ind w:left="1418" w:firstLine="0"/>
        <w:rPr>
          <w:lang w:val="en"/>
        </w:rPr>
      </w:pPr>
      <w:r w:rsidRPr="007C7A17">
        <w:rPr>
          <w:lang w:val="en"/>
        </w:rPr>
        <w:t>Bab ini berisi tentang langkah-langkah terstruktur dan sistematis</w:t>
      </w:r>
      <w:r>
        <w:rPr>
          <w:lang w:val="en"/>
        </w:rPr>
        <w:t xml:space="preserve"> </w:t>
      </w:r>
      <w:r w:rsidRPr="007C7A17">
        <w:rPr>
          <w:lang w:val="en"/>
        </w:rPr>
        <w:t>yang dilakukan dalam penelitian</w:t>
      </w:r>
      <w:r w:rsidR="003437EF">
        <w:rPr>
          <w:lang w:val="en"/>
        </w:rPr>
        <w:t>, dan m</w:t>
      </w:r>
      <w:r w:rsidR="003437EF" w:rsidRPr="003437EF">
        <w:rPr>
          <w:lang w:val="en"/>
        </w:rPr>
        <w:t>engungkapkan proses dan tahapan</w:t>
      </w:r>
      <w:r w:rsidR="003437EF">
        <w:rPr>
          <w:lang w:val="en"/>
        </w:rPr>
        <w:t xml:space="preserve"> </w:t>
      </w:r>
      <w:r w:rsidR="003437EF" w:rsidRPr="003437EF">
        <w:rPr>
          <w:lang w:val="en"/>
        </w:rPr>
        <w:t>penelitian yang dimulai dari mendapatkan dataset hingga</w:t>
      </w:r>
      <w:r w:rsidR="003437EF">
        <w:rPr>
          <w:lang w:val="en"/>
        </w:rPr>
        <w:t xml:space="preserve"> </w:t>
      </w:r>
      <w:r w:rsidR="003437EF" w:rsidRPr="003437EF">
        <w:rPr>
          <w:lang w:val="en"/>
        </w:rPr>
        <w:t>proses klasifikasi data uji yang ada.</w:t>
      </w:r>
    </w:p>
    <w:p w14:paraId="033F8C95" w14:textId="77777777" w:rsidR="00D44F83" w:rsidRDefault="00D44F83" w:rsidP="003437EF">
      <w:pPr>
        <w:ind w:left="1418" w:firstLine="0"/>
        <w:rPr>
          <w:lang w:val="en"/>
        </w:rPr>
      </w:pPr>
    </w:p>
    <w:p w14:paraId="7874A6D6" w14:textId="1DB18370" w:rsidR="0042712A" w:rsidRPr="00C10BB0" w:rsidRDefault="0042712A" w:rsidP="0042712A">
      <w:pPr>
        <w:ind w:firstLine="0"/>
        <w:rPr>
          <w:b/>
          <w:bCs/>
          <w:lang w:val="en"/>
        </w:rPr>
      </w:pPr>
      <w:r w:rsidRPr="00C10BB0">
        <w:rPr>
          <w:b/>
          <w:bCs/>
          <w:lang w:val="en"/>
        </w:rPr>
        <w:t>BAB I</w:t>
      </w:r>
      <w:r>
        <w:rPr>
          <w:b/>
          <w:bCs/>
          <w:lang w:val="en"/>
        </w:rPr>
        <w:t>V</w:t>
      </w:r>
      <w:r w:rsidRPr="00C10BB0">
        <w:rPr>
          <w:b/>
          <w:bCs/>
          <w:lang w:val="en"/>
        </w:rPr>
        <w:tab/>
      </w:r>
      <w:r w:rsidR="00E521D2">
        <w:rPr>
          <w:b/>
          <w:bCs/>
          <w:lang w:val="en"/>
        </w:rPr>
        <w:t>HASIL DAN PEMBAHASAN</w:t>
      </w:r>
      <w:r w:rsidRPr="00C10BB0">
        <w:rPr>
          <w:b/>
          <w:bCs/>
          <w:lang w:val="en"/>
        </w:rPr>
        <w:t xml:space="preserve"> </w:t>
      </w:r>
    </w:p>
    <w:p w14:paraId="2E315B86" w14:textId="76309A32" w:rsidR="0042712A" w:rsidRDefault="0042712A" w:rsidP="002179B7">
      <w:pPr>
        <w:ind w:left="1418" w:firstLine="0"/>
        <w:rPr>
          <w:lang w:val="en"/>
        </w:rPr>
      </w:pPr>
      <w:r w:rsidRPr="007C7A17">
        <w:rPr>
          <w:lang w:val="en"/>
        </w:rPr>
        <w:t>Bab ini berisi tentang</w:t>
      </w:r>
      <w:r w:rsidR="002179B7" w:rsidRPr="002179B7">
        <w:rPr>
          <w:lang w:val="en"/>
        </w:rPr>
        <w:t xml:space="preserve"> hasil penelitian, dimulai</w:t>
      </w:r>
      <w:r w:rsidR="002179B7">
        <w:rPr>
          <w:lang w:val="en"/>
        </w:rPr>
        <w:t xml:space="preserve"> </w:t>
      </w:r>
      <w:r w:rsidR="002179B7" w:rsidRPr="002179B7">
        <w:rPr>
          <w:lang w:val="en"/>
        </w:rPr>
        <w:t xml:space="preserve">dengan hasil akhir </w:t>
      </w:r>
      <w:r w:rsidR="00AD4055">
        <w:rPr>
          <w:lang w:val="en"/>
        </w:rPr>
        <w:t>aplikasi</w:t>
      </w:r>
      <w:r w:rsidR="002179B7" w:rsidRPr="002179B7">
        <w:rPr>
          <w:lang w:val="en"/>
        </w:rPr>
        <w:t>, klasifikasi data uji, dan akurasi</w:t>
      </w:r>
      <w:r w:rsidR="002179B7">
        <w:rPr>
          <w:lang w:val="en"/>
        </w:rPr>
        <w:t xml:space="preserve"> </w:t>
      </w:r>
      <w:r w:rsidR="002179B7" w:rsidRPr="002179B7">
        <w:rPr>
          <w:lang w:val="en"/>
        </w:rPr>
        <w:t xml:space="preserve">dari </w:t>
      </w:r>
      <w:r w:rsidR="00963B2B">
        <w:rPr>
          <w:lang w:val="en"/>
        </w:rPr>
        <w:t>aplikasi</w:t>
      </w:r>
      <w:r w:rsidR="002179B7" w:rsidRPr="002179B7">
        <w:rPr>
          <w:lang w:val="en"/>
        </w:rPr>
        <w:t>.</w:t>
      </w:r>
    </w:p>
    <w:p w14:paraId="13093B6E" w14:textId="77777777" w:rsidR="00D44F83" w:rsidRDefault="00D44F83" w:rsidP="002179B7">
      <w:pPr>
        <w:ind w:left="1418" w:firstLine="0"/>
        <w:rPr>
          <w:lang w:val="en"/>
        </w:rPr>
      </w:pPr>
    </w:p>
    <w:p w14:paraId="7E94D7CC" w14:textId="0DB2620B" w:rsidR="009B6F53" w:rsidRPr="00C10BB0" w:rsidRDefault="009B6F53" w:rsidP="00D44F83">
      <w:pPr>
        <w:ind w:firstLine="0"/>
        <w:rPr>
          <w:b/>
          <w:bCs/>
          <w:lang w:val="en"/>
        </w:rPr>
      </w:pPr>
      <w:r w:rsidRPr="00C10BB0">
        <w:rPr>
          <w:b/>
          <w:bCs/>
          <w:lang w:val="en"/>
        </w:rPr>
        <w:t xml:space="preserve">BAB </w:t>
      </w:r>
      <w:r>
        <w:rPr>
          <w:b/>
          <w:bCs/>
          <w:lang w:val="en"/>
        </w:rPr>
        <w:t>V</w:t>
      </w:r>
      <w:r w:rsidRPr="00C10BB0">
        <w:rPr>
          <w:b/>
          <w:bCs/>
          <w:lang w:val="en"/>
        </w:rPr>
        <w:tab/>
      </w:r>
      <w:r>
        <w:rPr>
          <w:b/>
          <w:bCs/>
          <w:lang w:val="en"/>
        </w:rPr>
        <w:t>KESIMPULAN DAN SARAN</w:t>
      </w:r>
      <w:r w:rsidRPr="00C10BB0">
        <w:rPr>
          <w:b/>
          <w:bCs/>
          <w:lang w:val="en"/>
        </w:rPr>
        <w:t xml:space="preserve"> </w:t>
      </w:r>
    </w:p>
    <w:p w14:paraId="6A9F5BE2" w14:textId="6000B8C0" w:rsidR="009B6F53" w:rsidRDefault="009B6F53" w:rsidP="002179B7">
      <w:pPr>
        <w:ind w:left="1418" w:firstLine="0"/>
        <w:rPr>
          <w:lang w:val="en"/>
        </w:rPr>
      </w:pPr>
      <w:r w:rsidRPr="009B6F53">
        <w:rPr>
          <w:lang w:val="en"/>
        </w:rPr>
        <w:t>Bab ini berisi tentang kesimpulan dari penelitian yang telah dilakukan dan saran perbaikan yang perlu dilakukan pada objek penelitian.</w:t>
      </w:r>
    </w:p>
    <w:p w14:paraId="0B813FAE" w14:textId="77777777" w:rsidR="0042712A" w:rsidRDefault="0042712A" w:rsidP="003437EF">
      <w:pPr>
        <w:ind w:left="1418" w:firstLine="0"/>
        <w:rPr>
          <w:lang w:val="en"/>
        </w:rPr>
      </w:pPr>
    </w:p>
    <w:p w14:paraId="6F62A4D0" w14:textId="77777777" w:rsidR="006A4616" w:rsidRDefault="006A4616">
      <w:pPr>
        <w:spacing w:line="259" w:lineRule="auto"/>
        <w:ind w:firstLine="0"/>
        <w:jc w:val="left"/>
        <w:rPr>
          <w:lang w:val="en"/>
        </w:rPr>
        <w:sectPr w:rsidR="006A4616" w:rsidSect="00FF2468">
          <w:headerReference w:type="default" r:id="rId12"/>
          <w:footerReference w:type="default" r:id="rId13"/>
          <w:pgSz w:w="11906" w:h="16838" w:code="9"/>
          <w:pgMar w:top="1701" w:right="1701" w:bottom="1701" w:left="2268" w:header="720" w:footer="720" w:gutter="0"/>
          <w:pgNumType w:start="1"/>
          <w:cols w:space="720"/>
          <w:titlePg/>
          <w:docGrid w:linePitch="360"/>
        </w:sectPr>
      </w:pPr>
    </w:p>
    <w:p w14:paraId="11B58FF9" w14:textId="6F573D4E" w:rsidR="00C10BB0" w:rsidRDefault="00DE374D" w:rsidP="00C6652F">
      <w:pPr>
        <w:pStyle w:val="Heading1"/>
      </w:pPr>
      <w:r>
        <w:lastRenderedPageBreak/>
        <w:br/>
      </w:r>
      <w:bookmarkStart w:id="13" w:name="_Toc165194713"/>
      <w:r w:rsidR="00827D64" w:rsidRPr="00544A1C">
        <w:t>TINJAUAN</w:t>
      </w:r>
      <w:r w:rsidR="00827D64">
        <w:t xml:space="preserve"> PUSTAKA</w:t>
      </w:r>
      <w:bookmarkEnd w:id="13"/>
    </w:p>
    <w:p w14:paraId="2D49D4D2" w14:textId="54FD4AF7" w:rsidR="00B62D9B" w:rsidRDefault="00B62D9B" w:rsidP="007B063A">
      <w:pPr>
        <w:ind w:firstLine="0"/>
        <w:jc w:val="left"/>
        <w:rPr>
          <w:lang w:val="en"/>
        </w:rPr>
      </w:pPr>
    </w:p>
    <w:p w14:paraId="1431BA7A" w14:textId="253B47AA" w:rsidR="0013473D" w:rsidRDefault="00DA39A4" w:rsidP="00544A1C">
      <w:pPr>
        <w:pStyle w:val="Heading2"/>
      </w:pPr>
      <w:bookmarkStart w:id="14" w:name="_Toc165194714"/>
      <w:r w:rsidRPr="00544A1C">
        <w:t>Penerapan</w:t>
      </w:r>
      <w:bookmarkEnd w:id="14"/>
    </w:p>
    <w:p w14:paraId="6E3914EE" w14:textId="021492B1" w:rsidR="00DA39A4" w:rsidRDefault="00DB271F" w:rsidP="005221C1">
      <w:pPr>
        <w:rPr>
          <w:lang w:val="en"/>
        </w:rPr>
      </w:pPr>
      <w:r>
        <w:rPr>
          <w:lang w:val="en"/>
        </w:rPr>
        <w:t xml:space="preserve">Menurut Kamus Besar Bahasa Indonesia (KBBI), penerapan adalah </w:t>
      </w:r>
      <w:r w:rsidR="00FF41C5">
        <w:rPr>
          <w:lang w:val="en"/>
        </w:rPr>
        <w:t xml:space="preserve">proses, cara, perbuatan menerapkan. </w:t>
      </w:r>
    </w:p>
    <w:p w14:paraId="6A4C42CD" w14:textId="03E5650A" w:rsidR="00F6466A" w:rsidRDefault="00F6466A" w:rsidP="005221C1">
      <w:pPr>
        <w:rPr>
          <w:lang w:val="en"/>
        </w:rPr>
      </w:pPr>
      <w:r>
        <w:rPr>
          <w:lang w:val="en"/>
        </w:rPr>
        <w:t xml:space="preserve">Penerapan </w:t>
      </w:r>
      <w:r w:rsidRPr="00F6466A">
        <w:rPr>
          <w:lang w:val="en"/>
        </w:rPr>
        <w:t>merujuk pada pelaksanaan suatu teori, metode, atau konsep tertentu dengan tujuan mencapai hasil yang diinginkan. Tindakan ini dilakukan atas dasar rencana yang telah disusun sebelumnya untuk mencapai tujuan tertentu, dan dapat melibatkan penggunaan sumber daya yang tersedia secara efektif. Dalam konteks ini,</w:t>
      </w:r>
      <w:r w:rsidR="00FC2D82">
        <w:rPr>
          <w:lang w:val="en"/>
        </w:rPr>
        <w:t xml:space="preserve"> penerapan</w:t>
      </w:r>
      <w:r w:rsidR="00FC2D82" w:rsidRPr="00F6466A">
        <w:rPr>
          <w:lang w:val="en"/>
        </w:rPr>
        <w:t xml:space="preserve"> </w:t>
      </w:r>
      <w:r w:rsidRPr="00F6466A">
        <w:rPr>
          <w:lang w:val="en"/>
        </w:rPr>
        <w:t>adalah langkah konkret untuk menerapkan ide atau gagasan dalam praktik, dengan tujuan untuk memenuhi kebutuhan atau kepentingan tertentu</w:t>
      </w:r>
      <w:r w:rsidR="0065643D">
        <w:rPr>
          <w:lang w:val="en"/>
        </w:rPr>
        <w:fldChar w:fldCharType="begin" w:fldLock="1"/>
      </w:r>
      <w:r w:rsidR="00467F6F">
        <w:rPr>
          <w:lang w:val="en"/>
        </w:rPr>
        <w:instrText>ADDIN CSL_CITATION {"citationItems":[{"id":"ITEM-1","itemData":{"DOI":"10.38035/jmpis.v2i1.503","ISSN":"2716-3768","abstract":"Penelitian terdahulu adalah sumber lampau dari hasil penelitian yang nantinya dapat digunakan untuk membandingkan penelitian sehingga pelaksanaan penelitian kedepannya dapat terbantu. Penelitian terdahulu selain berfungsi sebagai sumber inspirasi, juga berfungsi untuk memperkuat teori dan fenomena hubungan atau pengaruh antar variable. Penelitian seiring bertumbuhnya zaman akan mengalami perubahan, yang dimana tentu manusia sebagai salah satu objek penelitian pun juga berubah, seperti misalnya karyawan. Karakter, sifat serta kebiasaan karyawan dalam hal penerapan disiplin kerja dewasa ini tentu berbeda dibandingkan dengan karyawan di masa lampau. Oleh karena itu, artikel ini mereview faktor-faktor yang mempengaruhi penerapan disiplin kerja, yaitu: Kesadaran diri, Motivasi, dan Lingkungan, suatu studi literatur manajemen pendidikan dan ilmu sosial. Hasil artikel literatur review ini adalah:  1) Kesadaran Diri berpengaruh terhadap Penerapan Disiplin Kerja; 2) Motivasi berpengaruh terhadap Penerapan Disiplin Kerja; 3) Lingkungan berpengaruh terhadap Penerapan Disiplin Kerja.","author":[{"dropping-particle":"","family":"Salam","given":"Nur Firas Sabila","non-dropping-particle":"","parse-names":false,"suffix":""},{"dropping-particle":"","family":"Manap Rifai","given":"Abdul","non-dropping-particle":"","parse-names":false,"suffix":""},{"dropping-particle":"","family":"Ali","given":"Hapzi","non-dropping-particle":"","parse-names":false,"suffix":""}],"container-title":"Jurnal Manajemen Pendidikan Dan Ilmu Sosial","id":"ITEM-1","issue":"1","issued":{"date-parts":[["2021"]]},"page":"487-508","title":"Faktor Penerapan Disiplin Kerja: Kesadaran Diri, Motivasi, Lingkungan (Suatu Kajian Studi Literatur Manajemen Pendidikan Dan Ilmu Sosial)","type":"article-journal","volume":"2"},"uris":["http://www.mendeley.com/documents/?uuid=eb1d9c9f-859c-4efd-aa6e-a890636a5581"]}],"mendeley":{"formattedCitation":"(Salam et al., 2021)","plainTextFormattedCitation":"(Salam et al., 2021)","previouslyFormattedCitation":"(Salam et al., 2021)"},"properties":{"noteIndex":0},"schema":"https://github.com/citation-style-language/schema/raw/master/csl-citation.json"}</w:instrText>
      </w:r>
      <w:r w:rsidR="0065643D">
        <w:rPr>
          <w:lang w:val="en"/>
        </w:rPr>
        <w:fldChar w:fldCharType="separate"/>
      </w:r>
      <w:r w:rsidR="0065643D" w:rsidRPr="0065643D">
        <w:rPr>
          <w:noProof/>
          <w:lang w:val="en"/>
        </w:rPr>
        <w:t>(Salam et al., 2021)</w:t>
      </w:r>
      <w:r w:rsidR="0065643D">
        <w:rPr>
          <w:lang w:val="en"/>
        </w:rPr>
        <w:fldChar w:fldCharType="end"/>
      </w:r>
      <w:r w:rsidRPr="00F6466A">
        <w:rPr>
          <w:lang w:val="en"/>
        </w:rPr>
        <w:t>.</w:t>
      </w:r>
    </w:p>
    <w:p w14:paraId="07886CFE" w14:textId="17C9F5A3" w:rsidR="00460658" w:rsidRDefault="00460658" w:rsidP="00DA39A4">
      <w:pPr>
        <w:rPr>
          <w:lang w:val="en"/>
        </w:rPr>
      </w:pPr>
    </w:p>
    <w:p w14:paraId="39E12BE2" w14:textId="5A1E9305" w:rsidR="00460658" w:rsidRDefault="005221C1" w:rsidP="005221C1">
      <w:pPr>
        <w:pStyle w:val="Heading2"/>
      </w:pPr>
      <w:bookmarkStart w:id="15" w:name="_Toc165194715"/>
      <w:r w:rsidRPr="005221C1">
        <w:rPr>
          <w:i/>
          <w:iCs/>
        </w:rPr>
        <w:t>Cross Industry Standard Process for Data Mining</w:t>
      </w:r>
      <w:r w:rsidRPr="005221C1">
        <w:t xml:space="preserve"> (CRISP-DM)</w:t>
      </w:r>
      <w:bookmarkEnd w:id="15"/>
    </w:p>
    <w:p w14:paraId="61FB0FCA" w14:textId="476DE4EB" w:rsidR="003C0C34" w:rsidRDefault="00467F6F" w:rsidP="003C0C34">
      <w:pPr>
        <w:rPr>
          <w:lang w:val="en"/>
        </w:rPr>
      </w:pPr>
      <w:r w:rsidRPr="00467F6F">
        <w:rPr>
          <w:lang w:val="en"/>
        </w:rPr>
        <w:t>CRISP-DM (</w:t>
      </w:r>
      <w:r w:rsidRPr="00467F6F">
        <w:rPr>
          <w:i/>
          <w:iCs/>
          <w:lang w:val="en"/>
        </w:rPr>
        <w:t>Cross Industry Standard Process for Data Mining</w:t>
      </w:r>
      <w:r w:rsidRPr="00467F6F">
        <w:rPr>
          <w:lang w:val="en"/>
        </w:rPr>
        <w:t>) didirikan pada akhir 1990-an oleh empat perusahaan utama: Integral Solutions Ltd. (perusahaan solusi data mining komersial), NCR (perusahaan database), DaimlerChrysler (produsen mobil), dan OHRA (perusahaan asuransi). CRISP-DM diakui sebagai proses standar yang digunakan untuk mengatasi masalah dalam praktik data mining di berbagai industri</w:t>
      </w:r>
      <w:r>
        <w:rPr>
          <w:lang w:val="en"/>
        </w:rPr>
        <w:fldChar w:fldCharType="begin" w:fldLock="1"/>
      </w:r>
      <w:r w:rsidR="00413AAD">
        <w:rPr>
          <w:lang w:val="en"/>
        </w:rPr>
        <w:instrText>ADDIN CSL_CITATION {"citationItems":[{"id":"ITEM-1","itemData":{"DOI":"10.33365/jdmsi.v4i1.2462","ISSN":"2745-8458","abstract":"Teknik data mining telah diadopsi secara luas selama beberapa dekade terakhir, terutama dalam domain bisnis dan keuangan. Untuk mencapai manfaat berkelanjutan dari teknik ini, sebuah organisasi atau perusahaan harus mengadopsi proses standar untuk mengelola proyek penambangan data, sebagian besar menggunakan CRISP-DM. Penelitian telah menunjukkan bahwa proses standar ini sering tidak digunakan seperti yang telah ditentukan untuk memenuhi berbagai kebutuhan proyek data mining. Fase awal CRISP-DM, Business Understanding (BU), berfokus pada pemahaman tujuan bisnis dan terjemahan ke dalam tujuan data mining untuk menentukan rencana desain dan sumber daya yang diperlukan. Fase Data Understanding (DU) kemudian mengumpulkan dan mengeksplorasi data awal untuk mendapatkan wawasan tentang kualitas data. Dataset akhir kemudian dibuat dari dataset mentah melalui berbagai kegiatan dalam tahap Data Preparation (DP), seperti pemilihan catatan dan fitur atau transformasi dan pembersihan data untuk alat pemodelan. Beberapa teknik pemodelan kemudian dipilih pada fase Modeling (MO) dan diterapkan pada dataset yang telah disiapkan. Kinerja model dievaluasi dalam fase Evaluasi (EV) dan dimasukkan ke dalam konteks tujuan bisnis. Fase Deployment (DE) kemudian menjelaskan proses penerapan model dalam konteks pengguna akhir. Untuk meningkatkan pemahaman tentang bagaimana proses data mining digunakan sebagai standar acuan, diperluas dan diadaptasi dalam praktik, penelitian ini melaporkan studi kasus di bidang keuangan khususnya perdagangan saham. Studi kasus dilakukan berdasarkan dokumentasi dari portofolio proyek data mining, dilengkapi dengan data yang bersumber langsung dari Bursa Efek Indonesia. Hasilnya mengungkapkan dalam CRISP-DM memiliki dampak dan mekanisme yang digunakan untuk mengatasi prediksi saham pada PT. Telkom Indonesia (Persero) Tbk (TLKM). Studi ini memberikan nilai R2 sebesar 100% dengan nilai MAPE sebesar 0,0013% dengan menerapkan CRISP-DM di bidang bisnis dan keuangan. Kata Kunci: CRISP-DM, Data Mining, Indonesia Stock Exchange, Business, Stock Trading","author":[{"dropping-particle":"","family":"Pambudi","given":"Agung","non-dropping-particle":"","parse-names":false,"suffix":""}],"container-title":"Jurnal Data Mining dan Sistem Informasi","id":"ITEM-1","issue":"1","issued":{"date-parts":[["2023"]]},"page":"1","title":"Penerapan Crisp-Dm Menggunakan Mlr K-Fold Pada Data Saham Pt. Telkom Indonesia (Persero) Tbk (Tlkm) (Studi Kasus: Bursa Efek Indonesia Tahun 2015-2022)","type":"article-journal","volume":"4"},"uris":["http://www.mendeley.com/documents/?uuid=75195b98-d4a8-488b-acb3-a014af9c9b39"]}],"mendeley":{"formattedCitation":"(Pambudi, 2023)","plainTextFormattedCitation":"(Pambudi, 2023)","previouslyFormattedCitation":"(Pambudi, 2023)"},"properties":{"noteIndex":0},"schema":"https://github.com/citation-style-language/schema/raw/master/csl-citation.json"}</w:instrText>
      </w:r>
      <w:r>
        <w:rPr>
          <w:lang w:val="en"/>
        </w:rPr>
        <w:fldChar w:fldCharType="separate"/>
      </w:r>
      <w:r w:rsidRPr="00467F6F">
        <w:rPr>
          <w:noProof/>
          <w:lang w:val="en"/>
        </w:rPr>
        <w:t>(Pambudi, 2023)</w:t>
      </w:r>
      <w:r>
        <w:rPr>
          <w:lang w:val="en"/>
        </w:rPr>
        <w:fldChar w:fldCharType="end"/>
      </w:r>
      <w:r w:rsidRPr="00467F6F">
        <w:rPr>
          <w:lang w:val="en"/>
        </w:rPr>
        <w:t>.</w:t>
      </w:r>
    </w:p>
    <w:p w14:paraId="4200FBE3" w14:textId="5BCD8586" w:rsidR="00467F6F" w:rsidRDefault="008D381C" w:rsidP="003C0C34">
      <w:pPr>
        <w:rPr>
          <w:lang w:val="en"/>
        </w:rPr>
      </w:pPr>
      <w:r>
        <w:rPr>
          <w:lang w:val="en"/>
        </w:rPr>
        <w:t xml:space="preserve">Menurut </w:t>
      </w:r>
      <w:r w:rsidRPr="008D381C">
        <w:rPr>
          <w:lang w:val="en"/>
        </w:rPr>
        <w:t xml:space="preserve">F. Krose </w:t>
      </w:r>
      <w:r w:rsidR="00413AAD">
        <w:rPr>
          <w:lang w:val="en"/>
        </w:rPr>
        <w:fldChar w:fldCharType="begin" w:fldLock="1"/>
      </w:r>
      <w:r w:rsidR="00C56AF2">
        <w:rPr>
          <w:lang w:val="en"/>
        </w:rPr>
        <w:instrText>ADDIN CSL_CITATION {"citationItems":[{"id":"ITEM-1","itemData":{"DOI":"10.22373/cj.v6i2.12793","ISSN":"2598-2079","abstract":"Freedom of expression on social media Twitter not always give positive value, because sometimes can contains negative things such as fake news, spreads hate speech, and racism, where these kinds of tweet can be categorized as an act of Cyberbullying. Where this cyberbullying tends to increase every time. The aim of this study is to use the Naïve Bayes method in classifying types of sentiment on Twitter. The keyword used is Saipul Jamil, and the tweet was taken in September 2021. A total of 18,067 tweets were collected and then they will be labelled with a positive or negative value. This study also uses the CRIPS-DM method which is consist of Business Understanding, Data Understanding, Data Preparation, Modeling, Evaluation, and Deployment stages. The results of this study obtained the value of Accuracy (85.6%), Negative Recall (82.1%), Positive Recall (90.23%), and Negative Precision (91.76%) Positive Precision (79.18%).","author":[{"dropping-particle":"","family":"Kurniawan","given":"Denni","non-dropping-particle":"","parse-names":false,"suffix":""},{"dropping-particle":"","family":"Yasir","given":"Muhammad","non-dropping-particle":"","parse-names":false,"suffix":""}],"container-title":"Cyberspace: Jurnal Pendidikan Teknologi Informasi","id":"ITEM-1","issue":"2","issued":{"date-parts":[["2022"]]},"page":"74","title":"Optimization Sentimen Analysis using CRISP-DM and Naive Bayes Methods Implemented on Social Media","type":"article-journal","volume":"6"},"uris":["http://www.mendeley.com/documents/?uuid=c5adb06b-5b3b-4c8f-8081-4e45c407ce49"]}],"mendeley":{"formattedCitation":"(Kurniawan &amp; Yasir, 2022)","manualFormatting":"(dalam Kurniawan &amp; Yasir, 2022)","plainTextFormattedCitation":"(Kurniawan &amp; Yasir, 2022)","previouslyFormattedCitation":"(Kurniawan &amp; Yasir, 2022)"},"properties":{"noteIndex":0},"schema":"https://github.com/citation-style-language/schema/raw/master/csl-citation.json"}</w:instrText>
      </w:r>
      <w:r w:rsidR="00413AAD">
        <w:rPr>
          <w:lang w:val="en"/>
        </w:rPr>
        <w:fldChar w:fldCharType="separate"/>
      </w:r>
      <w:r w:rsidR="00413AAD" w:rsidRPr="00413AAD">
        <w:rPr>
          <w:noProof/>
          <w:lang w:val="en"/>
        </w:rPr>
        <w:t>(</w:t>
      </w:r>
      <w:r w:rsidR="00413AAD">
        <w:rPr>
          <w:noProof/>
          <w:lang w:val="en"/>
        </w:rPr>
        <w:t xml:space="preserve">dalam </w:t>
      </w:r>
      <w:r w:rsidR="00413AAD" w:rsidRPr="00413AAD">
        <w:rPr>
          <w:noProof/>
          <w:lang w:val="en"/>
        </w:rPr>
        <w:t>Kurniawan &amp; Yasir, 2022)</w:t>
      </w:r>
      <w:r w:rsidR="00413AAD">
        <w:rPr>
          <w:lang w:val="en"/>
        </w:rPr>
        <w:fldChar w:fldCharType="end"/>
      </w:r>
      <w:r w:rsidR="00413AAD">
        <w:rPr>
          <w:lang w:val="en"/>
        </w:rPr>
        <w:t xml:space="preserve"> </w:t>
      </w:r>
      <w:r w:rsidRPr="008D381C">
        <w:rPr>
          <w:lang w:val="en"/>
        </w:rPr>
        <w:t xml:space="preserve">Dalam siklus pengembangannya, CRISP-DM diakui sebagai metodologi </w:t>
      </w:r>
      <w:r w:rsidRPr="00EE4ABD">
        <w:rPr>
          <w:i/>
          <w:iCs/>
          <w:lang w:val="en"/>
        </w:rPr>
        <w:t>data mining</w:t>
      </w:r>
      <w:r w:rsidRPr="008D381C">
        <w:rPr>
          <w:lang w:val="en"/>
        </w:rPr>
        <w:t xml:space="preserve"> yang paling komprehensif dalam memenuhi kebutuhan proyek industri. Metodologi ini telah menjadi yang paling umum digunakan dalam proyek analitik, data mining, dan ilmu data. CRISP-DM terdiri dari enam tahapan, dimulai </w:t>
      </w:r>
      <w:r w:rsidR="00413AAD">
        <w:rPr>
          <w:lang w:val="en"/>
        </w:rPr>
        <w:t xml:space="preserve">dari </w:t>
      </w:r>
      <w:r w:rsidR="00413AAD" w:rsidRPr="00413AAD">
        <w:rPr>
          <w:i/>
          <w:iCs/>
          <w:lang w:val="en"/>
        </w:rPr>
        <w:t>Business Understanding</w:t>
      </w:r>
      <w:r w:rsidR="00413AAD" w:rsidRPr="00413AAD">
        <w:rPr>
          <w:lang w:val="en"/>
        </w:rPr>
        <w:t xml:space="preserve">, kemudian </w:t>
      </w:r>
      <w:r w:rsidR="00413AAD" w:rsidRPr="00413AAD">
        <w:rPr>
          <w:i/>
          <w:iCs/>
          <w:lang w:val="en"/>
        </w:rPr>
        <w:t>Data Understanding</w:t>
      </w:r>
      <w:r w:rsidR="00413AAD" w:rsidRPr="00413AAD">
        <w:rPr>
          <w:lang w:val="en"/>
        </w:rPr>
        <w:t xml:space="preserve">, </w:t>
      </w:r>
      <w:r w:rsidR="00413AAD" w:rsidRPr="00413AAD">
        <w:rPr>
          <w:i/>
          <w:iCs/>
          <w:lang w:val="en"/>
        </w:rPr>
        <w:t>Data Preparation</w:t>
      </w:r>
      <w:r w:rsidR="00413AAD" w:rsidRPr="00413AAD">
        <w:rPr>
          <w:lang w:val="en"/>
        </w:rPr>
        <w:t xml:space="preserve">, </w:t>
      </w:r>
      <w:r w:rsidR="00413AAD" w:rsidRPr="00413AAD">
        <w:rPr>
          <w:i/>
          <w:iCs/>
          <w:lang w:val="en"/>
        </w:rPr>
        <w:t>Modeling</w:t>
      </w:r>
      <w:r w:rsidR="00413AAD" w:rsidRPr="00413AAD">
        <w:rPr>
          <w:lang w:val="en"/>
        </w:rPr>
        <w:t xml:space="preserve">, </w:t>
      </w:r>
      <w:r w:rsidR="00413AAD" w:rsidRPr="00413AAD">
        <w:rPr>
          <w:i/>
          <w:iCs/>
          <w:lang w:val="en"/>
        </w:rPr>
        <w:t>Evaluation</w:t>
      </w:r>
      <w:r w:rsidR="00413AAD" w:rsidRPr="00413AAD">
        <w:rPr>
          <w:lang w:val="en"/>
        </w:rPr>
        <w:t xml:space="preserve">, dan </w:t>
      </w:r>
      <w:r w:rsidR="00413AAD" w:rsidRPr="00413AAD">
        <w:rPr>
          <w:i/>
          <w:iCs/>
          <w:lang w:val="en"/>
        </w:rPr>
        <w:t>Deployment</w:t>
      </w:r>
      <w:r w:rsidR="00413AAD" w:rsidRPr="00413AAD">
        <w:rPr>
          <w:lang w:val="en"/>
        </w:rPr>
        <w:t>.</w:t>
      </w:r>
    </w:p>
    <w:p w14:paraId="1953023C" w14:textId="77777777" w:rsidR="001D0607" w:rsidRDefault="001D0607" w:rsidP="001D0607">
      <w:pPr>
        <w:keepNext/>
        <w:ind w:firstLine="0"/>
        <w:jc w:val="center"/>
      </w:pPr>
      <w:r w:rsidRPr="001D0607">
        <w:rPr>
          <w:noProof/>
        </w:rPr>
        <w:lastRenderedPageBreak/>
        <w:drawing>
          <wp:inline distT="0" distB="0" distL="0" distR="0" wp14:anchorId="2DF8611B" wp14:editId="776C8338">
            <wp:extent cx="3633746" cy="2683902"/>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44668" cy="2691969"/>
                    </a:xfrm>
                    <a:prstGeom prst="rect">
                      <a:avLst/>
                    </a:prstGeom>
                  </pic:spPr>
                </pic:pic>
              </a:graphicData>
            </a:graphic>
          </wp:inline>
        </w:drawing>
      </w:r>
    </w:p>
    <w:p w14:paraId="14F9F59A" w14:textId="10D03A05" w:rsidR="001D0607" w:rsidRDefault="001D0607" w:rsidP="000B77D7">
      <w:pPr>
        <w:pStyle w:val="Caption"/>
      </w:pPr>
      <w:bookmarkStart w:id="16" w:name="_Toc164956110"/>
      <w:r>
        <w:t xml:space="preserve">Gambar 2. </w:t>
      </w:r>
      <w:r>
        <w:fldChar w:fldCharType="begin"/>
      </w:r>
      <w:r>
        <w:instrText xml:space="preserve"> SEQ Gambar_2. \* ARABIC </w:instrText>
      </w:r>
      <w:r>
        <w:fldChar w:fldCharType="separate"/>
      </w:r>
      <w:r w:rsidR="009533CC">
        <w:rPr>
          <w:noProof/>
        </w:rPr>
        <w:t>1</w:t>
      </w:r>
      <w:r>
        <w:fldChar w:fldCharType="end"/>
      </w:r>
      <w:r>
        <w:t xml:space="preserve"> Diagram CRISP-DM</w:t>
      </w:r>
      <w:r w:rsidR="00C56AF2">
        <w:t xml:space="preserve"> </w:t>
      </w:r>
      <w:r w:rsidR="00C56AF2">
        <w:fldChar w:fldCharType="begin" w:fldLock="1"/>
      </w:r>
      <w:r w:rsidR="00373995">
        <w:instrText>ADDIN CSL_CITATION {"citationItems":[{"id":"ITEM-1","itemData":{"DOI":"10.30871/jaic.v5i2.3200","abstract":"Indonesia is part of a tropical climate with high rainfall intensity. High rainfall intensity can potentially cause flooding. To minimize this, accurate weather predictions are needed to be able to anticipate beforehand. This research was conducted with the aim of classifying based on the rain category with the dichotomy of heavy rain and very heavy rain using data mining techniques with the CRISP-DM methodology. The algorithm used in the classification technique is CART (Classification And Regression Tree) with Confusion Matrix test parameters. Based on the results of the model evaluation, it shows that the CART algorithm has a fairly good performance in classifying with an accuracy value of 89.4%.","author":[{"dropping-particle":"","family":"Hasanah","given":"Msy Aulia","non-dropping-particle":"","parse-names":false,"suffix":""},{"dropping-particle":"","family":"Soim","given":"Sopian","non-dropping-particle":"","parse-names":false,"suffix":""},{"dropping-particle":"","family":"Handayani","given":"Ade Silvia","non-dropping-particle":"","parse-names":false,"suffix":""}],"container-title":"Journal of Applied Informatics and Computing","id":"ITEM-1","issue":"2","issued":{"date-parts":[["2021"]]},"page":"103-108","title":"Implementasi CRISP-DM Model Menggunakan Metode Decision Tree dengan Algoritma CART untuk Prediksi Curah Hujan Berpotensi Banjir","type":"article-journal","volume":"5"},"uris":["http://www.mendeley.com/documents/?uuid=3f1c3d3b-2e42-4b5e-bded-32a2fb6b1fdc"]}],"mendeley":{"formattedCitation":"(Hasanah et al., 2021)","plainTextFormattedCitation":"(Hasanah et al., 2021)","previouslyFormattedCitation":"(Hasanah et al., 2021)"},"properties":{"noteIndex":0},"schema":"https://github.com/citation-style-language/schema/raw/master/csl-citation.json"}</w:instrText>
      </w:r>
      <w:r w:rsidR="00C56AF2">
        <w:fldChar w:fldCharType="separate"/>
      </w:r>
      <w:r w:rsidR="00C56AF2" w:rsidRPr="00C56AF2">
        <w:rPr>
          <w:noProof/>
        </w:rPr>
        <w:t>(Hasanah et al., 2021)</w:t>
      </w:r>
      <w:bookmarkEnd w:id="16"/>
      <w:r w:rsidR="00C56AF2">
        <w:fldChar w:fldCharType="end"/>
      </w:r>
    </w:p>
    <w:p w14:paraId="7C477A4F" w14:textId="5AD61D35" w:rsidR="00373995" w:rsidRDefault="00373995" w:rsidP="00373995">
      <w:pPr>
        <w:ind w:firstLine="0"/>
        <w:rPr>
          <w:lang w:val="en"/>
        </w:rPr>
      </w:pPr>
      <w:r w:rsidRPr="00373995">
        <w:rPr>
          <w:lang w:val="en"/>
        </w:rPr>
        <w:t>Berikut 6 tahapan</w:t>
      </w:r>
      <w:r>
        <w:rPr>
          <w:lang w:val="en"/>
        </w:rPr>
        <w:t xml:space="preserve"> </w:t>
      </w:r>
      <w:r w:rsidRPr="00373995">
        <w:rPr>
          <w:lang w:val="en"/>
        </w:rPr>
        <w:t>CRISP-DM</w:t>
      </w:r>
      <w:r>
        <w:rPr>
          <w:lang w:val="en"/>
        </w:rPr>
        <w:t xml:space="preserve"> </w:t>
      </w:r>
      <w:r>
        <w:rPr>
          <w:lang w:val="en"/>
        </w:rPr>
        <w:fldChar w:fldCharType="begin" w:fldLock="1"/>
      </w:r>
      <w:r w:rsidR="00A330DF">
        <w:rPr>
          <w:lang w:val="en"/>
        </w:rPr>
        <w:instrText>ADDIN CSL_CITATION {"citationItems":[{"id":"ITEM-1","itemData":{"DOI":"10.30871/jaic.v5i2.3200","abstract":"Indonesia is part of a tropical climate with high rainfall intensity. High rainfall intensity can potentially cause flooding. To minimize this, accurate weather predictions are needed to be able to anticipate beforehand. This research was conducted with the aim of classifying based on the rain category with the dichotomy of heavy rain and very heavy rain using data mining techniques with the CRISP-DM methodology. The algorithm used in the classification technique is CART (Classification And Regression Tree) with Confusion Matrix test parameters. Based on the results of the model evaluation, it shows that the CART algorithm has a fairly good performance in classifying with an accuracy value of 89.4%.","author":[{"dropping-particle":"","family":"Hasanah","given":"Msy Aulia","non-dropping-particle":"","parse-names":false,"suffix":""},{"dropping-particle":"","family":"Soim","given":"Sopian","non-dropping-particle":"","parse-names":false,"suffix":""},{"dropping-particle":"","family":"Handayani","given":"Ade Silvia","non-dropping-particle":"","parse-names":false,"suffix":""}],"container-title":"Journal of Applied Informatics and Computing","id":"ITEM-1","issue":"2","issued":{"date-parts":[["2021"]]},"page":"103-108","title":"Implementasi CRISP-DM Model Menggunakan Metode Decision Tree dengan Algoritma CART untuk Prediksi Curah Hujan Berpotensi Banjir","type":"article-journal","volume":"5"},"uris":["http://www.mendeley.com/documents/?uuid=3f1c3d3b-2e42-4b5e-bded-32a2fb6b1fdc"]}],"mendeley":{"formattedCitation":"(Hasanah et al., 2021)","plainTextFormattedCitation":"(Hasanah et al., 2021)","previouslyFormattedCitation":"(Hasanah et al., 2021)"},"properties":{"noteIndex":0},"schema":"https://github.com/citation-style-language/schema/raw/master/csl-citation.json"}</w:instrText>
      </w:r>
      <w:r>
        <w:rPr>
          <w:lang w:val="en"/>
        </w:rPr>
        <w:fldChar w:fldCharType="separate"/>
      </w:r>
      <w:r w:rsidRPr="00373995">
        <w:rPr>
          <w:noProof/>
          <w:lang w:val="en"/>
        </w:rPr>
        <w:t>(Hasanah et al., 2021)</w:t>
      </w:r>
      <w:r>
        <w:rPr>
          <w:lang w:val="en"/>
        </w:rPr>
        <w:fldChar w:fldCharType="end"/>
      </w:r>
      <w:r>
        <w:rPr>
          <w:lang w:val="en"/>
        </w:rPr>
        <w:t>:</w:t>
      </w:r>
    </w:p>
    <w:p w14:paraId="1E446FC9" w14:textId="43858A32" w:rsidR="00373995" w:rsidRPr="00A174E9" w:rsidRDefault="00A174E9" w:rsidP="00373995">
      <w:pPr>
        <w:pStyle w:val="WOW"/>
        <w:numPr>
          <w:ilvl w:val="0"/>
          <w:numId w:val="12"/>
        </w:numPr>
      </w:pPr>
      <w:r w:rsidRPr="00413AAD">
        <w:rPr>
          <w:i/>
          <w:iCs/>
        </w:rPr>
        <w:t>Business Understanding</w:t>
      </w:r>
    </w:p>
    <w:p w14:paraId="7513768E" w14:textId="394A9E3C" w:rsidR="00A174E9" w:rsidRDefault="00A174E9" w:rsidP="00A174E9">
      <w:pPr>
        <w:pStyle w:val="WOW"/>
        <w:numPr>
          <w:ilvl w:val="0"/>
          <w:numId w:val="0"/>
        </w:numPr>
        <w:ind w:left="720"/>
      </w:pPr>
      <w:r w:rsidRPr="00A174E9">
        <w:t xml:space="preserve">Pada tahap ini, kegiatan yang dilakukan meliputi memahami kebutuhan dan tujuan dari perspektif bisnis, menguraikan pengetahuan menjadi definisi masalah dalam konteks </w:t>
      </w:r>
      <w:r w:rsidRPr="00625759">
        <w:rPr>
          <w:i/>
          <w:iCs/>
        </w:rPr>
        <w:t>data mining</w:t>
      </w:r>
      <w:r w:rsidRPr="00A174E9">
        <w:t xml:space="preserve">, dan merencanakan serta menetapkan strategi untuk mencapai tujuan </w:t>
      </w:r>
      <w:r w:rsidRPr="00625759">
        <w:rPr>
          <w:i/>
          <w:iCs/>
        </w:rPr>
        <w:t>data mining</w:t>
      </w:r>
      <w:r w:rsidRPr="00A174E9">
        <w:t xml:space="preserve"> tersebut.</w:t>
      </w:r>
    </w:p>
    <w:p w14:paraId="7EA53B3C" w14:textId="761D9229" w:rsidR="00A174E9" w:rsidRPr="0020187B" w:rsidRDefault="0020187B" w:rsidP="00A174E9">
      <w:pPr>
        <w:pStyle w:val="WOW"/>
      </w:pPr>
      <w:r w:rsidRPr="00413AAD">
        <w:rPr>
          <w:i/>
          <w:iCs/>
        </w:rPr>
        <w:t>Data Understanding</w:t>
      </w:r>
    </w:p>
    <w:p w14:paraId="677D16AB" w14:textId="4B3C8F05" w:rsidR="0020187B" w:rsidRDefault="0020187B" w:rsidP="0020187B">
      <w:pPr>
        <w:pStyle w:val="WOW"/>
        <w:numPr>
          <w:ilvl w:val="0"/>
          <w:numId w:val="0"/>
        </w:numPr>
        <w:ind w:left="720"/>
      </w:pPr>
      <w:r w:rsidRPr="0020187B">
        <w:t>Data understanding merupakan bagian dari tahap persiapan di mana dilakukan pemeriksaan terhadap data yang akan digunakan, pengumpulan data awal, dan identifikasi terhadap kualitas data. Pada tahap ini, data akan dijelaskan secara rinci untuk setiap fitur yang ada.</w:t>
      </w:r>
    </w:p>
    <w:p w14:paraId="6D47823D" w14:textId="4FCAB29C" w:rsidR="0020187B" w:rsidRPr="00202308" w:rsidRDefault="00202308" w:rsidP="0020187B">
      <w:pPr>
        <w:pStyle w:val="WOW"/>
      </w:pPr>
      <w:r w:rsidRPr="00413AAD">
        <w:rPr>
          <w:i/>
          <w:iCs/>
        </w:rPr>
        <w:t>Data Preparation</w:t>
      </w:r>
    </w:p>
    <w:p w14:paraId="2E32EACE" w14:textId="32908684" w:rsidR="00202308" w:rsidRDefault="00B5187A" w:rsidP="00202308">
      <w:pPr>
        <w:pStyle w:val="WOW"/>
        <w:numPr>
          <w:ilvl w:val="0"/>
          <w:numId w:val="0"/>
        </w:numPr>
        <w:ind w:left="720"/>
      </w:pPr>
      <w:r w:rsidRPr="00B5187A">
        <w:rPr>
          <w:i/>
          <w:iCs/>
        </w:rPr>
        <w:t>Data Preparation</w:t>
      </w:r>
      <w:r>
        <w:t xml:space="preserve"> </w:t>
      </w:r>
      <w:r w:rsidRPr="00B5187A">
        <w:t>adalah langkah yang dilakukan setelah data terkumpul. Pada tahap ini, data akan menjalani proses identifikasi, seleksi, pembersihan, dan transformasi.</w:t>
      </w:r>
    </w:p>
    <w:p w14:paraId="6D854D18" w14:textId="4B305025" w:rsidR="00B5187A" w:rsidRPr="00B80213" w:rsidRDefault="00B80213" w:rsidP="00B80213">
      <w:pPr>
        <w:pStyle w:val="WOW"/>
      </w:pPr>
      <w:r w:rsidRPr="00B80213">
        <w:rPr>
          <w:i/>
          <w:iCs/>
        </w:rPr>
        <w:t>Modeling</w:t>
      </w:r>
    </w:p>
    <w:p w14:paraId="177F67DF" w14:textId="021C6F6F" w:rsidR="00B80213" w:rsidRDefault="00B80213" w:rsidP="00B80213">
      <w:pPr>
        <w:pStyle w:val="WOW"/>
        <w:numPr>
          <w:ilvl w:val="0"/>
          <w:numId w:val="0"/>
        </w:numPr>
        <w:ind w:left="720"/>
      </w:pPr>
      <w:r w:rsidRPr="00B80213">
        <w:rPr>
          <w:i/>
          <w:iCs/>
        </w:rPr>
        <w:t>Modeling</w:t>
      </w:r>
      <w:r w:rsidRPr="00B80213">
        <w:t xml:space="preserve"> adalah langkah implementasi algoritma untuk mencari, mengidentifikasi, dan menghasilkan pola yang akan diterapkan pada data penelitian.</w:t>
      </w:r>
    </w:p>
    <w:p w14:paraId="17EBA069" w14:textId="6B19C92C" w:rsidR="00B80213" w:rsidRPr="00AD08D6" w:rsidRDefault="00AD08D6" w:rsidP="00B80213">
      <w:pPr>
        <w:pStyle w:val="WOW"/>
      </w:pPr>
      <w:r w:rsidRPr="00AD08D6">
        <w:rPr>
          <w:i/>
          <w:iCs/>
        </w:rPr>
        <w:t>Evaluation</w:t>
      </w:r>
    </w:p>
    <w:p w14:paraId="57478BE1" w14:textId="74ED5C76" w:rsidR="00AD08D6" w:rsidRPr="00AD08D6" w:rsidRDefault="00AD08D6" w:rsidP="00AD08D6">
      <w:pPr>
        <w:pStyle w:val="WOW"/>
        <w:numPr>
          <w:ilvl w:val="0"/>
          <w:numId w:val="0"/>
        </w:numPr>
        <w:ind w:left="720"/>
      </w:pPr>
      <w:r w:rsidRPr="00AD08D6">
        <w:rPr>
          <w:i/>
          <w:iCs/>
        </w:rPr>
        <w:lastRenderedPageBreak/>
        <w:t>Evaluation</w:t>
      </w:r>
      <w:r w:rsidRPr="00AD08D6">
        <w:t xml:space="preserve"> adalah proses untuk mengukur hasil evaluasi dari model yang telah diimplementasikan pada tahap sebelumnya, yaitu </w:t>
      </w:r>
      <w:r w:rsidRPr="00AD08D6">
        <w:rPr>
          <w:i/>
          <w:iCs/>
        </w:rPr>
        <w:t>modeling</w:t>
      </w:r>
      <w:r w:rsidRPr="00AD08D6">
        <w:t xml:space="preserve">. Hasil evaluasi tersebut mencerminkan proses </w:t>
      </w:r>
      <w:r w:rsidRPr="00AD08D6">
        <w:rPr>
          <w:i/>
          <w:iCs/>
        </w:rPr>
        <w:t>data mining</w:t>
      </w:r>
      <w:r w:rsidRPr="00AD08D6">
        <w:t xml:space="preserve"> yang telah dilakukan dan menilai model yang paling optimal untuk digunakan.</w:t>
      </w:r>
    </w:p>
    <w:p w14:paraId="5E91F7AA" w14:textId="104D76EB" w:rsidR="00AD08D6" w:rsidRPr="00C02C8B" w:rsidRDefault="00AD08D6" w:rsidP="00B80213">
      <w:pPr>
        <w:pStyle w:val="WOW"/>
      </w:pPr>
      <w:r>
        <w:rPr>
          <w:i/>
          <w:iCs/>
        </w:rPr>
        <w:t>Deployment</w:t>
      </w:r>
    </w:p>
    <w:p w14:paraId="06D7CBD9" w14:textId="71103D9D" w:rsidR="00C02C8B" w:rsidRDefault="00C02C8B" w:rsidP="00C02C8B">
      <w:pPr>
        <w:pStyle w:val="WOW"/>
        <w:numPr>
          <w:ilvl w:val="0"/>
          <w:numId w:val="0"/>
        </w:numPr>
        <w:ind w:left="720"/>
      </w:pPr>
      <w:r w:rsidRPr="00C02C8B">
        <w:t xml:space="preserve">Menggunakan model yang dihasilkan dapat meliputi pembuatan laporan berdasarkan hasil analisis dari </w:t>
      </w:r>
      <w:r w:rsidRPr="00C02C8B">
        <w:rPr>
          <w:i/>
          <w:iCs/>
        </w:rPr>
        <w:t>data mining</w:t>
      </w:r>
      <w:r w:rsidRPr="00C02C8B">
        <w:t xml:space="preserve"> atau penerapan proses </w:t>
      </w:r>
      <w:r w:rsidRPr="00C02C8B">
        <w:rPr>
          <w:i/>
          <w:iCs/>
        </w:rPr>
        <w:t>data mining</w:t>
      </w:r>
      <w:r w:rsidRPr="00C02C8B">
        <w:t xml:space="preserve"> dalam konteks praktis.</w:t>
      </w:r>
    </w:p>
    <w:p w14:paraId="0C4456AA" w14:textId="34BD7F9D" w:rsidR="00EA3452" w:rsidRDefault="00EA3452" w:rsidP="00EA3452">
      <w:pPr>
        <w:pStyle w:val="WOW"/>
        <w:numPr>
          <w:ilvl w:val="0"/>
          <w:numId w:val="0"/>
        </w:numPr>
      </w:pPr>
    </w:p>
    <w:p w14:paraId="64D58B4A" w14:textId="6B1CDDA7" w:rsidR="00EA3452" w:rsidRDefault="007844F3" w:rsidP="00EA3452">
      <w:pPr>
        <w:pStyle w:val="Heading2"/>
      </w:pPr>
      <w:r>
        <w:t>Aplikasi</w:t>
      </w:r>
    </w:p>
    <w:p w14:paraId="4D703605" w14:textId="506B6D1E" w:rsidR="001225A5" w:rsidRPr="001225A5" w:rsidRDefault="0000615F" w:rsidP="001225A5">
      <w:pPr>
        <w:rPr>
          <w:lang w:val="en"/>
        </w:rPr>
      </w:pPr>
      <w:r w:rsidRPr="0000615F">
        <w:rPr>
          <w:lang w:val="en"/>
        </w:rPr>
        <w:t>Aplikasi adalah program yang terdapat di komputer atau ponsel yang berfungsi untuk menjalankan tugas-tugas tertentu sesuai dengan yang telah diprogramkan</w:t>
      </w:r>
      <w:r>
        <w:rPr>
          <w:lang w:val="en"/>
        </w:rPr>
        <w:t xml:space="preserve"> </w:t>
      </w:r>
      <w:r>
        <w:rPr>
          <w:lang w:val="en"/>
        </w:rPr>
        <w:fldChar w:fldCharType="begin" w:fldLock="1"/>
      </w:r>
      <w:r w:rsidR="008B1072">
        <w:rPr>
          <w:lang w:val="en"/>
        </w:rPr>
        <w:instrText>ADDIN CSL_CITATION {"citationItems":[{"id":"ITEM-1","itemData":{"abstract":"The background of this research is to find the right da'wah media for the Jakarta millennial generation so that they can still receive da'wah. With the right media, it is very necessary because the millennial generation of Jakarta emphasizes prestige and appearance. If it doesn't hit Jakarta's millennial generation then they won't accept anything. Media used. Therefore, the media must be appropriate for preaching. Think properly so that you can enter the millennial generation of Jakarta. The method used in this study is by using literature review, meaning that by reading previous research, you can get new research problems and can update previous research, with previous research it will deepen the knowledge of the research raised. From several journals that have been read, E-Dakwah media is the right media to enter the Jakarta millennial generation. With E-Da'wah media, the Jakarta millennial generation can learn religious knowledge every day anywhere and anytime. In the Jakarta millennial generation, gadgets are important because almost 24 hours of gadgets are attached to the Jakarta millennial generation. The combination of E-Da'wah and gadgets. One of the appropriate media for studying Islam among Jakarta's millennial generation. In this study, the authors raised research on the concept of the E-Da'wah application for the Jakarta millennial generation. It is hoped that this da'wah application will increase faith and piety in Jakarta's millennial generation","author":[{"dropping-particle":"","family":"Dewi","given":"Nur Kumala","non-dropping-particle":"","parse-names":false,"suffix":""},{"dropping-particle":"","family":"Irawan","given":"Bei Harira","non-dropping-particle":"","parse-names":false,"suffix":""},{"dropping-particle":"","family":"Fitry","given":"Emli","non-dropping-particle":"","parse-names":false,"suffix":""},{"dropping-particle":"","family":"Putra","given":"Arman Syah","non-dropping-particle":"","parse-names":false,"suffix":""}],"container-title":"Jurnal IKRA-ITH Informatika","id":"ITEM-1","issue":"2","issued":{"date-parts":[["2021"]]},"page":"26-33","title":"Konsep Aplikasi E-Dakwah Untuk Generasi Milenial Jakarta","type":"article-journal","volume":"5"},"uris":["http://www.mendeley.com/documents/?uuid=c7f6d036-ed94-46c2-a5bd-2460de437696"]}],"mendeley":{"formattedCitation":"(Dewi et al., 2021)","plainTextFormattedCitation":"(Dewi et al., 2021)","previouslyFormattedCitation":"(Dewi et al., 2021)"},"properties":{"noteIndex":0},"schema":"https://github.com/citation-style-language/schema/raw/master/csl-citation.json"}</w:instrText>
      </w:r>
      <w:r>
        <w:rPr>
          <w:lang w:val="en"/>
        </w:rPr>
        <w:fldChar w:fldCharType="separate"/>
      </w:r>
      <w:r w:rsidRPr="0000615F">
        <w:rPr>
          <w:noProof/>
          <w:lang w:val="en"/>
        </w:rPr>
        <w:t>(Dewi et al., 2021)</w:t>
      </w:r>
      <w:r>
        <w:rPr>
          <w:lang w:val="en"/>
        </w:rPr>
        <w:fldChar w:fldCharType="end"/>
      </w:r>
      <w:r w:rsidRPr="0000615F">
        <w:rPr>
          <w:lang w:val="en"/>
        </w:rPr>
        <w:t>.</w:t>
      </w:r>
    </w:p>
    <w:p w14:paraId="711693BB" w14:textId="705F6488" w:rsidR="008F1CB4" w:rsidRDefault="00684D3F" w:rsidP="00684D3F">
      <w:r w:rsidRPr="00684D3F">
        <w:t xml:space="preserve">Menurut Pramana </w:t>
      </w:r>
      <w:r w:rsidR="006770CA">
        <w:fldChar w:fldCharType="begin" w:fldLock="1"/>
      </w:r>
      <w:r w:rsidR="0000615F">
        <w:instrText>ADDIN CSL_CITATION {"citationItems":[{"id":"ITEM-1","itemData":{"DOI":"10.26555/jifo.v9i1.a2038","ISSN":"1978-0524","abstract":"Dengan semakin berkembangnya teknologi informasi dan telekomunikasi, maka perhatian pada tingkat keamanan akan menjadi semakin penting. Salah satunya adalah tingkat kemanan penyisipan data atau informasi. Peningkatan keamanan penyisipan data dapat dilakukan dengan menggunakan Steganografi. Steganografi adalah teknik menyembunyikan pesan ke dalam sebuah media digital. Media digital yang dapat digunakan adalah teks, gambar, suara, dan video. Penelitian ini membahas tentang penerapan Steganografi untuk penyisipan pesan. Jenis pesan yang dapat disisipkan adalah pesan teks dengan format (pdf dan doc), pesan gambar dengan format (jpg, png, gift dan bmp), pesan suara dengan format (mp3, wav dan wma), serta pesan video dengan format (3gp). Aplikasi ini dikembangkan dengan menggunakan bahasa pemrograman Java dalam platform IDE NetBeans 6.8. Aplikasi yang dibangun dengan menggunakan bahasa pemrograman Java tersebut dapat menyisipkan pesan. Pesan yang dapat disisipkan antara lain pesan teks dengan format pdf dan doc, pesan gambar dengan format jpg, png, gift dan bmp, pesan suara dengan format mp3, wav dan wma, serta pesan video dengan format 3gp.","author":[{"dropping-particle":"","family":"Rohayah","given":"Siti","non-dropping-particle":"","parse-names":false,"suffix":""},{"dropping-particle":"","family":"Sasmito","given":"Ginanjar Wiro","non-dropping-particle":"","parse-names":false,"suffix":""},{"dropping-particle":"","family":"Somantri","given":"Oman","non-dropping-particle":"","parse-names":false,"suffix":""}],"container-title":"Jurnal Informatika","id":"ITEM-1","issue":"1","issued":{"date-parts":[["2015"]]},"page":"975-981","title":"Aplikasi Steganografi Untuk Penyisipan Pesan","type":"article-journal","volume":"9"},"uris":["http://www.mendeley.com/documents/?uuid=86ff3675-1fdf-4a5f-882c-423b70817f6b"]}],"mendeley":{"formattedCitation":"(Rohayah et al., 2015)","manualFormatting":"(dalam Rohayah et al., 2015)","plainTextFormattedCitation":"(Rohayah et al., 2015)","previouslyFormattedCitation":"(Rohayah et al., 2015)"},"properties":{"noteIndex":0},"schema":"https://github.com/citation-style-language/schema/raw/master/csl-citation.json"}</w:instrText>
      </w:r>
      <w:r w:rsidR="006770CA">
        <w:fldChar w:fldCharType="separate"/>
      </w:r>
      <w:r w:rsidR="006770CA" w:rsidRPr="006770CA">
        <w:rPr>
          <w:noProof/>
        </w:rPr>
        <w:t>(</w:t>
      </w:r>
      <w:r w:rsidR="009C5EC6">
        <w:rPr>
          <w:noProof/>
        </w:rPr>
        <w:t xml:space="preserve">dalam </w:t>
      </w:r>
      <w:r w:rsidR="006770CA" w:rsidRPr="006770CA">
        <w:rPr>
          <w:noProof/>
        </w:rPr>
        <w:t>Rohayah et al., 2015)</w:t>
      </w:r>
      <w:r w:rsidR="006770CA">
        <w:fldChar w:fldCharType="end"/>
      </w:r>
      <w:r>
        <w:t>,</w:t>
      </w:r>
      <w:r w:rsidR="006770CA">
        <w:t xml:space="preserve"> </w:t>
      </w:r>
      <w:r w:rsidRPr="00684D3F">
        <w:t xml:space="preserve">aplikasi merupakan jenis perangkat lunak yang dirancang untuk memenuhi berbagai kebutuhan terkait aktivitas tertentu, seperti bisnis, permainan, layanan publik, dan periklanan, serta banyak lagi. Perangkat lunak aplikasi sendiri adalah subkategori dari perangkat lunak komputer yang bertujuan untuk memanfaatkan kapasitas komputer secara langsung dalam menyelesaikan tugas yang dibutuhkan oleh pengguna. Hal ini berbeda dengan perangkat lunak sistem yang berfungsi mengintegrasikan kapabilitas perangkat, namun tidak langsung aplikatif dalam melaksanakan tugas-tugas yang spesifik menguntungkan pengguna. Beberapa contoh perangkat lunak aplikasi meliputi pengolah kata, </w:t>
      </w:r>
      <w:r w:rsidRPr="00684D3F">
        <w:rPr>
          <w:i/>
          <w:iCs/>
        </w:rPr>
        <w:t>spreadsheet</w:t>
      </w:r>
      <w:r w:rsidRPr="00684D3F">
        <w:t>, dan pemutar media.</w:t>
      </w:r>
    </w:p>
    <w:p w14:paraId="0804CA41" w14:textId="77777777" w:rsidR="006770CA" w:rsidRDefault="006770CA" w:rsidP="00684D3F">
      <w:pPr>
        <w:rPr>
          <w:lang w:val="en"/>
        </w:rPr>
      </w:pPr>
    </w:p>
    <w:p w14:paraId="61A95FFC" w14:textId="75FACB56" w:rsidR="008F1CB4" w:rsidRDefault="008F1CB4" w:rsidP="008F1CB4">
      <w:pPr>
        <w:pStyle w:val="Heading2"/>
      </w:pPr>
      <w:bookmarkStart w:id="17" w:name="_Toc165194717"/>
      <w:r>
        <w:t>Kentang</w:t>
      </w:r>
      <w:bookmarkEnd w:id="17"/>
    </w:p>
    <w:p w14:paraId="0778FE56" w14:textId="47804068" w:rsidR="008F1CB4" w:rsidRPr="008F1CB4" w:rsidRDefault="0075653A" w:rsidP="008F1CB4">
      <w:pPr>
        <w:rPr>
          <w:lang w:val="en"/>
        </w:rPr>
      </w:pPr>
      <w:r w:rsidRPr="0075653A">
        <w:rPr>
          <w:lang w:val="en"/>
        </w:rPr>
        <w:t>Kentang (</w:t>
      </w:r>
      <w:r w:rsidRPr="007B7B81">
        <w:rPr>
          <w:i/>
          <w:iCs/>
          <w:lang w:val="en"/>
        </w:rPr>
        <w:t>Solanum tuberosum L.</w:t>
      </w:r>
      <w:r w:rsidRPr="0075653A">
        <w:rPr>
          <w:lang w:val="en"/>
        </w:rPr>
        <w:t>) adalah jenis tanaman sayuran yang tumbuh setiap musim, dengan siklus hidup antara 90 hingga 180 hari, dan masuk dalam kategori tanaman perdu. Tanaman ini memerlukan tanah yang telah diolah dengan baik dan memiliki tekstur yang lembut. Idealnya, kentang ditanam di area yang berada di dataran tinggi atau wilayah pegunungan, di tempat yang memiliki ketinggian di atas 700 meter dari permukaan laut</w:t>
      </w:r>
      <w:r>
        <w:rPr>
          <w:lang w:val="en"/>
        </w:rPr>
        <w:fldChar w:fldCharType="begin" w:fldLock="1"/>
      </w:r>
      <w:r w:rsidR="00341E38">
        <w:rPr>
          <w:lang w:val="en"/>
        </w:rPr>
        <w:instrText>ADDIN CSL_CITATION {"citationItems":[{"id":"ITEM-1","itemData":{"DOI":"10.29244/agrob.v3i1.14833","ISSN":"2337-3407","abstract":"Penelitian ini dilakukan untuk mempelajari aspek pengelolaan budi daya komoditas kentang. Penelitian dilaksanakan di Kabupaten Bandung, Jawa Barat pada tanggal 14 Februari sampai dengan 14 Juni 2011. Aspek khusus yang diamati adalah pengaruh pembumbunan awal terhadap pertumbuhan tanaman kentang. Perlakuan yang dilakukan adalah ketinggian pembumbunan pada 10 cm, 15 cm, 20 cm dan variabel yang diamati adalah persentase pertumbuhan bibit, tinggi tanaman, jumlah stolon per batang dan bobot umbi saat panen. Hasil analisis menunjukkan bahwa tinggi perlakuan pembumbunan berpengaruh nyata terhadap persentase tumbuh bibit pada 21 hari setelah tanam dan berpengaruh sangat nyata terhadap tinggi tanaman pada 28 hari setelah tanam","author":[{"dropping-particle":"","family":"Utami","given":"Gina Rahma","non-dropping-particle":"","parse-names":false,"suffix":""},{"dropping-particle":"","family":"Rahayu","given":"Megayani Sri","non-dropping-particle":"","parse-names":false,"suffix":""},{"dropping-particle":"","family":"Setiawan","given":"Asep","non-dropping-particle":"","parse-names":false,"suffix":""}],"container-title":"Buletin Agrohorti","id":"ITEM-1","issue":"1","issued":{"date-parts":[["2015"]]},"page":"105-109","title":"Penanganan Budidaya Kentang (Solanum tuberosum L.) di Bandung, Jawa Barat","type":"article-journal","volume":"3"},"uris":["http://www.mendeley.com/documents/?uuid=fc178f60-f137-48f4-930b-9172b7c32073"]}],"mendeley":{"formattedCitation":"(Utami et al., 2015)","plainTextFormattedCitation":"(Utami et al., 2015)","previouslyFormattedCitation":"(Utami et al., 2015)"},"properties":{"noteIndex":0},"schema":"https://github.com/citation-style-language/schema/raw/master/csl-citation.json"}</w:instrText>
      </w:r>
      <w:r>
        <w:rPr>
          <w:lang w:val="en"/>
        </w:rPr>
        <w:fldChar w:fldCharType="separate"/>
      </w:r>
      <w:r w:rsidRPr="0075653A">
        <w:rPr>
          <w:noProof/>
          <w:lang w:val="en"/>
        </w:rPr>
        <w:t>(Utami et al., 2015)</w:t>
      </w:r>
      <w:r>
        <w:rPr>
          <w:lang w:val="en"/>
        </w:rPr>
        <w:fldChar w:fldCharType="end"/>
      </w:r>
      <w:r w:rsidRPr="0075653A">
        <w:rPr>
          <w:lang w:val="en"/>
        </w:rPr>
        <w:t>.</w:t>
      </w:r>
    </w:p>
    <w:p w14:paraId="322928F2" w14:textId="1D244129" w:rsidR="008F1CB4" w:rsidRDefault="0075653A" w:rsidP="00A330DF">
      <w:r w:rsidRPr="0075653A">
        <w:rPr>
          <w:lang w:val="en"/>
        </w:rPr>
        <w:lastRenderedPageBreak/>
        <w:t xml:space="preserve">Kentang adalah contoh dari jenis sayuran yang masuk dalam kelompok sayuran yang membutuhkan iklim sejuk untuk tumbuh dan berkembang, dengan kebutuhan suhu berkisar antara 10 hingga 18 derajat </w:t>
      </w:r>
      <w:r w:rsidRPr="00445F76">
        <w:rPr>
          <w:i/>
          <w:iCs/>
          <w:lang w:val="en"/>
        </w:rPr>
        <w:t>Celsius</w:t>
      </w:r>
      <w:r w:rsidRPr="0075653A">
        <w:rPr>
          <w:lang w:val="en"/>
        </w:rPr>
        <w:t>. Tanaman ini memiliki asal usul dari kawasan Pegunungan Andes, khususnya di Peru dan Bolivia, sebelum akhirnya menyebar ke negara-negara seperti Chili, Kolombia, Ekuador, Spanyol, dan meluas ke seluruh wilayah Eropa</w:t>
      </w:r>
      <w:r w:rsidR="00341E38">
        <w:rPr>
          <w:lang w:val="en"/>
        </w:rPr>
        <w:fldChar w:fldCharType="begin" w:fldLock="1"/>
      </w:r>
      <w:r w:rsidR="0005790A">
        <w:rPr>
          <w:lang w:val="en"/>
        </w:rPr>
        <w:instrText>ADDIN CSL_CITATION {"citationItems":[{"id":"ITEM-1","itemData":{"abstract":"This wide-ranging, comprehensive treatise examines the many different aspects of vegetables from an international perspective. The diversity and depth of coverage of vegetables is largely due to the extensive background and experiences of the authors, Vincent Rubatzky and Mas Yamaguchi, as well as considerable input from colleagues and expert reviewers. This logically-organized text, filled with numerous illustrations, photographs, and tables, begins with an easy-to-read introduction to such topics as: the current role of vegetables as a world food crop, the origin and classification of vegetables, vegetables in human nutrition, and plant toxicants and folklore concerning vegetables. Background material on the basic principles for growing crops and production under adverse conditions are also featured in this section. Much of the material covered in the book focuses on the major and minor vegetables, their origin, taxonomy, botany, physiology, production and post harvest handling, and composition and use. In addition, current world production statistics are provided for many vegetable crops as well as listings of important diseases, insects, and other pests for many family groups.","author":[{"dropping-particle":"","family":"Vincent E. Rubatzky","given":"","non-dropping-particle":"","parse-names":false,"suffix":""},{"dropping-particle":"","family":"Mas Yamaguchi","given":"","non-dropping-particle":"","parse-names":false,"suffix":""}],"id":"ITEM-1","issued":{"date-parts":[["1998"]]},"number-of-pages":"29-33","publisher":"Chapman &amp; Hall","title":"World Vegetables: Principles, Production, and Nutritive Values","type":"book"},"uris":["http://www.mendeley.com/documents/?uuid=76d23ba5-18d0-46c9-bf15-d3ea3bf7c802"]}],"mendeley":{"formattedCitation":"(Vincent E. Rubatzky &amp; Mas Yamaguchi, 1998)","plainTextFormattedCitation":"(Vincent E. Rubatzky &amp; Mas Yamaguchi, 1998)","previouslyFormattedCitation":"(Vincent E. Rubatzky &amp; Mas Yamaguchi, 1998)"},"properties":{"noteIndex":0},"schema":"https://github.com/citation-style-language/schema/raw/master/csl-citation.json"}</w:instrText>
      </w:r>
      <w:r w:rsidR="00341E38">
        <w:rPr>
          <w:lang w:val="en"/>
        </w:rPr>
        <w:fldChar w:fldCharType="separate"/>
      </w:r>
      <w:r w:rsidR="00341E38" w:rsidRPr="00341E38">
        <w:rPr>
          <w:noProof/>
          <w:lang w:val="en"/>
        </w:rPr>
        <w:t>(Vincent E. Rubatzky &amp; Mas Yamaguchi, 1998)</w:t>
      </w:r>
      <w:r w:rsidR="00341E38">
        <w:rPr>
          <w:lang w:val="en"/>
        </w:rPr>
        <w:fldChar w:fldCharType="end"/>
      </w:r>
      <w:r w:rsidRPr="0075653A">
        <w:rPr>
          <w:lang w:val="en"/>
        </w:rPr>
        <w:t>.</w:t>
      </w:r>
      <w:r w:rsidR="0005790A">
        <w:rPr>
          <w:lang w:val="en"/>
        </w:rPr>
        <w:t xml:space="preserve"> </w:t>
      </w:r>
      <w:r w:rsidR="0005790A">
        <w:t xml:space="preserve">Kentang yang diperkenalkan ke Indonesia, yaitu varietas </w:t>
      </w:r>
      <w:r w:rsidR="0005790A" w:rsidRPr="007B7B81">
        <w:rPr>
          <w:i/>
          <w:iCs/>
        </w:rPr>
        <w:t>Eigenheimer</w:t>
      </w:r>
      <w:r w:rsidR="0005790A">
        <w:t>, berasal dari Amerika. Varietas ini pertama kali ditemukan di wilayah sekitar Cimahi, Bandung, pada tahun 1794. Setelah itu, penyebarannya meluas ke berbagai daerah seperti Karo, Aceh, Padang, Bengkulu, Minahasa, Bali, Seram, dan Timor, menandakan adaptasi dan penerimaan terhadap tanaman ini di berbagai kondisi geografis Indonesia</w:t>
      </w:r>
      <w:r w:rsidR="0005790A">
        <w:fldChar w:fldCharType="begin" w:fldLock="1"/>
      </w:r>
      <w:r w:rsidR="00D82512">
        <w:instrText>ADDIN CSL_CITATION {"citationItems":[{"id":"ITEM-1","itemData":{"DOI":"10.29244/agrob.v3i1.14833","ISSN":"2337-3407","abstract":"Penelitian ini dilakukan untuk mempelajari aspek pengelolaan budi daya komoditas kentang. Penelitian dilaksanakan di Kabupaten Bandung, Jawa Barat pada tanggal 14 Februari sampai dengan 14 Juni 2011. Aspek khusus yang diamati adalah pengaruh pembumbunan awal terhadap pertumbuhan tanaman kentang. Perlakuan yang dilakukan adalah ketinggian pembumbunan pada 10 cm, 15 cm, 20 cm dan variabel yang diamati adalah persentase pertumbuhan bibit, tinggi tanaman, jumlah stolon per batang dan bobot umbi saat panen. Hasil analisis menunjukkan bahwa tinggi perlakuan pembumbunan berpengaruh nyata terhadap persentase tumbuh bibit pada 21 hari setelah tanam dan berpengaruh sangat nyata terhadap tinggi tanaman pada 28 hari setelah tanam","author":[{"dropping-particle":"","family":"Utami","given":"Gina Rahma","non-dropping-particle":"","parse-names":false,"suffix":""},{"dropping-particle":"","family":"Rahayu","given":"Megayani Sri","non-dropping-particle":"","parse-names":false,"suffix":""},{"dropping-particle":"","family":"Setiawan","given":"Asep","non-dropping-particle":"","parse-names":false,"suffix":""}],"container-title":"Buletin Agrohorti","id":"ITEM-1","issue":"1","issued":{"date-parts":[["2015"]]},"page":"105-109","title":"Penanganan Budidaya Kentang (Solanum tuberosum L.) di Bandung, Jawa Barat","type":"article-journal","volume":"3"},"uris":["http://www.mendeley.com/documents/?uuid=fc178f60-f137-48f4-930b-9172b7c32073"]}],"mendeley":{"formattedCitation":"(Utami et al., 2015)","plainTextFormattedCitation":"(Utami et al., 2015)","previouslyFormattedCitation":"(Utami et al., 2015)"},"properties":{"noteIndex":0},"schema":"https://github.com/citation-style-language/schema/raw/master/csl-citation.json"}</w:instrText>
      </w:r>
      <w:r w:rsidR="0005790A">
        <w:fldChar w:fldCharType="separate"/>
      </w:r>
      <w:r w:rsidR="0005790A" w:rsidRPr="0005790A">
        <w:rPr>
          <w:noProof/>
        </w:rPr>
        <w:t>(Utami et al., 2015)</w:t>
      </w:r>
      <w:r w:rsidR="0005790A">
        <w:fldChar w:fldCharType="end"/>
      </w:r>
      <w:r w:rsidR="0005790A">
        <w:t>.</w:t>
      </w:r>
    </w:p>
    <w:p w14:paraId="3594F0AE" w14:textId="15941B27" w:rsidR="00007EAF" w:rsidRDefault="00007EAF" w:rsidP="00007EAF">
      <w:pPr>
        <w:pStyle w:val="Heading3"/>
      </w:pPr>
      <w:bookmarkStart w:id="18" w:name="_Toc165194718"/>
      <w:r>
        <w:t>Penyakit Daun Tanaman Kentang</w:t>
      </w:r>
      <w:bookmarkEnd w:id="18"/>
    </w:p>
    <w:p w14:paraId="6DE25D90" w14:textId="36A25697" w:rsidR="00007EAF" w:rsidRDefault="00007EAF" w:rsidP="00007EAF">
      <w:pPr>
        <w:ind w:firstLine="0"/>
        <w:rPr>
          <w:lang w:val="en"/>
        </w:rPr>
      </w:pPr>
      <w:r>
        <w:rPr>
          <w:lang w:val="en"/>
        </w:rPr>
        <w:t>Berikut ini beberapa penyakit yang dapat menyerang daun tanaman kentang:</w:t>
      </w:r>
    </w:p>
    <w:p w14:paraId="0CE0BB9F" w14:textId="3E84FB12" w:rsidR="00007EAF" w:rsidRDefault="00E3519B" w:rsidP="00312FDB">
      <w:pPr>
        <w:pStyle w:val="WOW"/>
        <w:numPr>
          <w:ilvl w:val="0"/>
          <w:numId w:val="13"/>
        </w:numPr>
        <w:rPr>
          <w:i/>
          <w:iCs/>
        </w:rPr>
      </w:pPr>
      <w:r w:rsidRPr="00E3519B">
        <w:rPr>
          <w:i/>
          <w:iCs/>
        </w:rPr>
        <w:t>Early Blight</w:t>
      </w:r>
    </w:p>
    <w:p w14:paraId="0EA0BEE7" w14:textId="5FDA10F7" w:rsidR="00E3519B" w:rsidRDefault="00555937" w:rsidP="00555937">
      <w:pPr>
        <w:pStyle w:val="WOW"/>
        <w:numPr>
          <w:ilvl w:val="0"/>
          <w:numId w:val="0"/>
        </w:numPr>
        <w:ind w:left="720" w:firstLine="720"/>
      </w:pPr>
      <w:r w:rsidRPr="00555937">
        <w:t>Gejala dari penyakit bercak kering</w:t>
      </w:r>
      <w:r w:rsidR="00DA3D5B">
        <w:t xml:space="preserve"> atau disebut juga </w:t>
      </w:r>
      <w:r w:rsidR="00DA3D5B" w:rsidRPr="00DA3D5B">
        <w:rPr>
          <w:i/>
          <w:iCs/>
        </w:rPr>
        <w:t>early blight</w:t>
      </w:r>
      <w:r w:rsidRPr="00555937">
        <w:t xml:space="preserve"> dapat ditemukan pada daun, batang, dan buah yang berusia lebih tua. Munculnya bercak dengan warna dari abu-abu ke coklat pada daun yang secara bertahap menyebar ke luar secara konsentris dari pusat yang tetap bersih, menghasilkan pola yang mirip dengan mata banteng. Sekitar luka ini, terdapat lingkaran dengan warna kuning terang yang mencolok. Seiring perkembangan penyakit, daun bisa menguning secara keseluruhan (klorosis) dan akhirnya rontok, yang dapat menyebabkan kehilangan daun secara signifikan</w:t>
      </w:r>
      <w:r w:rsidR="00BB5E2E">
        <w:t xml:space="preserve"> </w:t>
      </w:r>
      <w:r w:rsidR="00BB5E2E">
        <w:fldChar w:fldCharType="begin" w:fldLock="1"/>
      </w:r>
      <w:r w:rsidR="00F36D6A">
        <w:instrText>ADDIN CSL_CITATION {"citationItems":[{"id":"ITEM-1","itemData":{"URL":"https://plantix.net/id/library/plant-diseases/100321/early-blight/","accessed":{"date-parts":[["2024","3","25"]]},"author":[{"dropping-particle":"","family":"Plantix","given":"","non-dropping-particle":"","parse-names":false,"suffix":""}],"container-title":"Plantix.net","id":"ITEM-1","issued":{"date-parts":[["2023"]]},"title":"Bercak kering","type":"webpage"},"uris":["http://www.mendeley.com/documents/?uuid=a79800ac-2471-49eb-85ae-0c574cc41b8b"]}],"mendeley":{"formattedCitation":"(Plantix, 2023a)","plainTextFormattedCitation":"(Plantix, 2023a)","previouslyFormattedCitation":"(Plantix, 2023a)"},"properties":{"noteIndex":0},"schema":"https://github.com/citation-style-language/schema/raw/master/csl-citation.json"}</w:instrText>
      </w:r>
      <w:r w:rsidR="00BB5E2E">
        <w:fldChar w:fldCharType="separate"/>
      </w:r>
      <w:r w:rsidR="00BA4BF6" w:rsidRPr="00BA4BF6">
        <w:rPr>
          <w:noProof/>
        </w:rPr>
        <w:t>(Plantix, 2023a)</w:t>
      </w:r>
      <w:r w:rsidR="00BB5E2E">
        <w:fldChar w:fldCharType="end"/>
      </w:r>
      <w:r w:rsidRPr="00555937">
        <w:t xml:space="preserve">. </w:t>
      </w:r>
    </w:p>
    <w:p w14:paraId="54C1E2F1" w14:textId="77777777" w:rsidR="009533CC" w:rsidRDefault="00BB5E2E" w:rsidP="009533CC">
      <w:pPr>
        <w:pStyle w:val="WOW"/>
        <w:keepNext/>
        <w:numPr>
          <w:ilvl w:val="0"/>
          <w:numId w:val="0"/>
        </w:numPr>
        <w:ind w:left="720" w:hanging="360"/>
        <w:jc w:val="center"/>
      </w:pPr>
      <w:r>
        <w:rPr>
          <w:noProof/>
        </w:rPr>
        <w:lastRenderedPageBreak/>
        <w:drawing>
          <wp:inline distT="0" distB="0" distL="0" distR="0" wp14:anchorId="57FAA4AE" wp14:editId="3E6451AC">
            <wp:extent cx="2438400" cy="2438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5">
                      <a:extLst>
                        <a:ext uri="{28A0092B-C50C-407E-A947-70E740481C1C}">
                          <a14:useLocalDpi xmlns:a14="http://schemas.microsoft.com/office/drawing/2010/main" val="0"/>
                        </a:ext>
                      </a:extLst>
                    </a:blip>
                    <a:stretch>
                      <a:fillRect/>
                    </a:stretch>
                  </pic:blipFill>
                  <pic:spPr>
                    <a:xfrm>
                      <a:off x="0" y="0"/>
                      <a:ext cx="2438400" cy="2438400"/>
                    </a:xfrm>
                    <a:prstGeom prst="rect">
                      <a:avLst/>
                    </a:prstGeom>
                  </pic:spPr>
                </pic:pic>
              </a:graphicData>
            </a:graphic>
          </wp:inline>
        </w:drawing>
      </w:r>
    </w:p>
    <w:p w14:paraId="7C60EC42" w14:textId="3EEC7D4B" w:rsidR="00866319" w:rsidRDefault="009533CC" w:rsidP="000B77D7">
      <w:pPr>
        <w:pStyle w:val="Caption"/>
      </w:pPr>
      <w:bookmarkStart w:id="19" w:name="_Toc164956111"/>
      <w:r>
        <w:t xml:space="preserve">Gambar 2. </w:t>
      </w:r>
      <w:r>
        <w:fldChar w:fldCharType="begin"/>
      </w:r>
      <w:r>
        <w:instrText xml:space="preserve"> SEQ Gambar_2. \* ARABIC </w:instrText>
      </w:r>
      <w:r>
        <w:fldChar w:fldCharType="separate"/>
      </w:r>
      <w:r>
        <w:rPr>
          <w:noProof/>
        </w:rPr>
        <w:t>2</w:t>
      </w:r>
      <w:r>
        <w:fldChar w:fldCharType="end"/>
      </w:r>
      <w:r>
        <w:t xml:space="preserve"> Penyakit </w:t>
      </w:r>
      <w:r w:rsidRPr="009533CC">
        <w:t>early blight</w:t>
      </w:r>
      <w:r>
        <w:t xml:space="preserve"> </w:t>
      </w:r>
      <w:r>
        <w:fldChar w:fldCharType="begin" w:fldLock="1"/>
      </w:r>
      <w:r w:rsidR="00D57B7F">
        <w:instrText>ADDIN CSL_CITATION {"citationItems":[{"id":"ITEM-1","itemData":{"URL":"https://www.kaggle.com/datasets/abdallahalidev/plantvillage-dataset","accessed":{"date-parts":[["2024","3","25"]]},"author":[{"dropping-particle":"","family":"Ali","given":"Abdallah","non-dropping-particle":"","parse-names":false,"suffix":""}],"container-title":"kaggle","id":"ITEM-1","issued":{"date-parts":[["2019"]]},"title":"PlantVillage Dataset","type":"webpage"},"uris":["http://www.mendeley.com/documents/?uuid=d7fb05b4-6a36-42fc-be55-963f7454441b"]}],"mendeley":{"formattedCitation":"(Ali, 2019)","plainTextFormattedCitation":"(Ali, 2019)","previouslyFormattedCitation":"(Ali, 2019)"},"properties":{"noteIndex":0},"schema":"https://github.com/citation-style-language/schema/raw/master/csl-citation.json"}</w:instrText>
      </w:r>
      <w:r>
        <w:fldChar w:fldCharType="separate"/>
      </w:r>
      <w:r w:rsidRPr="009533CC">
        <w:rPr>
          <w:noProof/>
        </w:rPr>
        <w:t>(Ali, 2019)</w:t>
      </w:r>
      <w:bookmarkEnd w:id="19"/>
      <w:r>
        <w:fldChar w:fldCharType="end"/>
      </w:r>
    </w:p>
    <w:p w14:paraId="2CA5C925" w14:textId="3C2E3AC9" w:rsidR="00D57B7F" w:rsidRPr="00D57B7F" w:rsidRDefault="00D57B7F" w:rsidP="00D57B7F">
      <w:pPr>
        <w:pStyle w:val="WOW"/>
        <w:numPr>
          <w:ilvl w:val="0"/>
          <w:numId w:val="0"/>
        </w:numPr>
        <w:ind w:left="720" w:firstLine="720"/>
      </w:pPr>
      <w:r w:rsidRPr="00D57B7F">
        <w:rPr>
          <w:i/>
          <w:iCs/>
        </w:rPr>
        <w:t>Early blight</w:t>
      </w:r>
      <w:r w:rsidRPr="00D57B7F">
        <w:t xml:space="preserve"> disebabkan oleh dua jenis jamur yang memiliki kekerabatan dekat, yaitu </w:t>
      </w:r>
      <w:r w:rsidRPr="00D57B7F">
        <w:rPr>
          <w:i/>
          <w:iCs/>
        </w:rPr>
        <w:t>Alternaria tomatophila</w:t>
      </w:r>
      <w:r w:rsidRPr="00D57B7F">
        <w:t xml:space="preserve"> dan </w:t>
      </w:r>
      <w:r w:rsidRPr="00D57B7F">
        <w:rPr>
          <w:i/>
          <w:iCs/>
        </w:rPr>
        <w:t>Alternaria solani</w:t>
      </w:r>
      <w:r w:rsidRPr="00D57B7F">
        <w:t>. Kedua jamur ini bertahan hidup di dalam tanah dan pada reruntuhan tanaman</w:t>
      </w:r>
      <w:r>
        <w:t xml:space="preserve"> </w:t>
      </w:r>
      <w:r>
        <w:fldChar w:fldCharType="begin" w:fldLock="1"/>
      </w:r>
      <w:r w:rsidR="00E2625E">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manualFormatting":"(L. Meno dalam Fuadi &amp; Suharso, 2022)","plainTextFormattedCitation":"(Fuadi &amp; Suharso, 2022)","previouslyFormattedCitation":"(Fuadi &amp; Suharso, 2022)"},"properties":{"noteIndex":0},"schema":"https://github.com/citation-style-language/schema/raw/master/csl-citation.json"}</w:instrText>
      </w:r>
      <w:r>
        <w:fldChar w:fldCharType="separate"/>
      </w:r>
      <w:r w:rsidRPr="00D57B7F">
        <w:rPr>
          <w:noProof/>
        </w:rPr>
        <w:t>(</w:t>
      </w:r>
      <w:r w:rsidR="00EA675A">
        <w:rPr>
          <w:noProof/>
        </w:rPr>
        <w:t xml:space="preserve">L. Meno dalam </w:t>
      </w:r>
      <w:r w:rsidRPr="00D57B7F">
        <w:rPr>
          <w:noProof/>
        </w:rPr>
        <w:t>Fuadi &amp; Suharso, 2022)</w:t>
      </w:r>
      <w:r>
        <w:fldChar w:fldCharType="end"/>
      </w:r>
      <w:r w:rsidRPr="00D57B7F">
        <w:t>.</w:t>
      </w:r>
      <w:r w:rsidR="00E2625E">
        <w:t xml:space="preserve"> </w:t>
      </w:r>
      <w:r w:rsidR="00E2625E" w:rsidRPr="00E2625E">
        <w:t xml:space="preserve">Banyak fungisida tersedia di pasaran untuk mengatasi penyakit bercak kering, termasuk produk yang mengandung </w:t>
      </w:r>
      <w:r w:rsidR="00E2625E" w:rsidRPr="00E2625E">
        <w:rPr>
          <w:i/>
          <w:iCs/>
        </w:rPr>
        <w:t>azoxystrobin</w:t>
      </w:r>
      <w:r w:rsidR="00E2625E" w:rsidRPr="00E2625E">
        <w:t xml:space="preserve">, </w:t>
      </w:r>
      <w:r w:rsidR="00E2625E" w:rsidRPr="00E2625E">
        <w:rPr>
          <w:i/>
          <w:iCs/>
        </w:rPr>
        <w:t>pyraclostrobin</w:t>
      </w:r>
      <w:r w:rsidR="00E2625E" w:rsidRPr="00E2625E">
        <w:t xml:space="preserve">, </w:t>
      </w:r>
      <w:r w:rsidR="00E2625E" w:rsidRPr="00E2625E">
        <w:rPr>
          <w:i/>
          <w:iCs/>
        </w:rPr>
        <w:t>difenoconazole</w:t>
      </w:r>
      <w:r w:rsidR="00E2625E" w:rsidRPr="00E2625E">
        <w:t xml:space="preserve">, </w:t>
      </w:r>
      <w:r w:rsidR="00E2625E" w:rsidRPr="00E2625E">
        <w:rPr>
          <w:i/>
          <w:iCs/>
        </w:rPr>
        <w:t>boscalid</w:t>
      </w:r>
      <w:r w:rsidR="00E2625E" w:rsidRPr="00E2625E">
        <w:t xml:space="preserve">, </w:t>
      </w:r>
      <w:r w:rsidR="00E2625E" w:rsidRPr="00E2625E">
        <w:rPr>
          <w:i/>
          <w:iCs/>
        </w:rPr>
        <w:t>chlorothalonil</w:t>
      </w:r>
      <w:r w:rsidR="00E2625E" w:rsidRPr="00E2625E">
        <w:t xml:space="preserve">, </w:t>
      </w:r>
      <w:r w:rsidR="00E2625E" w:rsidRPr="00E2625E">
        <w:rPr>
          <w:i/>
          <w:iCs/>
        </w:rPr>
        <w:t>fenamidone</w:t>
      </w:r>
      <w:r w:rsidR="00E2625E" w:rsidRPr="00E2625E">
        <w:t xml:space="preserve">, </w:t>
      </w:r>
      <w:r w:rsidR="00E2625E" w:rsidRPr="00E2625E">
        <w:rPr>
          <w:i/>
          <w:iCs/>
        </w:rPr>
        <w:t>maneb</w:t>
      </w:r>
      <w:r w:rsidR="00E2625E" w:rsidRPr="00E2625E">
        <w:t xml:space="preserve">, </w:t>
      </w:r>
      <w:r w:rsidR="00E2625E" w:rsidRPr="00E2625E">
        <w:rPr>
          <w:i/>
          <w:iCs/>
        </w:rPr>
        <w:t>mancozeb</w:t>
      </w:r>
      <w:r w:rsidR="00E2625E" w:rsidRPr="00E2625E">
        <w:t xml:space="preserve">, </w:t>
      </w:r>
      <w:r w:rsidR="00E2625E" w:rsidRPr="00E2625E">
        <w:rPr>
          <w:i/>
          <w:iCs/>
        </w:rPr>
        <w:t>trifloxystrobin</w:t>
      </w:r>
      <w:r w:rsidR="00E2625E" w:rsidRPr="00E2625E">
        <w:t xml:space="preserve">, dan </w:t>
      </w:r>
      <w:r w:rsidR="00E2625E" w:rsidRPr="00E2625E">
        <w:rPr>
          <w:i/>
          <w:iCs/>
        </w:rPr>
        <w:t>ziram</w:t>
      </w:r>
      <w:r w:rsidR="00E2625E" w:rsidRPr="00E2625E">
        <w:t>, baik secara tunggal maupun dalam kombinasi. Sangat dianjurkan untuk berganti-ganti antar senyawa kimia yang digunakan untuk mencegah resistensi. Aplikasi fungisida harus dilakukan secara tepat waktu, dengan memperhatikan prakiraan cuaca. Penting juga untuk memperhatikan interval waktu yang aman antara aplikasi terakhir fungisida dan panen, agar produk dapat dipanen dengan aman</w:t>
      </w:r>
      <w:r w:rsidR="00E2625E">
        <w:t xml:space="preserve"> </w:t>
      </w:r>
      <w:r w:rsidR="00E2625E">
        <w:fldChar w:fldCharType="begin" w:fldLock="1"/>
      </w:r>
      <w:r w:rsidR="00F36D6A">
        <w:instrText>ADDIN CSL_CITATION {"citationItems":[{"id":"ITEM-1","itemData":{"URL":"https://plantix.net/id/library/plant-diseases/100321/early-blight/","accessed":{"date-parts":[["2024","3","25"]]},"author":[{"dropping-particle":"","family":"Plantix","given":"","non-dropping-particle":"","parse-names":false,"suffix":""}],"container-title":"Plantix.net","id":"ITEM-1","issued":{"date-parts":[["2023"]]},"title":"Bercak kering","type":"webpage"},"uris":["http://www.mendeley.com/documents/?uuid=a79800ac-2471-49eb-85ae-0c574cc41b8b"]}],"mendeley":{"formattedCitation":"(Plantix, 2023a)","plainTextFormattedCitation":"(Plantix, 2023a)","previouslyFormattedCitation":"(Plantix, 2023a)"},"properties":{"noteIndex":0},"schema":"https://github.com/citation-style-language/schema/raw/master/csl-citation.json"}</w:instrText>
      </w:r>
      <w:r w:rsidR="00E2625E">
        <w:fldChar w:fldCharType="separate"/>
      </w:r>
      <w:r w:rsidR="00BA4BF6" w:rsidRPr="00BA4BF6">
        <w:rPr>
          <w:noProof/>
        </w:rPr>
        <w:t>(Plantix, 2023a)</w:t>
      </w:r>
      <w:r w:rsidR="00E2625E">
        <w:fldChar w:fldCharType="end"/>
      </w:r>
      <w:r w:rsidR="00E2625E" w:rsidRPr="00E2625E">
        <w:t>.</w:t>
      </w:r>
    </w:p>
    <w:p w14:paraId="487EBD85" w14:textId="397BD248" w:rsidR="00341E38" w:rsidRDefault="00E3519B" w:rsidP="00E3519B">
      <w:pPr>
        <w:pStyle w:val="WOW"/>
        <w:rPr>
          <w:i/>
          <w:iCs/>
        </w:rPr>
      </w:pPr>
      <w:r w:rsidRPr="00E3519B">
        <w:rPr>
          <w:i/>
          <w:iCs/>
        </w:rPr>
        <w:t>Late Blight</w:t>
      </w:r>
    </w:p>
    <w:p w14:paraId="5E3ED5DE" w14:textId="549CD152" w:rsidR="00A92918" w:rsidRDefault="00A92918" w:rsidP="00A92918">
      <w:pPr>
        <w:pStyle w:val="WOW"/>
        <w:numPr>
          <w:ilvl w:val="0"/>
          <w:numId w:val="0"/>
        </w:numPr>
        <w:ind w:left="720" w:firstLine="720"/>
      </w:pPr>
      <w:r w:rsidRPr="00A92918">
        <w:t>Penyakit</w:t>
      </w:r>
      <w:r>
        <w:t xml:space="preserve"> busuk</w:t>
      </w:r>
      <w:r w:rsidRPr="00A92918">
        <w:t xml:space="preserve"> daun, dikenal juga sebagai </w:t>
      </w:r>
      <w:r w:rsidRPr="00A92918">
        <w:rPr>
          <w:i/>
          <w:iCs/>
        </w:rPr>
        <w:t>late blight</w:t>
      </w:r>
      <w:r w:rsidRPr="00A92918">
        <w:t>, umumnya muncul pada tanaman selama periode pertumbuhan minggu kelima hingga minggu keenam. Tanda-tanda awal dari penyakit ini mencakup kemunculan noda-noda lembap pada pinggiran daun, yang dapat juga terjadi di bagian tengahnya</w:t>
      </w:r>
      <w:r w:rsidR="00E84A45">
        <w:t>.</w:t>
      </w:r>
      <w:r w:rsidR="00E84A45" w:rsidRPr="00E84A45">
        <w:t xml:space="preserve"> Kemudian bercak ini akan melebar dan warna daun berubah menjadi coklat/abu-abu.</w:t>
      </w:r>
      <w:r w:rsidR="00672F74">
        <w:fldChar w:fldCharType="begin" w:fldLock="1"/>
      </w:r>
      <w:r w:rsidR="00BB5E2E">
        <w:instrText>ADDIN CSL_CITATION {"citationItems":[{"id":"ITEM-1","itemData":{"DOI":"10.24076/citec.2021v8i1.263","ISSN":"2354-5771","abstract":"Produk pertanian kentang menjadi sangat penting karena termasuk makanan utama bagi manusia. Kentang memiliki kandungan karbohidrat yang menjadikanya sebagai makanan utama. Dalam mengelola pertanian kentang ini tentu memiliki beberapa kendala diantaranya adalah penyakit yang menyerang pada daun kentang yang jika dibiarkan akan menghasilkan produksi yang buruk atau bahkan gagal panen. Late blight dan early blight adalah penyakit yang sering ditemui pada daun kentang. Penyakit ini memiliki gejala masing-masing sehingga para petani dapat melakukan pencegahan jika melihat gejala pada daun kentang, tetapi langkah ini memliki kelemahan yaitu proses identifikasi yang lama, dan jika penanganan pada penyakit daun ini sangat lambat akan mengakibatkan penambahan biaya perawatan. Dengan memanfaatkan teknologi yaitu berupa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validation accuracy 94%.Kata Kunci—Penyakit daun kentang, late blight, early blight, identifikasi, CNNPotato agricultural products are essential because they are the leading food. Potatoes have carbohydrate content, which makes them the leading food for humans. But in carrying out this potato farming certainly has several obstacles, including the disease that attacks the potato leaves which if left unchecked will result in poor production or even crop failure. late blight and early blight are diseases that are often found in potato leaves. This disease has its own symptoms so that farmers can take precautions if they see symptoms on potato leaves, but this step has a weakness that is a long identification process, and if the handling of this leaf disease is very slow will result in additional maintenance costs. By utilizing technology in the form of digital image processing, this can be overcome, so this research will propose an appropriate method in detecting diseases in the leaves of potato plants. Classification will be carried out with three classes in the form of healthy leaves, early blight, and late blight using the Convolutional Neural Network (CNN) algorithm. The results of this res…","author":[{"dropping-particle":"","family":"Rozaqi","given":"Abdul Jalil","non-dropping-particle":"","parse-names":false,"suffix":""},{"dropping-particle":"","family":"Sunyoto","given":"Andi","non-dropping-particle":"","parse-names":false,"suffix":""},{"dropping-particle":"","family":"Arief","given":"M rudyanto","non-dropping-particle":"","parse-names":false,"suffix":""}],"container-title":"Creative Information Technology Journal","id":"ITEM-1","issue":"1","issued":{"date-parts":[["2021"]]},"page":"22","title":"Deteksi Penyakit Pada Daun Kentang Menggunakan Pengolahan Citra dengan Metode Convolutional Neural Network","type":"article-journal","volume":"8"},"uris":["http://www.mendeley.com/documents/?uuid=888a2a3d-c8cb-4bbd-ab54-954385459df1"]}],"mendeley":{"formattedCitation":"(Rozaqi et al., 2021)","plainTextFormattedCitation":"(Rozaqi et al., 2021)","previouslyFormattedCitation":"(Rozaqi et al., 2021)"},"properties":{"noteIndex":0},"schema":"https://github.com/citation-style-language/schema/raw/master/csl-citation.json"}</w:instrText>
      </w:r>
      <w:r w:rsidR="00672F74">
        <w:fldChar w:fldCharType="separate"/>
      </w:r>
      <w:r w:rsidR="00672F74" w:rsidRPr="00672F74">
        <w:rPr>
          <w:noProof/>
        </w:rPr>
        <w:t>(Rozaqi et al., 2021)</w:t>
      </w:r>
      <w:r w:rsidR="00672F74">
        <w:fldChar w:fldCharType="end"/>
      </w:r>
      <w:r w:rsidRPr="00A92918">
        <w:t>.</w:t>
      </w:r>
    </w:p>
    <w:p w14:paraId="55B7981D" w14:textId="77777777" w:rsidR="00E94AFF" w:rsidRDefault="00E94AFF" w:rsidP="00E94AFF">
      <w:pPr>
        <w:pStyle w:val="WOW"/>
        <w:keepNext/>
        <w:numPr>
          <w:ilvl w:val="0"/>
          <w:numId w:val="0"/>
        </w:numPr>
        <w:ind w:left="720"/>
        <w:jc w:val="center"/>
      </w:pPr>
      <w:r>
        <w:rPr>
          <w:noProof/>
        </w:rPr>
        <w:lastRenderedPageBreak/>
        <w:drawing>
          <wp:inline distT="0" distB="0" distL="0" distR="0" wp14:anchorId="5D0D99E5" wp14:editId="6AF02327">
            <wp:extent cx="2171700" cy="2171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extLst>
                        <a:ext uri="{28A0092B-C50C-407E-A947-70E740481C1C}">
                          <a14:useLocalDpi xmlns:a14="http://schemas.microsoft.com/office/drawing/2010/main" val="0"/>
                        </a:ext>
                      </a:extLst>
                    </a:blip>
                    <a:stretch>
                      <a:fillRect/>
                    </a:stretch>
                  </pic:blipFill>
                  <pic:spPr>
                    <a:xfrm>
                      <a:off x="0" y="0"/>
                      <a:ext cx="2171700" cy="2171700"/>
                    </a:xfrm>
                    <a:prstGeom prst="rect">
                      <a:avLst/>
                    </a:prstGeom>
                  </pic:spPr>
                </pic:pic>
              </a:graphicData>
            </a:graphic>
          </wp:inline>
        </w:drawing>
      </w:r>
    </w:p>
    <w:p w14:paraId="090E0F3A" w14:textId="30E44CA4" w:rsidR="00A92918" w:rsidRDefault="00E94AFF" w:rsidP="000B77D7">
      <w:pPr>
        <w:pStyle w:val="Caption"/>
      </w:pPr>
      <w:bookmarkStart w:id="20" w:name="_Toc164956112"/>
      <w:r>
        <w:t xml:space="preserve">Gambar 2. </w:t>
      </w:r>
      <w:r>
        <w:fldChar w:fldCharType="begin"/>
      </w:r>
      <w:r>
        <w:instrText xml:space="preserve"> SEQ Gambar_2. \* ARABIC </w:instrText>
      </w:r>
      <w:r>
        <w:fldChar w:fldCharType="separate"/>
      </w:r>
      <w:r w:rsidR="009533CC">
        <w:rPr>
          <w:noProof/>
        </w:rPr>
        <w:t>3</w:t>
      </w:r>
      <w:r>
        <w:fldChar w:fldCharType="end"/>
      </w:r>
      <w:r>
        <w:t xml:space="preserve"> </w:t>
      </w:r>
      <w:r w:rsidR="00D82512">
        <w:t xml:space="preserve">Penyakit </w:t>
      </w:r>
      <w:r w:rsidR="00D82512" w:rsidRPr="00D82512">
        <w:t>late blight</w:t>
      </w:r>
      <w:r w:rsidR="00D82512">
        <w:t xml:space="preserve"> </w:t>
      </w:r>
      <w:r w:rsidR="00D82512">
        <w:fldChar w:fldCharType="begin" w:fldLock="1"/>
      </w:r>
      <w:r w:rsidR="00494405">
        <w:instrText>ADDIN CSL_CITATION {"citationItems":[{"id":"ITEM-1","itemData":{"URL":"https://www.kaggle.com/datasets/abdallahalidev/plantvillage-dataset","accessed":{"date-parts":[["2024","3","25"]]},"author":[{"dropping-particle":"","family":"Ali","given":"Abdallah","non-dropping-particle":"","parse-names":false,"suffix":""}],"container-title":"kaggle","id":"ITEM-1","issued":{"date-parts":[["2019"]]},"title":"PlantVillage Dataset","type":"webpage"},"uris":["http://www.mendeley.com/documents/?uuid=d7fb05b4-6a36-42fc-be55-963f7454441b"]}],"mendeley":{"formattedCitation":"(Ali, 2019)","plainTextFormattedCitation":"(Ali, 2019)","previouslyFormattedCitation":"(Ali, 2019)"},"properties":{"noteIndex":0},"schema":"https://github.com/citation-style-language/schema/raw/master/csl-citation.json"}</w:instrText>
      </w:r>
      <w:r w:rsidR="00D82512">
        <w:fldChar w:fldCharType="separate"/>
      </w:r>
      <w:r w:rsidR="00D82512" w:rsidRPr="00D82512">
        <w:rPr>
          <w:noProof/>
        </w:rPr>
        <w:t>(Ali, 2019)</w:t>
      </w:r>
      <w:bookmarkEnd w:id="20"/>
      <w:r w:rsidR="00D82512">
        <w:fldChar w:fldCharType="end"/>
      </w:r>
    </w:p>
    <w:p w14:paraId="61D4EE4B" w14:textId="27D9768B" w:rsidR="00E54CFE" w:rsidRDefault="00494405" w:rsidP="00E54CFE">
      <w:pPr>
        <w:rPr>
          <w:lang w:val="en"/>
        </w:rPr>
      </w:pPr>
      <w:r>
        <w:rPr>
          <w:i/>
          <w:iCs/>
          <w:lang w:val="en"/>
        </w:rPr>
        <w:t>L</w:t>
      </w:r>
      <w:r w:rsidRPr="00494405">
        <w:rPr>
          <w:i/>
          <w:iCs/>
          <w:lang w:val="en"/>
        </w:rPr>
        <w:t>ate blight</w:t>
      </w:r>
      <w:r w:rsidRPr="00494405">
        <w:rPr>
          <w:lang w:val="en"/>
        </w:rPr>
        <w:t xml:space="preserve"> disebabkan oleh </w:t>
      </w:r>
      <w:r w:rsidRPr="00494405">
        <w:rPr>
          <w:i/>
          <w:iCs/>
          <w:lang w:val="en"/>
        </w:rPr>
        <w:t>Phytophthora infestans</w:t>
      </w:r>
      <w:r w:rsidRPr="00494405">
        <w:rPr>
          <w:lang w:val="en"/>
        </w:rPr>
        <w:t xml:space="preserve"> yaitu suatu mikroorganisme yang menyukai lingkungan lembab dan sejuk</w:t>
      </w:r>
      <w:r>
        <w:rPr>
          <w:lang w:val="en"/>
        </w:rPr>
        <w:t xml:space="preserve"> </w:t>
      </w:r>
      <w:r>
        <w:rPr>
          <w:lang w:val="en"/>
        </w:rPr>
        <w:fldChar w:fldCharType="begin" w:fldLock="1"/>
      </w:r>
      <w:r w:rsidR="00672F74">
        <w:rPr>
          <w:lang w:val="en"/>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manualFormatting":"(A. Majeed dalam Fuadi &amp; Suharso, 2022)","plainTextFormattedCitation":"(Fuadi &amp; Suharso, 2022)","previouslyFormattedCitation":"(Fuadi &amp; Suharso, 2022)"},"properties":{"noteIndex":0},"schema":"https://github.com/citation-style-language/schema/raw/master/csl-citation.json"}</w:instrText>
      </w:r>
      <w:r>
        <w:rPr>
          <w:lang w:val="en"/>
        </w:rPr>
        <w:fldChar w:fldCharType="separate"/>
      </w:r>
      <w:r w:rsidRPr="00494405">
        <w:rPr>
          <w:noProof/>
          <w:lang w:val="en"/>
        </w:rPr>
        <w:t>(</w:t>
      </w:r>
      <w:r w:rsidR="00AD4186">
        <w:rPr>
          <w:noProof/>
          <w:lang w:val="en"/>
        </w:rPr>
        <w:t xml:space="preserve">A. Majeed dalam </w:t>
      </w:r>
      <w:r w:rsidRPr="00494405">
        <w:rPr>
          <w:noProof/>
          <w:lang w:val="en"/>
        </w:rPr>
        <w:t>Fuadi &amp; Suharso, 2022)</w:t>
      </w:r>
      <w:r>
        <w:rPr>
          <w:lang w:val="en"/>
        </w:rPr>
        <w:fldChar w:fldCharType="end"/>
      </w:r>
      <w:r>
        <w:rPr>
          <w:lang w:val="en"/>
        </w:rPr>
        <w:t>.</w:t>
      </w:r>
      <w:r w:rsidR="00E54CFE">
        <w:rPr>
          <w:lang w:val="en"/>
        </w:rPr>
        <w:t xml:space="preserve"> </w:t>
      </w:r>
      <w:r w:rsidR="00E54CFE" w:rsidRPr="00E54CFE">
        <w:rPr>
          <w:lang w:val="en"/>
        </w:rPr>
        <w:t>Tanda awal penyakit busuk daun yang paling jelas adalah bercak coklat atau bercak penyakit pada batang tanaman</w:t>
      </w:r>
      <w:r w:rsidR="00E54CFE">
        <w:rPr>
          <w:lang w:val="en"/>
        </w:rPr>
        <w:t xml:space="preserve">. </w:t>
      </w:r>
      <w:r w:rsidR="0096159B" w:rsidRPr="0096159B">
        <w:rPr>
          <w:lang w:val="en"/>
        </w:rPr>
        <w:t xml:space="preserve">Aplikasi fungisida penting untuk mengendalikan penyakit </w:t>
      </w:r>
      <w:r w:rsidR="0096159B">
        <w:rPr>
          <w:lang w:val="en"/>
        </w:rPr>
        <w:t>busuk daun</w:t>
      </w:r>
      <w:r w:rsidR="0096159B" w:rsidRPr="0096159B">
        <w:rPr>
          <w:lang w:val="en"/>
        </w:rPr>
        <w:t xml:space="preserve">, terutama di daerah lembab. Fungisida kontak yang melapisi daun dapat efektif sebelum infeksi dan tidak memicu kekebalan pada jamur. Fungisida yang mengandung </w:t>
      </w:r>
      <w:r w:rsidR="0096159B" w:rsidRPr="0096159B">
        <w:rPr>
          <w:i/>
          <w:iCs/>
          <w:lang w:val="en"/>
        </w:rPr>
        <w:t>mandipropamid</w:t>
      </w:r>
      <w:r w:rsidR="0096159B" w:rsidRPr="0096159B">
        <w:rPr>
          <w:lang w:val="en"/>
        </w:rPr>
        <w:t xml:space="preserve">, </w:t>
      </w:r>
      <w:r w:rsidR="0096159B" w:rsidRPr="0096159B">
        <w:rPr>
          <w:i/>
          <w:iCs/>
          <w:lang w:val="en"/>
        </w:rPr>
        <w:t>chlorothalonil</w:t>
      </w:r>
      <w:r w:rsidR="0096159B" w:rsidRPr="0096159B">
        <w:rPr>
          <w:lang w:val="en"/>
        </w:rPr>
        <w:t xml:space="preserve">, </w:t>
      </w:r>
      <w:r w:rsidR="0096159B" w:rsidRPr="0096159B">
        <w:rPr>
          <w:i/>
          <w:iCs/>
          <w:lang w:val="en"/>
        </w:rPr>
        <w:t>fluazinam</w:t>
      </w:r>
      <w:r w:rsidR="0096159B" w:rsidRPr="0096159B">
        <w:rPr>
          <w:lang w:val="en"/>
        </w:rPr>
        <w:t xml:space="preserve">, atau </w:t>
      </w:r>
      <w:r w:rsidR="0096159B" w:rsidRPr="0096159B">
        <w:rPr>
          <w:i/>
          <w:iCs/>
          <w:lang w:val="en"/>
        </w:rPr>
        <w:t>mancozeb</w:t>
      </w:r>
      <w:r w:rsidR="0096159B" w:rsidRPr="0096159B">
        <w:rPr>
          <w:lang w:val="en"/>
        </w:rPr>
        <w:t xml:space="preserve"> juga dapat digunakan sebagai perlakuan pencegahan. Perlakuan benih sebelum disemai dengan fungisida seperti </w:t>
      </w:r>
      <w:r w:rsidR="0096159B" w:rsidRPr="005C43E0">
        <w:rPr>
          <w:i/>
          <w:iCs/>
          <w:lang w:val="en"/>
        </w:rPr>
        <w:t>mancozeb</w:t>
      </w:r>
      <w:r w:rsidR="0096159B" w:rsidRPr="0096159B">
        <w:rPr>
          <w:lang w:val="en"/>
        </w:rPr>
        <w:t xml:space="preserve"> juga berhasil</w:t>
      </w:r>
      <w:r w:rsidR="00040B9F">
        <w:rPr>
          <w:lang w:val="en"/>
        </w:rPr>
        <w:fldChar w:fldCharType="begin" w:fldLock="1"/>
      </w:r>
      <w:r w:rsidR="00F36D6A">
        <w:rPr>
          <w:lang w:val="en"/>
        </w:rPr>
        <w:instrText>ADDIN CSL_CITATION {"citationItems":[{"id":"ITEM-1","itemData":{"URL":"https://plantix.net/id/library/plant-diseases/100040/potato-late-blight/","accessed":{"date-parts":[["2024","3","25"]]},"author":[{"dropping-particle":"","family":"Plantix","given":"","non-dropping-particle":"","parse-names":false,"suffix":""}],"container-title":"Plantix.net","id":"ITEM-1","issued":{"date-parts":[["2023"]]},"title":"Hawar Daun Kentang","type":"webpage"},"uris":["http://www.mendeley.com/documents/?uuid=cf2ee6be-b416-45a8-8118-a622e6c2ae0b"]}],"mendeley":{"formattedCitation":"(Plantix, 2023b)","plainTextFormattedCitation":"(Plantix, 2023b)","previouslyFormattedCitation":"(Plantix, 2023b)"},"properties":{"noteIndex":0},"schema":"https://github.com/citation-style-language/schema/raw/master/csl-citation.json"}</w:instrText>
      </w:r>
      <w:r w:rsidR="00040B9F">
        <w:rPr>
          <w:lang w:val="en"/>
        </w:rPr>
        <w:fldChar w:fldCharType="separate"/>
      </w:r>
      <w:r w:rsidR="00BA4BF6" w:rsidRPr="00BA4BF6">
        <w:rPr>
          <w:noProof/>
          <w:lang w:val="en"/>
        </w:rPr>
        <w:t>(Plantix, 2023b)</w:t>
      </w:r>
      <w:r w:rsidR="00040B9F">
        <w:rPr>
          <w:lang w:val="en"/>
        </w:rPr>
        <w:fldChar w:fldCharType="end"/>
      </w:r>
      <w:r w:rsidR="0096159B" w:rsidRPr="0096159B">
        <w:rPr>
          <w:lang w:val="en"/>
        </w:rPr>
        <w:t>.</w:t>
      </w:r>
    </w:p>
    <w:p w14:paraId="102F6A0A" w14:textId="0603ADEB" w:rsidR="00BA4BF6" w:rsidRDefault="00BA4BF6" w:rsidP="00E54CFE">
      <w:pPr>
        <w:rPr>
          <w:lang w:val="en"/>
        </w:rPr>
      </w:pPr>
    </w:p>
    <w:p w14:paraId="5633D142" w14:textId="55796201" w:rsidR="00BA4BF6" w:rsidRDefault="005960EA" w:rsidP="00BA4BF6">
      <w:pPr>
        <w:pStyle w:val="Heading2"/>
        <w:rPr>
          <w:i/>
          <w:iCs/>
        </w:rPr>
      </w:pPr>
      <w:bookmarkStart w:id="21" w:name="_Toc165194719"/>
      <w:r w:rsidRPr="005960EA">
        <w:rPr>
          <w:i/>
          <w:iCs/>
        </w:rPr>
        <w:t>Machine Learning</w:t>
      </w:r>
      <w:bookmarkEnd w:id="21"/>
    </w:p>
    <w:p w14:paraId="2CB19C01" w14:textId="7412A6F2" w:rsidR="005960EA" w:rsidRDefault="00F36D6A" w:rsidP="005960EA">
      <w:pPr>
        <w:rPr>
          <w:lang w:val="en"/>
        </w:rPr>
      </w:pPr>
      <w:r w:rsidRPr="00CE62E1">
        <w:rPr>
          <w:i/>
          <w:iCs/>
          <w:lang w:val="en"/>
        </w:rPr>
        <w:t>Machine learning</w:t>
      </w:r>
      <w:r w:rsidRPr="00F36D6A">
        <w:rPr>
          <w:lang w:val="en"/>
        </w:rPr>
        <w:t xml:space="preserve"> adalah salah satu cabang ilmu komputer yang bertujuan untuk mengembangkan algoritma yang memungkinkan komputer untuk belajar dari data yang ada. Dengan kata lain, komputer diajarkan untuk memahami pola dan informasi dari data historis sehingga dapat meningkatkan kinerja dalam menganalisis dan mengolah informasi yang diberikan. Hal ini membuat machine learning sering disebut sebagai proses "belajar dari data", di mana komputer memperoleh pengetahuan atau keterampilan baru melalui pengalaman yang diperoleh dari data yang ada. Tujuan utamanya adalah untuk menciptakan model atau program yang dapat mengoptimalkan performa dalam memahami dan </w:t>
      </w:r>
      <w:r w:rsidRPr="00F36D6A">
        <w:rPr>
          <w:lang w:val="en"/>
        </w:rPr>
        <w:lastRenderedPageBreak/>
        <w:t>menginterpretasikan data yang diberikan</w:t>
      </w:r>
      <w:r>
        <w:rPr>
          <w:lang w:val="en"/>
        </w:rPr>
        <w:t xml:space="preserve"> </w:t>
      </w:r>
      <w:r>
        <w:rPr>
          <w:lang w:val="en"/>
        </w:rPr>
        <w:fldChar w:fldCharType="begin" w:fldLock="1"/>
      </w:r>
      <w:r w:rsidR="00CC31A0">
        <w:rPr>
          <w:lang w:val="en"/>
        </w:rPr>
        <w:instrText>ADDIN CSL_CITATION {"citationItems":[{"id":"ITEM-1","itemData":{"DOI":"10.55927/fjmr.v1i3.745","abstract":"Jumlah kendaraan bermotor setiap tahun selalu meningkat. Peningkatan ini perlu diperhatikan karena kendaraan bermotor membutuhkan sarana jalan. Dalam membangun sarana jalan diperlukan perencanaan yang matang agar dapat menampung pertumbuhan kendaraan bermotor di masa yang akan datang. Dengan melakukan prediksi maka jumlah kendaraan di masa yang akan datang dapat diketahui. Dalam penelitian ini  prediksi dilakukan menggunakan machine learning dengan model regresi linear. Untuk memudahkan melihat hasil prediksinya dibuat website menggunakan flask pada python. Dari hasil pengujian didapat bahwa model yang dibuat memiliki nilai akurasi  R2 sebesar 0,98. Hasil ini menunjukkan bahwa model regresi yang dibuat sangat baik.","author":[{"dropping-particle":"","family":"Sidik","given":"Ahmad Darmawan","non-dropping-particle":"","parse-names":false,"suffix":""},{"dropping-particle":"","family":"Ansawarman","given":"Alek","non-dropping-particle":"","parse-names":false,"suffix":""}],"container-title":"Formosa Journal of Multidisciplinary Research","id":"ITEM-1","issue":"3","issued":{"date-parts":[["2022"]]},"page":"559-568","title":"Prediksi Jumlah Kendaraan Bermotor Menggunakan Machine Learning","type":"article-journal","volume":"1"},"uris":["http://www.mendeley.com/documents/?uuid=afcdecb1-5fd4-48d4-8f60-4e8cd1385422"]}],"mendeley":{"formattedCitation":"(Sidik &amp; Ansawarman, 2022)","manualFormatting":"(Alpaydin dalam Sidik &amp; Ansawarman, 2022)","plainTextFormattedCitation":"(Sidik &amp; Ansawarman, 2022)","previouslyFormattedCitation":"(Sidik &amp; Ansawarman, 2022)"},"properties":{"noteIndex":0},"schema":"https://github.com/citation-style-language/schema/raw/master/csl-citation.json"}</w:instrText>
      </w:r>
      <w:r>
        <w:rPr>
          <w:lang w:val="en"/>
        </w:rPr>
        <w:fldChar w:fldCharType="separate"/>
      </w:r>
      <w:r w:rsidRPr="00F36D6A">
        <w:rPr>
          <w:noProof/>
          <w:lang w:val="en"/>
        </w:rPr>
        <w:t>(</w:t>
      </w:r>
      <w:r w:rsidR="00CC31A0">
        <w:rPr>
          <w:noProof/>
          <w:lang w:val="en"/>
        </w:rPr>
        <w:t xml:space="preserve">Alpaydin dalam </w:t>
      </w:r>
      <w:r w:rsidRPr="00F36D6A">
        <w:rPr>
          <w:noProof/>
          <w:lang w:val="en"/>
        </w:rPr>
        <w:t>Sidik &amp; Ansawarman, 2022)</w:t>
      </w:r>
      <w:r>
        <w:rPr>
          <w:lang w:val="en"/>
        </w:rPr>
        <w:fldChar w:fldCharType="end"/>
      </w:r>
      <w:r w:rsidRPr="00F36D6A">
        <w:rPr>
          <w:lang w:val="en"/>
        </w:rPr>
        <w:t>.</w:t>
      </w:r>
    </w:p>
    <w:p w14:paraId="0A9B7B0B" w14:textId="6F396073" w:rsidR="00B76A1A" w:rsidRDefault="00B76A1A" w:rsidP="005960EA">
      <w:pPr>
        <w:rPr>
          <w:lang w:val="en"/>
        </w:rPr>
      </w:pPr>
      <w:r>
        <w:rPr>
          <w:lang w:val="en"/>
        </w:rPr>
        <w:t xml:space="preserve">Menurut Tom M. Mitchell dalam </w:t>
      </w:r>
      <w:r>
        <w:rPr>
          <w:lang w:val="en"/>
        </w:rPr>
        <w:fldChar w:fldCharType="begin" w:fldLock="1"/>
      </w:r>
      <w:r w:rsidR="00301355">
        <w:rPr>
          <w:lang w:val="en"/>
        </w:rPr>
        <w:instrText>ADDIN CSL_CITATION {"citationItems":[{"id":"ITEM-1","itemData":{"DOI":"10.55927/fjmr.v1i3.745","abstract":"Jumlah kendaraan bermotor setiap tahun selalu meningkat. Peningkatan ini perlu diperhatikan karena kendaraan bermotor membutuhkan sarana jalan. Dalam membangun sarana jalan diperlukan perencanaan yang matang agar dapat menampung pertumbuhan kendaraan bermotor di masa yang akan datang. Dengan melakukan prediksi maka jumlah kendaraan di masa yang akan datang dapat diketahui. Dalam penelitian ini  prediksi dilakukan menggunakan machine learning dengan model regresi linear. Untuk memudahkan melihat hasil prediksinya dibuat website menggunakan flask pada python. Dari hasil pengujian didapat bahwa model yang dibuat memiliki nilai akurasi  R2 sebesar 0,98. Hasil ini menunjukkan bahwa model regresi yang dibuat sangat baik.","author":[{"dropping-particle":"","family":"Sidik","given":"Ahmad Darmawan","non-dropping-particle":"","parse-names":false,"suffix":""},{"dropping-particle":"","family":"Ansawarman","given":"Alek","non-dropping-particle":"","parse-names":false,"suffix":""}],"container-title":"Formosa Journal of Multidisciplinary Research","id":"ITEM-1","issue":"3","issued":{"date-parts":[["2022"]]},"page":"559-568","title":"Prediksi Jumlah Kendaraan Bermotor Menggunakan Machine Learning","type":"article-journal","volume":"1"},"uris":["http://www.mendeley.com/documents/?uuid=afcdecb1-5fd4-48d4-8f60-4e8cd1385422"]}],"mendeley":{"formattedCitation":"(Sidik &amp; Ansawarman, 2022)","plainTextFormattedCitation":"(Sidik &amp; Ansawarman, 2022)","previouslyFormattedCitation":"(Sidik &amp; Ansawarman, 2022)"},"properties":{"noteIndex":0},"schema":"https://github.com/citation-style-language/schema/raw/master/csl-citation.json"}</w:instrText>
      </w:r>
      <w:r>
        <w:rPr>
          <w:lang w:val="en"/>
        </w:rPr>
        <w:fldChar w:fldCharType="separate"/>
      </w:r>
      <w:r w:rsidRPr="00B76A1A">
        <w:rPr>
          <w:noProof/>
          <w:lang w:val="en"/>
        </w:rPr>
        <w:t>(Sidik &amp; Ansawarman, 2022)</w:t>
      </w:r>
      <w:r>
        <w:rPr>
          <w:lang w:val="en"/>
        </w:rPr>
        <w:fldChar w:fldCharType="end"/>
      </w:r>
      <w:r w:rsidR="00FA3BB8">
        <w:rPr>
          <w:lang w:val="en"/>
        </w:rPr>
        <w:t xml:space="preserve"> </w:t>
      </w:r>
      <w:r w:rsidR="00FA3BB8" w:rsidRPr="00CE62E1">
        <w:rPr>
          <w:i/>
          <w:iCs/>
          <w:lang w:val="en"/>
        </w:rPr>
        <w:t>Machine Learning</w:t>
      </w:r>
      <w:r w:rsidR="00FA3BB8" w:rsidRPr="00FA3BB8">
        <w:rPr>
          <w:lang w:val="en"/>
        </w:rPr>
        <w:t xml:space="preserve"> merupakan program komputer yang meningkatkan kemampuannya melalui pengalaman yang didapat dari melaksanakan tugas-tugas tertentu, di mana efektivitasnya dapat diukur secara objektif.</w:t>
      </w:r>
    </w:p>
    <w:p w14:paraId="073619BC" w14:textId="77777777" w:rsidR="00570FC0" w:rsidRPr="005960EA" w:rsidRDefault="00570FC0" w:rsidP="005960EA">
      <w:pPr>
        <w:rPr>
          <w:lang w:val="en"/>
        </w:rPr>
      </w:pPr>
    </w:p>
    <w:p w14:paraId="333391AF" w14:textId="34BA8B76" w:rsidR="00BA4BF6" w:rsidRDefault="005960EA" w:rsidP="005960EA">
      <w:pPr>
        <w:pStyle w:val="Heading2"/>
        <w:rPr>
          <w:i/>
          <w:iCs/>
        </w:rPr>
      </w:pPr>
      <w:bookmarkStart w:id="22" w:name="_Toc165194720"/>
      <w:r w:rsidRPr="005960EA">
        <w:rPr>
          <w:i/>
          <w:iCs/>
        </w:rPr>
        <w:t>Deep Learning</w:t>
      </w:r>
      <w:bookmarkEnd w:id="22"/>
    </w:p>
    <w:p w14:paraId="7384F113" w14:textId="48E5048D" w:rsidR="005960EA" w:rsidRDefault="00301355" w:rsidP="005960EA">
      <w:pPr>
        <w:rPr>
          <w:lang w:val="en"/>
        </w:rPr>
      </w:pPr>
      <w:r w:rsidRPr="008E5DCE">
        <w:rPr>
          <w:i/>
          <w:iCs/>
          <w:lang w:val="en"/>
        </w:rPr>
        <w:t>Deep Learning</w:t>
      </w:r>
      <w:r w:rsidRPr="00301355">
        <w:rPr>
          <w:lang w:val="en"/>
        </w:rPr>
        <w:t xml:space="preserve"> merupakan metode dalam </w:t>
      </w:r>
      <w:r w:rsidRPr="008E5DCE">
        <w:rPr>
          <w:i/>
          <w:iCs/>
          <w:lang w:val="en"/>
        </w:rPr>
        <w:t>machine learning</w:t>
      </w:r>
      <w:r w:rsidRPr="00301355">
        <w:rPr>
          <w:lang w:val="en"/>
        </w:rPr>
        <w:t xml:space="preserve"> yang memproses informasi kompleks secara nonlinier dengan memanfaatkan berbagai lapisan. Teknik ini bertujuan untuk mengidentifikasi pola, mengekstrak ciri, dan melakukan klasifikasi melalui model komputasi yang dibangun dari berlapis-lapis struktur pemrosesan. Dengan memanfaatkan data pada berbagai tingkat abstraksi, </w:t>
      </w:r>
      <w:r w:rsidRPr="008E5DCE">
        <w:rPr>
          <w:i/>
          <w:iCs/>
          <w:lang w:val="en"/>
        </w:rPr>
        <w:t>deep learning</w:t>
      </w:r>
      <w:r w:rsidRPr="00301355">
        <w:rPr>
          <w:lang w:val="en"/>
        </w:rPr>
        <w:t xml:space="preserve"> memungkinkan pembelajaran yang mendalam dari informasi yang diberikan</w:t>
      </w:r>
      <w:r>
        <w:rPr>
          <w:lang w:val="en"/>
        </w:rPr>
        <w:t xml:space="preserve"> </w:t>
      </w:r>
      <w:r>
        <w:rPr>
          <w:lang w:val="en"/>
        </w:rPr>
        <w:fldChar w:fldCharType="begin" w:fldLock="1"/>
      </w:r>
      <w:r w:rsidR="00324010">
        <w:rPr>
          <w:lang w:val="en"/>
        </w:rPr>
        <w:instrText>ADDIN CSL_CITATION {"citationItems":[{"id":"ITEM-1","itemData":{"ISSN":"1668-1679","abstract":"Kendaraan adalah alat angkut di jalan, termasuk kendaraan bermotor dan kendaraan tidak bermotor, sebagaimana dimaksud dalam angka 7 Pasal 1 Undang-Undang Nomor 22 Tahun 2009 tentang Lalu Lintas dan Angkutan Jalan.Melihat perkembangan kendaraan dimana masyarakat Indonesia mengandalkan kendaraan, tidak menutup kemungkinan jika kendaraan yang ada mulai memenuhi jalan di Indonesia, kebiasaan hidup masyarakat modern yang serba mengandalkan kendaraan untuk aktivitas sehari-hari. Oleh karena itu, peneliti membuat program pengenalan citra kendaraan menggunakan algoritma Convolutional Neural Network, yang merupakan kegiatan konvolusi dengan menggabungkan beberapa lapisan-lapisan persiapan, memanfaatkan beberapa komponen yang bergerak sama dan dimotivasiolehsistemsensorikbiologis.GambarkendaraanyangdigunakanadalahSepedah,Sepeda Motor, Becak, BajajMobil, Mobil Pikup, Mobil Molen, Bus, dan Truk. Implementasi pengenalan citra kendaraan dilakukan dengan menggunakan 2 model uji, model Sequential dan model VGG16 tingkat atas yang dijalankan dengan aplikasi Google Collaboratory, dan Keras. Data uji dalam penelitian ini adalah 1406 citra data latih dan 274 citra data uji, menghasilkan nilai evaluasi 98,18%, nilai loss 0,103 pada model Sequential, dan tingkat akurasi 99,64%.Implementasi pengenalan citra kendaraan dilakukan dengan menggunakan 2 model uji, model Sequential dan model VGG16 tingkat atas yang dijalankan dengan aplikasi Google Collaboratory, dan Keras. Data uji dalam penelitian ini adalah 1406 citra data latih dan 274 citra data uji, menghasilkan nilai evaluasi akurasi 98,18%, nilai loss 0,103 pada model Sequential, dan tingkat akurasi 99,64%,tingkat loss 0,014 pada model on topVGG16.","author":[{"dropping-particle":"","family":"Radikto","given":"","non-dropping-particle":"","parse-names":false,"suffix":""},{"dropping-particle":"","family":"Mulyana","given":"Dadang Iskandar","non-dropping-particle":"","parse-names":false,"suffix":""},{"dropping-particle":"","family":"Rofik","given":"M Ainur","non-dropping-particle":"","parse-names":false,"suffix":""},{"dropping-particle":"","family":"Zakaria","given":"MOhan Zoharuddin Zakaria","non-dropping-particle":"","parse-names":false,"suffix":""}],"container-title":"Jurnal Pendidikan Tambusai","id":"ITEM-1","issue":"1","issued":{"date-parts":[["2022"]]},"page":"1668-1679","title":"Klasifikasi Kendaraan pada Jalan Raya menggunakan Algoritma Convolutional Neural Network ( CNN )","type":"article-journal","volume":"6"},"uris":["http://www.mendeley.com/documents/?uuid=8ee76618-0206-492a-99cb-4a03282dbdf9"]}],"mendeley":{"formattedCitation":"(Radikto et al., 2022)","plainTextFormattedCitation":"(Radikto et al., 2022)","previouslyFormattedCitation":"(Radikto et al., 2022)"},"properties":{"noteIndex":0},"schema":"https://github.com/citation-style-language/schema/raw/master/csl-citation.json"}</w:instrText>
      </w:r>
      <w:r>
        <w:rPr>
          <w:lang w:val="en"/>
        </w:rPr>
        <w:fldChar w:fldCharType="separate"/>
      </w:r>
      <w:r w:rsidRPr="00301355">
        <w:rPr>
          <w:noProof/>
          <w:lang w:val="en"/>
        </w:rPr>
        <w:t>(Radikto et al., 2022)</w:t>
      </w:r>
      <w:r>
        <w:rPr>
          <w:lang w:val="en"/>
        </w:rPr>
        <w:fldChar w:fldCharType="end"/>
      </w:r>
      <w:r w:rsidRPr="00301355">
        <w:rPr>
          <w:lang w:val="en"/>
        </w:rPr>
        <w:t>.</w:t>
      </w:r>
    </w:p>
    <w:p w14:paraId="3D32DF4B" w14:textId="77777777" w:rsidR="00301355" w:rsidRPr="005960EA" w:rsidRDefault="00301355" w:rsidP="005960EA">
      <w:pPr>
        <w:rPr>
          <w:lang w:val="en"/>
        </w:rPr>
      </w:pPr>
    </w:p>
    <w:p w14:paraId="076778F6" w14:textId="77777777" w:rsidR="00A91C4C" w:rsidRDefault="00A91C4C" w:rsidP="00B62D9B">
      <w:pPr>
        <w:pStyle w:val="Heading2"/>
        <w:rPr>
          <w:i/>
          <w:iCs/>
        </w:rPr>
      </w:pPr>
      <w:bookmarkStart w:id="23" w:name="_Toc165194721"/>
      <w:r w:rsidRPr="00A91C4C">
        <w:rPr>
          <w:i/>
          <w:iCs/>
        </w:rPr>
        <w:t>Convolutional Neural Network</w:t>
      </w:r>
      <w:bookmarkEnd w:id="23"/>
    </w:p>
    <w:p w14:paraId="39C21305" w14:textId="4881E379" w:rsidR="008D23A1" w:rsidRDefault="00A07CC0" w:rsidP="00A91C4C">
      <w:r w:rsidRPr="003F3897">
        <w:rPr>
          <w:i/>
          <w:iCs/>
        </w:rPr>
        <w:t>Convolutional Neural Network</w:t>
      </w:r>
      <w:r w:rsidRPr="00A07CC0">
        <w:t xml:space="preserve"> (CNN) adalah serangkaian lapisan pemrosesan yang menjalankan operasi konvolusi, bekerja secara paralel, dan terdiri dari beberapa elemen. Model ini terinspirasi oleh sistem saraf biologis</w:t>
      </w:r>
      <w:r w:rsidR="003F3897">
        <w:fldChar w:fldCharType="begin" w:fldLock="1"/>
      </w:r>
      <w:r w:rsidR="002B1BCC">
        <w:instrText>ADDIN CSL_CITATION {"citationItems":[{"id":"ITEM-1","itemData":{"DOI":"10.22441/jte.2020.v11i2.007","ISSN":"2086-9479","abstract":"Sistem klasifikasi objek ini di rancang untuk melakukan klasifikasi dan perhitungan jumlah objek terdeteksi pada suatu gambar. menggunakan metode Convolutional Neural Network yang telah dilatih, Metode CNN merupakan salah satu metode deep learning yang mampu melakukan proses pembelajaran mandiri untuk pengenalan objek, ekstraksi objek dan klasifikasi serta dapat diterapkan pada citra resolusi tinggi yang memiliki model distribusi nonparametrik. Kemudian gambar yang telah diterima dijalankan menggunakan Bahasa pemrograman python pada laptop operasional menggunakan platform open source spyder3. Input system ini adalah citra 2 dimensi dengan skala minimal 400 x 400 pixel dan skala maksimal 1600 x 1600 pixel. Setelah program dijalankan maka outputnya adalah sebuah citra yang dengan keterangan jumlah wajah terdeteksi dan keterangan framing terhadap pola wajah pada gambar output. Penelitian menggunakan tiga kelompok gambar percobaan, gambar kelompok pertama berisikan gambar dengan objek manusia, kelompok gambar kedua berisikan objek manusia  asli yang di campur dengan karikatur, kelopok gambar ketiga berisi gambar kartun berperawakan manusia. Pada percobaan kelompok pertama hasil deteksi mencapai 80%, Dan kelopok kedua di dapat hasil deteksi mencapai 75%. Dan pada percobaan gambar kelompok ketiga system tidak mendeteksi adanya pola wajah manusia. Hasil penelitian ini menunjukkan bahwa penggunaan metode CNN berpotensi untuk pendekatan pengenalan objek secara otomatis dalam membedakan jenis pola wajah manusia sebagai bahan pertimbangan interpreter dalam menentukan objek pada citra.Kata kunci: Convolutional neural network, Python, Spyder 3","author":[{"dropping-particle":"","family":"Romario","given":"M Hamsy","non-dropping-particle":"","parse-names":false,"suffix":""},{"dropping-particle":"","family":"Ihsanto","given":"Eko","non-dropping-particle":"","parse-names":false,"suffix":""},{"dropping-particle":"","family":"Kadarina","given":"Trie Maya","non-dropping-particle":"","parse-names":false,"suffix":""}],"container-title":"Jurnal Teknologi Elektro","id":"ITEM-1","issue":"2","issued":{"date-parts":[["2020"]]},"page":"108","title":"Sistem Hitung dan Klasifikasi Objek dengan Metode Convolutional Neural Network","type":"article-journal","volume":"11"},"uris":["http://www.mendeley.com/documents/?uuid=5fc0ae3d-48e8-4221-9a70-15e2439b587c"]}],"mendeley":{"formattedCitation":"(Romario et al., 2020)","plainTextFormattedCitation":"(Romario et al., 2020)","previouslyFormattedCitation":"(Romario et al., 2020)"},"properties":{"noteIndex":0},"schema":"https://github.com/citation-style-language/schema/raw/master/csl-citation.json"}</w:instrText>
      </w:r>
      <w:r w:rsidR="003F3897">
        <w:fldChar w:fldCharType="separate"/>
      </w:r>
      <w:r w:rsidR="002B1BCC" w:rsidRPr="002B1BCC">
        <w:rPr>
          <w:noProof/>
        </w:rPr>
        <w:t>(Romario et al., 2020)</w:t>
      </w:r>
      <w:r w:rsidR="003F3897">
        <w:fldChar w:fldCharType="end"/>
      </w:r>
      <w:r w:rsidRPr="00A07CC0">
        <w:t>.</w:t>
      </w:r>
      <w:r w:rsidR="00F20431">
        <w:t xml:space="preserve"> </w:t>
      </w:r>
      <w:r w:rsidR="00F20431" w:rsidRPr="00F20431">
        <w:t xml:space="preserve">Pengolahan citra merupakan salah satu domain dalam deep learning yang dapat memecahkan masalahnya melalui metode </w:t>
      </w:r>
      <w:r w:rsidR="00F20431" w:rsidRPr="00F20431">
        <w:rPr>
          <w:i/>
          <w:iCs/>
        </w:rPr>
        <w:t>Convolutional Neural Network</w:t>
      </w:r>
      <w:r w:rsidR="00F20431" w:rsidRPr="00F20431">
        <w:t xml:space="preserve"> (CNN). CNN efektif dalam menangani masalah yang kompleks, menawarkan kinerja yang unggul, dan mampu melakukan klasifikasi pada data citra yang diwakili dalam bentuk matriks. CNN juga termasuk dalam kategori </w:t>
      </w:r>
      <w:r w:rsidR="00F20431" w:rsidRPr="006F18E6">
        <w:rPr>
          <w:i/>
          <w:iCs/>
        </w:rPr>
        <w:t>supervised learning</w:t>
      </w:r>
      <w:r w:rsidR="00F20431" w:rsidRPr="00F20431">
        <w:t>, di mana modelnya di</w:t>
      </w:r>
      <w:r w:rsidR="006F18E6">
        <w:t>latih</w:t>
      </w:r>
      <w:r w:rsidR="00F20431" w:rsidRPr="00F20431">
        <w:t xml:space="preserve"> terlebih dahulu untuk mengidentifikasi pola antara input data dan label output</w:t>
      </w:r>
      <w:r w:rsidR="00157ED1">
        <w:fldChar w:fldCharType="begin" w:fldLock="1"/>
      </w:r>
      <w:r w:rsidR="002B1BCC">
        <w:instrText>ADDIN CSL_CITATION {"citationItems":[{"id":"ITEM-1","itemData":{"ISSN":"1979-8326","abstract":"Saat ini pengenalan karakter plat nomor kendaraan di Indonesia pada umumnya digunakan pada sistem parkir yang&amp;nbsp;masih dilakukan manual, yaitu dengan masih mencatat karakter pada plat nomor kendaraan oleh petugas. Pengenalan&amp;nbsp;karakter pada plat nomor kendaraan bukan hanya digunakan oleh sistem parkir saja, tetapi bisa juga digunakan pada lalu lintas. Pengenalan karakter plat nomor kendaraan Indonesia merupakan salah satu jenis deep learning karena dapat mengenali berbagai karakter angka dan huruf. Pembuatan sistem pengenalan karakter pada plat nomor kendaraan Indonesia&amp;nbsp;memberikan alternatif pengenalan karakter plat kendaraan menggunakan metode Convolutional Neural Network&amp;nbsp;(CNN) untuk mengenali objek pada gambar selayaknya manusia dengan pembelajaran pada sebuah komputer dengan&amp;nbsp;menggunakan jaringan saraf tiruan. Hasil dari penelitian ini adalah sistem yang sudah ada pada komputer dapat&amp;nbsp;mengenali karakter pada plat nomor kendaraan Indonesia yang sudah kita masukkan. Keseluruhan jumlah class yang kita&amp;nbsp;gunakan pada penelitian tentang pengenalan karakter plat nomor kendaraan Indonesia adalah 37 class yaitu terdiri dari&amp;nbsp;karakter huruf dan angka. Cara kerja dari sistem ini adalah kita memasukkan gambar plat nomor kendaraan Indonesia&amp;nbsp;dengan format datanya JPG pada sistem, kemudian sistem akan mengolah gambar tersebut dan hasilnya akan langsung&amp;nbsp;ditampilkan pada sistem. Sehingga pada saat kita masuk ke tempat parkir, petugas tidak lagi mencatat karakter plat&amp;nbsp;nomor kendaraan secara manual, karena sudah dilakukan oleh sistem. Nantinya sistem ini akan dikembangkan menjadi smart parking yang mana kita tidak perlu lagi untuk men scan barcode karena data kita sudah terdaftar secara otomatis&amp;nbsp;pada sistem.","author":[{"dropping-particle":"","family":"Harani","given":"Nisa Hanum","non-dropping-particle":"","parse-names":false,"suffix":""},{"dropping-particle":"","family":"Prianto","given":"Cahyo","non-dropping-particle":"","parse-names":false,"suffix":""},{"dropping-particle":"","family":"Hasanah","given":"Miftahul","non-dropping-particle":"","parse-names":false,"suffix":""}],"container-title":"Jurnal Teknik Informatika","id":"ITEM-1","issue":"3","issued":{"date-parts":[["2019"]]},"page":"47-53","title":"Deteksi Objek Dan Pengenalan Karakter Plat Nomor Kendaraan Indonesia Menggunakan Metode Convolutional Neural Network (CNN) Berbasis Python","type":"article-journal","volume":"11"},"uris":["http://www.mendeley.com/documents/?uuid=324851b7-befe-42d5-ba0f-840897b891bf"]}],"mendeley":{"formattedCitation":"(Harani et al., 2019)","plainTextFormattedCitation":"(Harani et al., 2019)","previouslyFormattedCitation":"(Harani et al., 2019)"},"properties":{"noteIndex":0},"schema":"https://github.com/citation-style-language/schema/raw/master/csl-citation.json"}</w:instrText>
      </w:r>
      <w:r w:rsidR="00157ED1">
        <w:fldChar w:fldCharType="separate"/>
      </w:r>
      <w:r w:rsidR="002B1BCC" w:rsidRPr="002B1BCC">
        <w:rPr>
          <w:noProof/>
        </w:rPr>
        <w:t>(Harani et al., 2019)</w:t>
      </w:r>
      <w:r w:rsidR="00157ED1">
        <w:fldChar w:fldCharType="end"/>
      </w:r>
      <w:r w:rsidR="00F20431" w:rsidRPr="00F20431">
        <w:t>.</w:t>
      </w:r>
    </w:p>
    <w:p w14:paraId="1571F18D" w14:textId="77777777" w:rsidR="00753A31" w:rsidRDefault="00661AA1" w:rsidP="00753A31">
      <w:pPr>
        <w:keepNext/>
        <w:ind w:firstLine="0"/>
        <w:jc w:val="center"/>
      </w:pPr>
      <w:r>
        <w:rPr>
          <w:noProof/>
        </w:rPr>
        <w:lastRenderedPageBreak/>
        <w:drawing>
          <wp:inline distT="0" distB="0" distL="0" distR="0" wp14:anchorId="6AE0AD75" wp14:editId="11E9930B">
            <wp:extent cx="5018126" cy="1695157"/>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7931" cy="1701847"/>
                    </a:xfrm>
                    <a:prstGeom prst="rect">
                      <a:avLst/>
                    </a:prstGeom>
                  </pic:spPr>
                </pic:pic>
              </a:graphicData>
            </a:graphic>
          </wp:inline>
        </w:drawing>
      </w:r>
    </w:p>
    <w:p w14:paraId="2108DCB9" w14:textId="617217BD" w:rsidR="0097729A" w:rsidRPr="00753A31" w:rsidRDefault="00753A31" w:rsidP="000B77D7">
      <w:pPr>
        <w:pStyle w:val="Caption"/>
      </w:pPr>
      <w:bookmarkStart w:id="24" w:name="_Toc164956113"/>
      <w:r>
        <w:t xml:space="preserve">Gambar 2. </w:t>
      </w:r>
      <w:r>
        <w:fldChar w:fldCharType="begin"/>
      </w:r>
      <w:r>
        <w:instrText xml:space="preserve"> SEQ Gambar_2. \* ARABIC </w:instrText>
      </w:r>
      <w:r>
        <w:fldChar w:fldCharType="separate"/>
      </w:r>
      <w:r w:rsidR="009533CC">
        <w:rPr>
          <w:noProof/>
        </w:rPr>
        <w:t>4</w:t>
      </w:r>
      <w:r>
        <w:fldChar w:fldCharType="end"/>
      </w:r>
      <w:r>
        <w:t xml:space="preserve"> </w:t>
      </w:r>
      <w:r w:rsidRPr="00753A31">
        <w:t>Convlutional Neural Network</w:t>
      </w:r>
      <w:r w:rsidR="00E7701F">
        <w:t xml:space="preserve"> Layers</w:t>
      </w:r>
      <w:r w:rsidR="002B1BCC">
        <w:fldChar w:fldCharType="begin" w:fldLock="1"/>
      </w:r>
      <w:r w:rsidR="00D72657">
        <w:instrText>ADDIN CSL_CITATION {"citationItems":[{"id":"ITEM-1","itemData":{"URL":"https://saturncloud.io/blog/a-comprehensive-guide-to-convolutional-neural-networks-the-eli5-way/","accessed":{"date-parts":[["2024","3","22"]]},"author":[{"dropping-particle":"","family":"Saha","given":"Sumit","non-dropping-particle":"","parse-names":false,"suffix":""}],"container-title":"Sturn Cloud Blog","id":"ITEM-1","issued":{"date-parts":[["2018"]]},"title":"A Guide to Convolutional Neural Networks — the ELI5 way","type":"webpage"},"uris":["http://www.mendeley.com/documents/?uuid=f27206b8-6cc6-46bc-8ce2-744dcc394f03"]}],"mendeley":{"formattedCitation":"(Saha, 2018)","plainTextFormattedCitation":"(Saha, 2018)","previouslyFormattedCitation":"(Saha, 2018)"},"properties":{"noteIndex":0},"schema":"https://github.com/citation-style-language/schema/raw/master/csl-citation.json"}</w:instrText>
      </w:r>
      <w:r w:rsidR="002B1BCC">
        <w:fldChar w:fldCharType="separate"/>
      </w:r>
      <w:r w:rsidR="002B1BCC" w:rsidRPr="002B1BCC">
        <w:rPr>
          <w:noProof/>
        </w:rPr>
        <w:t>(Saha, 2018)</w:t>
      </w:r>
      <w:bookmarkEnd w:id="24"/>
      <w:r w:rsidR="002B1BCC">
        <w:fldChar w:fldCharType="end"/>
      </w:r>
    </w:p>
    <w:p w14:paraId="78B4BDC6" w14:textId="3B125A64" w:rsidR="007A63F3" w:rsidRDefault="006F711E" w:rsidP="00CE0CE0">
      <w:r>
        <w:t>Gambar</w:t>
      </w:r>
      <w:r w:rsidR="003F57ED">
        <w:t xml:space="preserve"> 2.</w:t>
      </w:r>
      <w:r w:rsidR="00D149AF">
        <w:t>4</w:t>
      </w:r>
      <w:r w:rsidR="00CC00D1">
        <w:t xml:space="preserve"> menunjukan bahwa</w:t>
      </w:r>
      <w:r>
        <w:t xml:space="preserve"> </w:t>
      </w:r>
      <w:r w:rsidR="00CE0CE0" w:rsidRPr="00CE0CE0">
        <w:t>inputa</w:t>
      </w:r>
      <w:r w:rsidR="00CC00D1">
        <w:t>n akan</w:t>
      </w:r>
      <w:r w:rsidR="00CE0CE0" w:rsidRPr="00CE0CE0">
        <w:t xml:space="preserve"> mengalami proses konvolusi pada segmen pembelajaran fitur (</w:t>
      </w:r>
      <w:r w:rsidR="00CE0CE0" w:rsidRPr="00CE0CE0">
        <w:rPr>
          <w:i/>
          <w:iCs/>
        </w:rPr>
        <w:t>feature learning</w:t>
      </w:r>
      <w:r w:rsidR="00CE0CE0" w:rsidRPr="00CE0CE0">
        <w:t>). Fitur, yang merupakan elemen-elemen dalam citra yang diekstraksi oleh filter, kemudian dijadikan peta fitur (</w:t>
      </w:r>
      <w:r w:rsidR="00CE0CE0" w:rsidRPr="00CE0CE0">
        <w:rPr>
          <w:i/>
          <w:iCs/>
        </w:rPr>
        <w:t>feature map</w:t>
      </w:r>
      <w:r w:rsidR="00CE0CE0" w:rsidRPr="00CE0CE0">
        <w:t>). Dalam fase pembelajaran fitur, terdapat lapisan tersembunyi (</w:t>
      </w:r>
      <w:r w:rsidR="00CE0CE0" w:rsidRPr="002F4BD9">
        <w:rPr>
          <w:i/>
          <w:iCs/>
        </w:rPr>
        <w:t>hidden layer</w:t>
      </w:r>
      <w:r w:rsidR="00CE0CE0" w:rsidRPr="00CE0CE0">
        <w:t>) yang mencakup lapisan-lapisan konvolusi dan pooling maksimum (</w:t>
      </w:r>
      <w:r w:rsidR="00CE0CE0" w:rsidRPr="002F4BD9">
        <w:rPr>
          <w:i/>
          <w:iCs/>
        </w:rPr>
        <w:t>max pooling</w:t>
      </w:r>
      <w:r w:rsidR="00CE0CE0" w:rsidRPr="00CE0CE0">
        <w:t>). Menyusul segmen pembelajaran fitur, terdapat fase klasifikasi, di mana transformasi fitur menjadi bentuk satu dimensi dijalankan menggunakan teknik pelandaian (</w:t>
      </w:r>
      <w:r w:rsidR="00CE0CE0" w:rsidRPr="002F4BD9">
        <w:rPr>
          <w:i/>
          <w:iCs/>
        </w:rPr>
        <w:t>flattening</w:t>
      </w:r>
      <w:r w:rsidR="00CE0CE0" w:rsidRPr="00CE0CE0">
        <w:t xml:space="preserve">). Selanjutnya, fitur tersebut diklasifikasikan melalui sejumlah </w:t>
      </w:r>
      <w:r w:rsidR="00CE0CE0" w:rsidRPr="006C2785">
        <w:rPr>
          <w:i/>
          <w:iCs/>
        </w:rPr>
        <w:t>neuron</w:t>
      </w:r>
      <w:r w:rsidR="00CE0CE0" w:rsidRPr="00CE0CE0">
        <w:t xml:space="preserve"> dan mencapai </w:t>
      </w:r>
      <w:r w:rsidR="00CE0CE0" w:rsidRPr="006C2785">
        <w:rPr>
          <w:i/>
          <w:iCs/>
        </w:rPr>
        <w:t>neuron</w:t>
      </w:r>
      <w:r w:rsidR="00CE0CE0" w:rsidRPr="00CE0CE0">
        <w:t xml:space="preserve"> keluaran, dengan jumlah yang setara dengan jumlah kelas yang ada dalam rangka klasifikasi.</w:t>
      </w:r>
    </w:p>
    <w:p w14:paraId="1CE86C4E" w14:textId="197B0FEC" w:rsidR="00812148" w:rsidRPr="00812148" w:rsidRDefault="00812148" w:rsidP="00812148">
      <w:pPr>
        <w:pStyle w:val="Heading3"/>
        <w:rPr>
          <w:i/>
          <w:iCs/>
        </w:rPr>
      </w:pPr>
      <w:bookmarkStart w:id="25" w:name="_Toc165194722"/>
      <w:r w:rsidRPr="00812148">
        <w:rPr>
          <w:i/>
          <w:iCs/>
        </w:rPr>
        <w:t>Convolution Layer</w:t>
      </w:r>
      <w:bookmarkEnd w:id="25"/>
    </w:p>
    <w:p w14:paraId="0F800CD6" w14:textId="4C93943A" w:rsidR="00C74A02" w:rsidRDefault="006D5CA5" w:rsidP="00A91C4C">
      <w:r w:rsidRPr="006D5CA5">
        <w:rPr>
          <w:i/>
          <w:iCs/>
        </w:rPr>
        <w:t>Convolution Layer</w:t>
      </w:r>
      <w:r>
        <w:t xml:space="preserve"> atau </w:t>
      </w:r>
      <w:r w:rsidR="00C15B75" w:rsidRPr="00C15B75">
        <w:t>Lapisan konvolusional adalah elemen kunci dalam arsitektur Jaringan Saraf Tiruan Konvolusional. Komponen ini terdiri dari kumpulan filter yang diterapkan melalui operasi konvolusi pada input yang disajikan. Operasi ini menghasilkan apa yang dikenal sebagai peta fitur. Dalam konteks lapisan konvolusional, setiap filter diwakili oleh matriks yang mengandung serangkaian nilai yang unik. Nilai-nilai ini, yang berfungsi mirip dengan bobot, akan mengalami proses pembaruan sepanjang fase pelatihan sesudah dilakukannya konvolusi. Operasi konvolusi itu sendiri melibatkan perkalian matriks antara filter dan lapisan konvolusional, dengan output dari operasi ini kemudian diakumulasikan untuk menghasilkan peta fitur yang diinginkan</w:t>
      </w:r>
      <w:r w:rsidR="007B7B81">
        <w:t xml:space="preserve"> </w:t>
      </w:r>
      <w:r w:rsidR="00C15B75">
        <w:fldChar w:fldCharType="begin" w:fldLock="1"/>
      </w:r>
      <w:r w:rsidR="002B1BCC">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rsidR="00C15B75">
        <w:fldChar w:fldCharType="separate"/>
      </w:r>
      <w:r w:rsidR="002B1BCC" w:rsidRPr="002B1BCC">
        <w:rPr>
          <w:noProof/>
        </w:rPr>
        <w:t>(Denata et al., 2021)</w:t>
      </w:r>
      <w:r w:rsidR="00C15B75">
        <w:fldChar w:fldCharType="end"/>
      </w:r>
      <w:r w:rsidR="00C15B75" w:rsidRPr="00C15B75">
        <w:t>.</w:t>
      </w:r>
    </w:p>
    <w:p w14:paraId="47089A05" w14:textId="77777777" w:rsidR="003F57ED" w:rsidRDefault="009C167E" w:rsidP="003F57ED">
      <w:pPr>
        <w:keepNext/>
        <w:ind w:firstLine="0"/>
        <w:jc w:val="center"/>
      </w:pPr>
      <w:r>
        <w:rPr>
          <w:noProof/>
        </w:rPr>
        <w:lastRenderedPageBreak/>
        <w:drawing>
          <wp:inline distT="0" distB="0" distL="0" distR="0" wp14:anchorId="30C9D9DE" wp14:editId="24F9801A">
            <wp:extent cx="3600450" cy="1236349"/>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a:extLst>
                        <a:ext uri="{28A0092B-C50C-407E-A947-70E740481C1C}">
                          <a14:useLocalDpi xmlns:a14="http://schemas.microsoft.com/office/drawing/2010/main" val="0"/>
                        </a:ext>
                      </a:extLst>
                    </a:blip>
                    <a:stretch>
                      <a:fillRect/>
                    </a:stretch>
                  </pic:blipFill>
                  <pic:spPr>
                    <a:xfrm>
                      <a:off x="0" y="0"/>
                      <a:ext cx="3615582" cy="1241545"/>
                    </a:xfrm>
                    <a:prstGeom prst="rect">
                      <a:avLst/>
                    </a:prstGeom>
                  </pic:spPr>
                </pic:pic>
              </a:graphicData>
            </a:graphic>
          </wp:inline>
        </w:drawing>
      </w:r>
    </w:p>
    <w:p w14:paraId="5EE9CF67" w14:textId="6FAB7E68" w:rsidR="003F57ED" w:rsidRDefault="003F57ED" w:rsidP="000B77D7">
      <w:pPr>
        <w:pStyle w:val="Caption"/>
      </w:pPr>
      <w:bookmarkStart w:id="26" w:name="_Toc164956114"/>
      <w:r>
        <w:t xml:space="preserve">Gambar 2. </w:t>
      </w:r>
      <w:r>
        <w:fldChar w:fldCharType="begin"/>
      </w:r>
      <w:r>
        <w:instrText xml:space="preserve"> SEQ Gambar_2. \* ARABIC </w:instrText>
      </w:r>
      <w:r>
        <w:fldChar w:fldCharType="separate"/>
      </w:r>
      <w:r w:rsidR="009533CC">
        <w:rPr>
          <w:noProof/>
        </w:rPr>
        <w:t>5</w:t>
      </w:r>
      <w:r>
        <w:fldChar w:fldCharType="end"/>
      </w:r>
      <w:r>
        <w:t xml:space="preserve"> Proses Konvolusi </w:t>
      </w:r>
      <w:r w:rsidR="0036587F">
        <w:fldChar w:fldCharType="begin" w:fldLock="1"/>
      </w:r>
      <w:r w:rsidR="002B1BCC">
        <w:instrText>ADDIN CSL_CITATION {"citationItems":[{"id":"ITEM-1","itemData":{"DOI":"https://doi.org/10.1016/B978-0-12-822822-7.00003-X","abstract":"Autism spectrum disorder (ASD) covers a wide range of behavioral abnormality. There is an increase in the number of patients suffering from ASD. However, the researchers are yet to find any effective biomarker that can diagnose ASD accurately. The diagnosis process is still based on the interview and observation of the patients, which is at fault sometimes. In this study, we proposed a diagnosis process of ASD with a convolutional autoencoder (CAE) model, where the structural (T1-weighted) images by magnetic resonance imaging are used. At first, we trained the CAE using only one type of subjects (either ASD or healthy control subjects). Then we used the CAE to reconstruct the images of both the types of subjects and measured the similarity between the input image and the reconstructed image. Finally, using the similarity metrics, we trained support vector machine and linear discriminant analysis for the diagnosis of ASD. Our proposed diagnosis framework achieved a classification accuracy of 96.2% for the entire autism brain imaging data exchange 1 dataset, which is better than any state-of-the-art studies.","author":[{"dropping-particle":"","family":"Mostafa","given":"Sakib","non-dropping-particle":"","parse-names":false,"suffix":""},{"dropping-particle":"","family":"Fang-Xiang Wu","given":"","non-dropping-particle":"","parse-names":false,"suffix":""}],"container-title":"Imaging and Signal Analysis","id":"ITEM-1","issued":{"date-parts":[["2021"]]},"page":"23-38","title":"Neural Engineering Techniques for Autism Spectrum Disorder","type":"article-journal","volume":"1"},"uris":["http://www.mendeley.com/documents/?uuid=6cfc48d7-4942-446e-b527-d95852d052d0"]}],"mendeley":{"formattedCitation":"(Mostafa &amp; Fang-Xiang Wu, 2021)","plainTextFormattedCitation":"(Mostafa &amp; Fang-Xiang Wu, 2021)","previouslyFormattedCitation":"(Mostafa &amp; Fang-Xiang Wu, 2021)"},"properties":{"noteIndex":0},"schema":"https://github.com/citation-style-language/schema/raw/master/csl-citation.json"}</w:instrText>
      </w:r>
      <w:r w:rsidR="0036587F">
        <w:fldChar w:fldCharType="separate"/>
      </w:r>
      <w:r w:rsidR="002B1BCC" w:rsidRPr="002B1BCC">
        <w:rPr>
          <w:noProof/>
        </w:rPr>
        <w:t>(Mostafa &amp; Fang-Xiang Wu, 2021)</w:t>
      </w:r>
      <w:bookmarkEnd w:id="26"/>
      <w:r w:rsidR="0036587F">
        <w:fldChar w:fldCharType="end"/>
      </w:r>
    </w:p>
    <w:p w14:paraId="05A16091" w14:textId="45AC53E1" w:rsidR="0013659E" w:rsidRDefault="00A8106C" w:rsidP="00A8106C">
      <w:pPr>
        <w:pStyle w:val="Heading3"/>
        <w:rPr>
          <w:i/>
          <w:iCs/>
        </w:rPr>
      </w:pPr>
      <w:bookmarkStart w:id="27" w:name="_Toc165194723"/>
      <w:r w:rsidRPr="00A8106C">
        <w:rPr>
          <w:i/>
          <w:iCs/>
        </w:rPr>
        <w:t>Pooling Layer</w:t>
      </w:r>
      <w:bookmarkEnd w:id="27"/>
    </w:p>
    <w:p w14:paraId="1A848AA8" w14:textId="77777777" w:rsidR="000B77D7" w:rsidRDefault="00344587" w:rsidP="00EE2AFF">
      <w:pPr>
        <w:rPr>
          <w:lang w:val="en"/>
        </w:rPr>
      </w:pPr>
      <w:r w:rsidRPr="00344587">
        <w:rPr>
          <w:i/>
          <w:iCs/>
          <w:lang w:val="en"/>
        </w:rPr>
        <w:t>Pooling Layer</w:t>
      </w:r>
      <w:r>
        <w:rPr>
          <w:lang w:val="en"/>
        </w:rPr>
        <w:t xml:space="preserve"> </w:t>
      </w:r>
      <w:r w:rsidR="00441B05" w:rsidRPr="00441B05">
        <w:rPr>
          <w:lang w:val="en"/>
        </w:rPr>
        <w:t>adalah sebuah komponen penting yang terletak antara lapisan konvolusi dalam arsitektur jaringan saraf tiruan. Fungsi utama dari layer ini adalah untuk melakukan pengurangan volume pada keluaran dari peta fitur, yang dapat menghasilkan percepatan komputasi pada lapisan berikutnya</w:t>
      </w:r>
      <w:r w:rsidR="007B7B81">
        <w:rPr>
          <w:lang w:val="en"/>
        </w:rPr>
        <w:t xml:space="preserve"> </w:t>
      </w:r>
      <w:r w:rsidR="00441B05">
        <w:rPr>
          <w:lang w:val="en"/>
        </w:rPr>
        <w:fldChar w:fldCharType="begin" w:fldLock="1"/>
      </w:r>
      <w:r w:rsidR="002B1BCC">
        <w:rPr>
          <w:lang w:val="en"/>
        </w:rPr>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rsidR="00441B05">
        <w:rPr>
          <w:lang w:val="en"/>
        </w:rPr>
        <w:fldChar w:fldCharType="separate"/>
      </w:r>
      <w:r w:rsidR="002B1BCC" w:rsidRPr="002B1BCC">
        <w:rPr>
          <w:noProof/>
          <w:lang w:val="en"/>
        </w:rPr>
        <w:t>(Denata et al., 2021)</w:t>
      </w:r>
      <w:r w:rsidR="00441B05">
        <w:rPr>
          <w:lang w:val="en"/>
        </w:rPr>
        <w:fldChar w:fldCharType="end"/>
      </w:r>
      <w:r w:rsidR="00441B05" w:rsidRPr="00441B05">
        <w:rPr>
          <w:lang w:val="en"/>
        </w:rPr>
        <w:t>.</w:t>
      </w:r>
    </w:p>
    <w:p w14:paraId="08C7C660" w14:textId="521F6C24" w:rsidR="008147BE" w:rsidRDefault="008147BE" w:rsidP="000B77D7">
      <w:pPr>
        <w:ind w:firstLine="0"/>
        <w:jc w:val="center"/>
      </w:pPr>
      <w:r>
        <w:rPr>
          <w:noProof/>
          <w:lang w:val="en"/>
        </w:rPr>
        <w:drawing>
          <wp:inline distT="0" distB="0" distL="0" distR="0" wp14:anchorId="6A081CA5" wp14:editId="1DC8FD22">
            <wp:extent cx="3915820" cy="2085975"/>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950848" cy="2104634"/>
                    </a:xfrm>
                    <a:prstGeom prst="rect">
                      <a:avLst/>
                    </a:prstGeom>
                  </pic:spPr>
                </pic:pic>
              </a:graphicData>
            </a:graphic>
          </wp:inline>
        </w:drawing>
      </w:r>
    </w:p>
    <w:p w14:paraId="18B5E210" w14:textId="03E074FD" w:rsidR="008147BE" w:rsidRDefault="008147BE" w:rsidP="000B77D7">
      <w:pPr>
        <w:pStyle w:val="Caption"/>
      </w:pPr>
      <w:bookmarkStart w:id="28" w:name="_Toc164956115"/>
      <w:r>
        <w:t xml:space="preserve">Gambar 2. </w:t>
      </w:r>
      <w:r>
        <w:fldChar w:fldCharType="begin"/>
      </w:r>
      <w:r>
        <w:instrText xml:space="preserve"> SEQ Gambar_2. \* ARABIC </w:instrText>
      </w:r>
      <w:r>
        <w:fldChar w:fldCharType="separate"/>
      </w:r>
      <w:r w:rsidR="009533CC">
        <w:rPr>
          <w:noProof/>
        </w:rPr>
        <w:t>6</w:t>
      </w:r>
      <w:r>
        <w:fldChar w:fldCharType="end"/>
      </w:r>
      <w:r>
        <w:t xml:space="preserve"> Proses Pooling</w:t>
      </w:r>
      <w:r w:rsidR="00105A86">
        <w:t xml:space="preserve"> </w:t>
      </w:r>
      <w:r w:rsidR="00EC376B">
        <w:fldChar w:fldCharType="begin" w:fldLock="1"/>
      </w:r>
      <w:r w:rsidR="00EC376B">
        <w:instrText>ADDIN CSL_CITATION {"citationItems":[{"id":"ITEM-1","itemData":{"URL":"https://pyimagesearch.com/2021/05/14/convolutional-neural-networks-cnns-and-layer-types/","accessed":{"date-parts":[["2024","3","23"]]},"author":[{"dropping-particle":"","family":"Rosebrock","given":"Adrian","non-dropping-particle":"","parse-names":false,"suffix":""}],"container-title":"pyimagesearch","id":"ITEM-1","issued":{"date-parts":[["2021"]]},"title":"Convolutional Neural Networks (CNNs) and Layer Types","type":"webpage"},"uris":["http://www.mendeley.com/documents/?uuid=d6adca46-fd36-474f-927c-ab39f6d43573"]}],"mendeley":{"formattedCitation":"(Rosebrock, 2021)","plainTextFormattedCitation":"(Rosebrock, 2021)","previouslyFormattedCitation":"(Rosebrock, 2021)"},"properties":{"noteIndex":0},"schema":"https://github.com/citation-style-language/schema/raw/master/csl-citation.json"}</w:instrText>
      </w:r>
      <w:r w:rsidR="00EC376B">
        <w:fldChar w:fldCharType="separate"/>
      </w:r>
      <w:r w:rsidR="00EC376B" w:rsidRPr="00EC376B">
        <w:rPr>
          <w:noProof/>
        </w:rPr>
        <w:t>(Rosebrock, 2021)</w:t>
      </w:r>
      <w:bookmarkEnd w:id="28"/>
      <w:r w:rsidR="00EC376B">
        <w:fldChar w:fldCharType="end"/>
      </w:r>
    </w:p>
    <w:p w14:paraId="4030BA4D" w14:textId="77777777" w:rsidR="003870C9" w:rsidRPr="005040D1" w:rsidRDefault="001C278A" w:rsidP="000B77D7">
      <w:pPr>
        <w:pStyle w:val="Heading3"/>
        <w:rPr>
          <w:i/>
          <w:iCs/>
        </w:rPr>
      </w:pPr>
      <w:bookmarkStart w:id="29" w:name="_Toc165194724"/>
      <w:r w:rsidRPr="005040D1">
        <w:rPr>
          <w:i/>
          <w:iCs/>
        </w:rPr>
        <w:t>Fully Connected Layer</w:t>
      </w:r>
      <w:bookmarkEnd w:id="29"/>
    </w:p>
    <w:p w14:paraId="0C09BED7" w14:textId="6BCD2556" w:rsidR="00DF46BD" w:rsidRDefault="0038387D" w:rsidP="003870C9">
      <w:r w:rsidRPr="0038387D">
        <w:rPr>
          <w:i/>
          <w:iCs/>
        </w:rPr>
        <w:t>F</w:t>
      </w:r>
      <w:r w:rsidR="003870C9" w:rsidRPr="0038387D">
        <w:rPr>
          <w:i/>
          <w:iCs/>
        </w:rPr>
        <w:t>ully connected layer</w:t>
      </w:r>
      <w:r w:rsidR="003870C9" w:rsidRPr="003870C9">
        <w:t xml:space="preserve"> dalam jaringan saraf</w:t>
      </w:r>
      <w:r>
        <w:t xml:space="preserve"> tiruan</w:t>
      </w:r>
      <w:r w:rsidR="003870C9" w:rsidRPr="003870C9">
        <w:t xml:space="preserve"> adalah struktur yang menghubungkan setiap </w:t>
      </w:r>
      <w:r w:rsidR="003870C9" w:rsidRPr="00C5412F">
        <w:rPr>
          <w:i/>
          <w:iCs/>
        </w:rPr>
        <w:t>neuron</w:t>
      </w:r>
      <w:r w:rsidR="003870C9" w:rsidRPr="003870C9">
        <w:t xml:space="preserve"> aktivasi dari lapisan sebelumnya secara langsung dengan setiap </w:t>
      </w:r>
      <w:r w:rsidR="003870C9" w:rsidRPr="00C5412F">
        <w:rPr>
          <w:i/>
          <w:iCs/>
        </w:rPr>
        <w:t>neuron</w:t>
      </w:r>
      <w:r w:rsidR="003870C9" w:rsidRPr="003870C9">
        <w:t xml:space="preserve"> pada lapisan berikutnya. Perbedaan mendasar antara lapisan terhubung penuh dan lapisan konvolusi adalah bahwa dalam lapisan konvolusi, </w:t>
      </w:r>
      <w:r w:rsidR="003870C9" w:rsidRPr="00C5412F">
        <w:rPr>
          <w:i/>
          <w:iCs/>
        </w:rPr>
        <w:t>neuron-neuron</w:t>
      </w:r>
      <w:r w:rsidR="003870C9" w:rsidRPr="003870C9">
        <w:t xml:space="preserve"> hanya terhubung dengan wilayah tertentu dari input, sementara dalam lapisan terhubung penuh, setiap </w:t>
      </w:r>
      <w:r w:rsidR="003870C9" w:rsidRPr="00C5412F">
        <w:rPr>
          <w:i/>
          <w:iCs/>
        </w:rPr>
        <w:t>neuron</w:t>
      </w:r>
      <w:r w:rsidR="003870C9" w:rsidRPr="003870C9">
        <w:t xml:space="preserve"> terhubung dengan semua </w:t>
      </w:r>
      <w:r w:rsidR="003870C9" w:rsidRPr="00C5412F">
        <w:rPr>
          <w:i/>
          <w:iCs/>
        </w:rPr>
        <w:t>neuron</w:t>
      </w:r>
      <w:r w:rsidR="003870C9" w:rsidRPr="003870C9">
        <w:t xml:space="preserve"> pada lapisan sebelumnya</w:t>
      </w:r>
      <w:r>
        <w:fldChar w:fldCharType="begin" w:fldLock="1"/>
      </w:r>
      <w:r w:rsidR="00351689">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fldChar w:fldCharType="separate"/>
      </w:r>
      <w:r w:rsidRPr="0038387D">
        <w:rPr>
          <w:noProof/>
        </w:rPr>
        <w:t>(Denata et al., 2021)</w:t>
      </w:r>
      <w:r>
        <w:fldChar w:fldCharType="end"/>
      </w:r>
      <w:r w:rsidR="003870C9" w:rsidRPr="003870C9">
        <w:t>.</w:t>
      </w:r>
      <w:r w:rsidR="00DF46BD">
        <w:t xml:space="preserve"> </w:t>
      </w:r>
      <w:r w:rsidR="00DF46BD" w:rsidRPr="00DF46BD">
        <w:t>Pada titik ini, semua fitur yang telah dipelajari oleh jaringan dari gambar akan digunakan untuk melakukan klasifikasi. Lapisan terhubung penuh dapat dianggap sebagai lapisan dari jaringan saraf tiruan tradisional (</w:t>
      </w:r>
      <w:r w:rsidR="00DF46BD" w:rsidRPr="00BF2016">
        <w:rPr>
          <w:i/>
          <w:iCs/>
        </w:rPr>
        <w:t>multilayer perceptrons</w:t>
      </w:r>
      <w:r w:rsidR="00DF46BD" w:rsidRPr="00DF46BD">
        <w:t>) yang digunakan untuk mengklasifikasikan gambar berdasarkan fitur-fitur yang telah diidentifikasi oleh lapisan sebelumnya.</w:t>
      </w:r>
    </w:p>
    <w:p w14:paraId="16B6BB1C" w14:textId="1F70ABBD" w:rsidR="00DF46BD" w:rsidRDefault="00DF46BD" w:rsidP="00DF46BD">
      <w:pPr>
        <w:ind w:firstLine="0"/>
      </w:pPr>
    </w:p>
    <w:p w14:paraId="23746B19" w14:textId="2804F7B7" w:rsidR="00DF46BD" w:rsidRDefault="00DF46BD" w:rsidP="00DF46BD">
      <w:pPr>
        <w:pStyle w:val="Heading2"/>
        <w:rPr>
          <w:i/>
          <w:iCs/>
        </w:rPr>
      </w:pPr>
      <w:bookmarkStart w:id="30" w:name="_Toc165194725"/>
      <w:r w:rsidRPr="009110C4">
        <w:t>Tensor</w:t>
      </w:r>
      <w:r w:rsidR="00B473FD" w:rsidRPr="009110C4">
        <w:t>F</w:t>
      </w:r>
      <w:r w:rsidRPr="009110C4">
        <w:t>low</w:t>
      </w:r>
      <w:bookmarkEnd w:id="30"/>
    </w:p>
    <w:p w14:paraId="10644ED4" w14:textId="7A81FAEA" w:rsidR="00FD24B0" w:rsidRDefault="00FD24B0" w:rsidP="00FD24B0">
      <w:pPr>
        <w:rPr>
          <w:lang w:val="en"/>
        </w:rPr>
      </w:pPr>
      <w:r w:rsidRPr="009110C4">
        <w:rPr>
          <w:lang w:val="en"/>
        </w:rPr>
        <w:t>TensorFlow</w:t>
      </w:r>
      <w:r>
        <w:rPr>
          <w:lang w:val="en"/>
        </w:rPr>
        <w:t xml:space="preserve"> adalah</w:t>
      </w:r>
      <w:r w:rsidRPr="00FD24B0">
        <w:rPr>
          <w:lang w:val="en"/>
        </w:rPr>
        <w:t xml:space="preserve"> sebuah </w:t>
      </w:r>
      <w:r w:rsidRPr="00D668A7">
        <w:rPr>
          <w:i/>
          <w:iCs/>
          <w:lang w:val="en"/>
        </w:rPr>
        <w:t>framework</w:t>
      </w:r>
      <w:r w:rsidRPr="00FD24B0">
        <w:rPr>
          <w:lang w:val="en"/>
        </w:rPr>
        <w:t xml:space="preserve"> komputasi yang terkenal dalam pembangunan model pembelajaran mesin, menawarkan serangkaian alat yang beragam yang memfasilitasi pembangunan model pada berbagai tingkat abstraksi. Dengan kemampuannya yang luar biasa, </w:t>
      </w:r>
      <w:r w:rsidRPr="006C450F">
        <w:rPr>
          <w:lang w:val="en"/>
        </w:rPr>
        <w:t>TensorFlow</w:t>
      </w:r>
      <w:r w:rsidRPr="00FD24B0">
        <w:rPr>
          <w:lang w:val="en"/>
        </w:rPr>
        <w:t xml:space="preserve"> mampu menjalankan grafik komputasi pada berbagai platform hardware seperti CPU, GPU, dan TPU</w:t>
      </w:r>
      <w:r w:rsidR="00351689">
        <w:rPr>
          <w:lang w:val="en"/>
        </w:rPr>
        <w:t xml:space="preserve"> </w:t>
      </w:r>
      <w:r w:rsidR="00351689">
        <w:rPr>
          <w:lang w:val="en"/>
        </w:rPr>
        <w:fldChar w:fldCharType="begin" w:fldLock="1"/>
      </w:r>
      <w:r w:rsidR="004F618A">
        <w:rPr>
          <w:lang w:val="en"/>
        </w:rPr>
        <w:instrText>ADDIN CSL_CITATION {"citationItems":[{"id":"ITEM-1","itemData":{"abstract":"Bahasa Isyarat Indonesia atau BISINDO digunakan oleh masyarakat yang memiliki keterbatasan berbicara atau mendengar namun tidak bagi masyarakat lainnya. Hal ini menyebabkan pengguna BISINDO kesulitan menyampaikan informasi karena hanya beberapa masyarakat yang mengerti BISINDO. Oleh karena itu, dikembangkan sebuah aplikasi untuk membantu komunikasi antara pengguna BISINDO dan Bahasa Indonesia secara realtime. Klasifikasi BISINDO dilakukan dengan metode Convolutional Neural Network dan arsiktektur MobilenetV2 menggunakan tensorflow. Hasil klasifikasi digunakan sebagai model pada android untuk selanjutnya dikonversi menjadi suara. Berdasarkan pengujian model, tingkat akurasi yang dihasilkan mencapai 54,8% dalam mengklasifikasi 30 bahasa isyarat. Sehingga, performa dari model dapat dikatakan belum optimal dalam mengklasifikasikan. Berdasarkan pengujian aplikasi kepada 30% responden diperoleh hasil responden sangat setuju dengan adanya aplikasi ini dengan nilai rata-rata sebesar 83,95%.","author":[{"dropping-particle":"","family":"Hikmatia A. E.","given":"Nasha","non-dropping-particle":"","parse-names":false,"suffix":""},{"dropping-particle":"","family":"Ihsan Zul","given":"Muhammad","non-dropping-particle":"","parse-names":false,"suffix":""}],"container-title":"Jurnal Komputer Terapan","id":"ITEM-1","issue":"1","issued":{"date-parts":[["2021"]]},"page":"74-83","title":"Aplikasi Penerjemah Bahasa Isyarat Indonesia menjadi Suara berbasis Android menggunakan Tensorflow","type":"article-journal","volume":"7"},"uris":["http://www.mendeley.com/documents/?uuid=c874513c-b829-47fa-9996-12b53fe94a03"]}],"mendeley":{"formattedCitation":"(Hikmatia A. E. &amp; Ihsan Zul, 2021)","plainTextFormattedCitation":"(Hikmatia A. E. &amp; Ihsan Zul, 2021)","previouslyFormattedCitation":"(Hikmatia A. E. &amp; Ihsan Zul, 2021)"},"properties":{"noteIndex":0},"schema":"https://github.com/citation-style-language/schema/raw/master/csl-citation.json"}</w:instrText>
      </w:r>
      <w:r w:rsidR="00351689">
        <w:rPr>
          <w:lang w:val="en"/>
        </w:rPr>
        <w:fldChar w:fldCharType="separate"/>
      </w:r>
      <w:r w:rsidR="00351689" w:rsidRPr="00351689">
        <w:rPr>
          <w:noProof/>
          <w:lang w:val="en"/>
        </w:rPr>
        <w:t>(Hikmatia A. E. &amp; Ihsan Zul, 2021)</w:t>
      </w:r>
      <w:r w:rsidR="00351689">
        <w:rPr>
          <w:lang w:val="en"/>
        </w:rPr>
        <w:fldChar w:fldCharType="end"/>
      </w:r>
      <w:r w:rsidRPr="00FD24B0">
        <w:rPr>
          <w:lang w:val="en"/>
        </w:rPr>
        <w:t xml:space="preserve">. Fleksibilitas ini memungkinkan para peneliti dan praktisi untuk memanfaatkan sumber daya komputasi yang tersedia dengan cara yang paling efisien dan efektif untuk kebutuhan pengembangan model mereka. Sebagai tambahan, </w:t>
      </w:r>
      <w:r w:rsidRPr="00D668A7">
        <w:rPr>
          <w:i/>
          <w:iCs/>
          <w:lang w:val="en"/>
        </w:rPr>
        <w:t>TensorFlow</w:t>
      </w:r>
      <w:r w:rsidRPr="00FD24B0">
        <w:rPr>
          <w:lang w:val="en"/>
        </w:rPr>
        <w:t xml:space="preserve"> juga memungkinkan adaptabilitas yang tinggi dalam merancang dan mengimplementasikan model pembelajaran mesin, memastikan bahwa pengguna dapat menyesuaikan model mereka dengan kebutuhan khusus dan infrastruktur yang tersedia dengan optimal.</w:t>
      </w:r>
    </w:p>
    <w:p w14:paraId="7FDA48C0" w14:textId="7425F1D9" w:rsidR="00151BE5" w:rsidRDefault="00151BE5" w:rsidP="00151BE5">
      <w:pPr>
        <w:ind w:firstLine="0"/>
        <w:rPr>
          <w:lang w:val="en"/>
        </w:rPr>
      </w:pPr>
    </w:p>
    <w:p w14:paraId="6EBBF4A9" w14:textId="3B063A2F" w:rsidR="00151BE5" w:rsidRDefault="00151BE5" w:rsidP="00151BE5">
      <w:pPr>
        <w:pStyle w:val="Heading2"/>
        <w:rPr>
          <w:i/>
          <w:iCs/>
        </w:rPr>
      </w:pPr>
      <w:bookmarkStart w:id="31" w:name="_Toc165194726"/>
      <w:r w:rsidRPr="00762E93">
        <w:t>Keras</w:t>
      </w:r>
      <w:bookmarkEnd w:id="31"/>
    </w:p>
    <w:p w14:paraId="78F2FE8E" w14:textId="1D0B6F80" w:rsidR="00151BE5" w:rsidRDefault="004F618A" w:rsidP="004F618A">
      <w:pPr>
        <w:rPr>
          <w:lang w:val="en"/>
        </w:rPr>
      </w:pPr>
      <w:r w:rsidRPr="00762E93">
        <w:rPr>
          <w:lang w:val="en"/>
        </w:rPr>
        <w:t>Keras</w:t>
      </w:r>
      <w:r w:rsidRPr="004F618A">
        <w:rPr>
          <w:lang w:val="en"/>
        </w:rPr>
        <w:t xml:space="preserve"> merupakan perangkat lunak berbasis </w:t>
      </w:r>
      <w:r w:rsidRPr="000350F9">
        <w:rPr>
          <w:lang w:val="en"/>
        </w:rPr>
        <w:t>Python</w:t>
      </w:r>
      <w:r w:rsidRPr="004F618A">
        <w:rPr>
          <w:lang w:val="en"/>
        </w:rPr>
        <w:t xml:space="preserve"> yang dirancang untuk fasilitasi komputasi cerdas, termasuk dalam hal ini adalah pengolahan citra, konversi formula, dan proses klasifikasi. Sebagai pustaka jaringan saraf yang </w:t>
      </w:r>
      <w:r w:rsidRPr="004F618A">
        <w:rPr>
          <w:i/>
          <w:iCs/>
          <w:lang w:val="en"/>
        </w:rPr>
        <w:t>user-friendly</w:t>
      </w:r>
      <w:r w:rsidRPr="004F618A">
        <w:rPr>
          <w:lang w:val="en"/>
        </w:rPr>
        <w:t xml:space="preserve">, </w:t>
      </w:r>
      <w:r w:rsidRPr="0038683B">
        <w:rPr>
          <w:lang w:val="en"/>
        </w:rPr>
        <w:t>Keras</w:t>
      </w:r>
      <w:r w:rsidRPr="004F618A">
        <w:rPr>
          <w:lang w:val="en"/>
        </w:rPr>
        <w:t xml:space="preserve"> beroperasi dengan menggunakan </w:t>
      </w:r>
      <w:r w:rsidRPr="00762E93">
        <w:rPr>
          <w:lang w:val="en"/>
        </w:rPr>
        <w:t>TensorFlow</w:t>
      </w:r>
      <w:r w:rsidRPr="004F618A">
        <w:rPr>
          <w:lang w:val="en"/>
        </w:rPr>
        <w:t xml:space="preserve"> dan </w:t>
      </w:r>
      <w:r w:rsidRPr="00762E93">
        <w:rPr>
          <w:lang w:val="en"/>
        </w:rPr>
        <w:t>Theano</w:t>
      </w:r>
      <w:r w:rsidRPr="004F618A">
        <w:rPr>
          <w:lang w:val="en"/>
        </w:rPr>
        <w:t xml:space="preserve"> sebagai </w:t>
      </w:r>
      <w:r w:rsidRPr="00B473FD">
        <w:rPr>
          <w:i/>
          <w:iCs/>
          <w:lang w:val="en"/>
        </w:rPr>
        <w:t>backend</w:t>
      </w:r>
      <w:r w:rsidRPr="004F618A">
        <w:rPr>
          <w:lang w:val="en"/>
        </w:rPr>
        <w:t>, memungkinkan penggunaannya secara efisien baik pada unit pemrosesan sentral (CPU) maupun unit pemrosesan grafis (GPU)</w:t>
      </w:r>
      <w:r>
        <w:rPr>
          <w:lang w:val="en"/>
        </w:rPr>
        <w:t xml:space="preserve"> </w:t>
      </w:r>
      <w:r>
        <w:rPr>
          <w:lang w:val="en"/>
        </w:rPr>
        <w:fldChar w:fldCharType="begin" w:fldLock="1"/>
      </w:r>
      <w:r w:rsidR="00AF31EC">
        <w:rPr>
          <w:lang w:val="en"/>
        </w:rPr>
        <w:instrText>ADDIN CSL_CITATION {"citationItems":[{"id":"ITEM-1","itemData":{"DOI":"10.25273/doubleclick.v4i2.8188","ISSN":"2685-2152","abstract":"&lt;p&gt;Penelitian ini berlandaskan pada masalah data radar di lokasi studi kasus, yaitu Lembaga Penerbangan dan Antariksa Nasional (LAPAN). Sistem sebelumnya yang sudah dibangun menggunakan radar kapal untuk mendeteksi cuaca yang diberi nama SANTANU. Terkadang saat pengamatan terjadi gangguan gangguan yang menyebabkan radar tidak menghasilkan data secara utuh sehingga sistem ini menghasilkan data yang tidak normal. Penelitian ini bertujuan untuk bisa mengenali data data yang tidak normal tersebut, sehingga jika dalam pengamatannya sering muncul data tidak normal dapat dilakukan penanganan pada radar cuaca tersebut. Hasil yang didapatkan dengan menggunakan algoritma CNN didapat nilai akurasi latih (training accuracy) sebesar 98.2% dan 96.6% pada akurasi validasi. Hasil ini menunjukan data yang sudah diklasifikasi menggunakan algoritma CNN menghasilkan akurasi yang baik.&lt;/p&gt;","author":[{"dropping-particle":"","family":"Ihsan","given":"Candra Nur","non-dropping-particle":"","parse-names":false,"suffix":""}],"container-title":"DoubleClick: Journal of Computer and Information Technology","id":"ITEM-1","issue":"2","issued":{"date-parts":[["2021"]]},"page":"115","title":"Klasifikasi Data Radar Menggunakan Algoritma Convolutional Neural Network (CNN)","type":"article-journal","volume":"4"},"uris":["http://www.mendeley.com/documents/?uuid=0538e6a4-f682-4bab-adda-689c49fc4c52"]}],"mendeley":{"formattedCitation":"(Ihsan, 2021)","plainTextFormattedCitation":"(Ihsan, 2021)","previouslyFormattedCitation":"(Ihsan, 2021)"},"properties":{"noteIndex":0},"schema":"https://github.com/citation-style-language/schema/raw/master/csl-citation.json"}</w:instrText>
      </w:r>
      <w:r>
        <w:rPr>
          <w:lang w:val="en"/>
        </w:rPr>
        <w:fldChar w:fldCharType="separate"/>
      </w:r>
      <w:r w:rsidRPr="004F618A">
        <w:rPr>
          <w:noProof/>
          <w:lang w:val="en"/>
        </w:rPr>
        <w:t>(Ihsan, 2021)</w:t>
      </w:r>
      <w:r>
        <w:rPr>
          <w:lang w:val="en"/>
        </w:rPr>
        <w:fldChar w:fldCharType="end"/>
      </w:r>
      <w:r w:rsidRPr="004F618A">
        <w:rPr>
          <w:lang w:val="en"/>
        </w:rPr>
        <w:t xml:space="preserve">. </w:t>
      </w:r>
      <w:r w:rsidRPr="00B473FD">
        <w:rPr>
          <w:i/>
          <w:iCs/>
          <w:lang w:val="en"/>
        </w:rPr>
        <w:t>Framework</w:t>
      </w:r>
      <w:r w:rsidRPr="004F618A">
        <w:rPr>
          <w:lang w:val="en"/>
        </w:rPr>
        <w:t xml:space="preserve"> ini menawarkan dukungan luas terhadap berbagai arsitektur jaringan saraf, mulai dari jaringan yang sepenuhnya terkoneksi, jaringan konvolusional, lapisan </w:t>
      </w:r>
      <w:r w:rsidRPr="00B473FD">
        <w:rPr>
          <w:i/>
          <w:iCs/>
          <w:lang w:val="en"/>
        </w:rPr>
        <w:t>pooling</w:t>
      </w:r>
      <w:r w:rsidRPr="004F618A">
        <w:rPr>
          <w:lang w:val="en"/>
        </w:rPr>
        <w:t xml:space="preserve">, jaringan berulang, hingga lapisan </w:t>
      </w:r>
      <w:r w:rsidRPr="00B473FD">
        <w:rPr>
          <w:i/>
          <w:iCs/>
          <w:lang w:val="en"/>
        </w:rPr>
        <w:t>embedding</w:t>
      </w:r>
      <w:r w:rsidRPr="004F618A">
        <w:rPr>
          <w:lang w:val="en"/>
        </w:rPr>
        <w:t xml:space="preserve">. </w:t>
      </w:r>
      <w:r w:rsidRPr="00265D62">
        <w:rPr>
          <w:lang w:val="en"/>
        </w:rPr>
        <w:t>Keras</w:t>
      </w:r>
      <w:r w:rsidRPr="004F618A">
        <w:rPr>
          <w:lang w:val="en"/>
        </w:rPr>
        <w:t xml:space="preserve"> memungkinkan pengguna untuk mengintegrasikan model-model tersebut dalam pembuatan sistem yang lebih kompleks dan multifungsi. Berkat desainnya yang berbasis </w:t>
      </w:r>
      <w:r w:rsidRPr="00791960">
        <w:rPr>
          <w:lang w:val="en"/>
        </w:rPr>
        <w:t>Python</w:t>
      </w:r>
      <w:r w:rsidRPr="004F618A">
        <w:rPr>
          <w:lang w:val="en"/>
        </w:rPr>
        <w:t xml:space="preserve">, </w:t>
      </w:r>
      <w:r w:rsidRPr="00DF6D2F">
        <w:rPr>
          <w:lang w:val="en"/>
        </w:rPr>
        <w:t>Keras</w:t>
      </w:r>
      <w:r w:rsidRPr="004F618A">
        <w:rPr>
          <w:lang w:val="en"/>
        </w:rPr>
        <w:t xml:space="preserve"> tidak hanya mudah untuk dipasang dan digunakan tetapi juga mendukung eksplorasi dan pembelajaran yang mendalam terhadap pemrograman jaringan saraf. Lebih jauh, integrasi </w:t>
      </w:r>
      <w:r w:rsidRPr="008D2DE2">
        <w:rPr>
          <w:lang w:val="en"/>
        </w:rPr>
        <w:t>Keras</w:t>
      </w:r>
      <w:r w:rsidRPr="004F618A">
        <w:rPr>
          <w:lang w:val="en"/>
        </w:rPr>
        <w:t xml:space="preserve"> dengan </w:t>
      </w:r>
      <w:r w:rsidRPr="00B473FD">
        <w:rPr>
          <w:i/>
          <w:iCs/>
          <w:lang w:val="en"/>
        </w:rPr>
        <w:t>backend</w:t>
      </w:r>
      <w:r w:rsidRPr="004F618A">
        <w:rPr>
          <w:lang w:val="en"/>
        </w:rPr>
        <w:t xml:space="preserve"> seperti </w:t>
      </w:r>
      <w:r w:rsidRPr="00791960">
        <w:rPr>
          <w:lang w:val="en"/>
        </w:rPr>
        <w:t>TensorFlow</w:t>
      </w:r>
      <w:r w:rsidRPr="004F618A">
        <w:rPr>
          <w:lang w:val="en"/>
        </w:rPr>
        <w:t xml:space="preserve"> dan </w:t>
      </w:r>
      <w:r w:rsidRPr="00AC42BD">
        <w:rPr>
          <w:lang w:val="en"/>
        </w:rPr>
        <w:t>Theano</w:t>
      </w:r>
      <w:r w:rsidRPr="004F618A">
        <w:rPr>
          <w:lang w:val="en"/>
        </w:rPr>
        <w:t xml:space="preserve"> menjamin skalabilitas dan optimasi kinerja, memastikan bahwa aplikasi dapat dikembangkan dengan fleksibilitas tinggi sesuai dengan kebutuhan spesifik pengguna.</w:t>
      </w:r>
    </w:p>
    <w:p w14:paraId="13D806AF" w14:textId="0417AC5B" w:rsidR="00855C9F" w:rsidRDefault="00855C9F" w:rsidP="00855C9F">
      <w:pPr>
        <w:ind w:firstLine="0"/>
        <w:rPr>
          <w:lang w:val="en"/>
        </w:rPr>
      </w:pPr>
    </w:p>
    <w:p w14:paraId="1B3BD9E1" w14:textId="78C6690A" w:rsidR="00855C9F" w:rsidRDefault="00855C9F" w:rsidP="00855C9F">
      <w:pPr>
        <w:pStyle w:val="Heading2"/>
        <w:rPr>
          <w:i/>
          <w:iCs/>
        </w:rPr>
      </w:pPr>
      <w:bookmarkStart w:id="32" w:name="_Toc165194727"/>
      <w:r w:rsidRPr="00E43D62">
        <w:t>Android</w:t>
      </w:r>
      <w:bookmarkEnd w:id="32"/>
    </w:p>
    <w:p w14:paraId="6EB8A4AF" w14:textId="1A331AD1" w:rsidR="00855C9F" w:rsidRPr="00855C9F" w:rsidRDefault="003D680E" w:rsidP="00855C9F">
      <w:pPr>
        <w:rPr>
          <w:lang w:val="en"/>
        </w:rPr>
      </w:pPr>
      <w:r w:rsidRPr="003D680E">
        <w:rPr>
          <w:lang w:val="en"/>
        </w:rPr>
        <w:t>Android merupakan sistem operasi untuk perangkat bergerak yang dikembangkan di atas kernel Linux, mencakup tidak hanya sistem operasi itu sendiri tetapi juga perangkat lunak antara (</w:t>
      </w:r>
      <w:r w:rsidRPr="00DB0968">
        <w:rPr>
          <w:i/>
          <w:iCs/>
          <w:lang w:val="en"/>
        </w:rPr>
        <w:t>middleware</w:t>
      </w:r>
      <w:r w:rsidRPr="003D680E">
        <w:rPr>
          <w:lang w:val="en"/>
        </w:rPr>
        <w:t xml:space="preserve">) dan berbagai aplikasi. Sistem ini menawarkan sebuah platform yang bersifat terbuka, memungkinkan para developer untuk merancang dan mengembangkan aplikasi mereka dengan lebih leluasa. Sebagai sebuah ekosistem yang komprehensif, Android dirancang untuk mendukung inovasi dan kreativitas pengembang aplikasi, dengan menyediakan akses ke fungsi-fungsi perangkat keras perangkat mobile melalui </w:t>
      </w:r>
      <w:r w:rsidRPr="00DB0968">
        <w:rPr>
          <w:i/>
          <w:iCs/>
          <w:lang w:val="en"/>
        </w:rPr>
        <w:t>API</w:t>
      </w:r>
      <w:r w:rsidRPr="003D680E">
        <w:rPr>
          <w:lang w:val="en"/>
        </w:rPr>
        <w:t xml:space="preserve"> yang kaya dan fleksibel. Melalui pendekatan ini, Android berkontribusi pada evolusi teknologi </w:t>
      </w:r>
      <w:r w:rsidRPr="00E43D62">
        <w:rPr>
          <w:i/>
          <w:iCs/>
          <w:lang w:val="en"/>
        </w:rPr>
        <w:t>mobile</w:t>
      </w:r>
      <w:r w:rsidRPr="003D680E">
        <w:rPr>
          <w:lang w:val="en"/>
        </w:rPr>
        <w:t>, memperkaya pengalaman pengguna dengan beragam aplikasi yang dapat disesuaikan dan ditingkatkan sesuai dengan kebutuhan dan preferensi individu</w:t>
      </w:r>
      <w:r w:rsidR="002F4ABA">
        <w:rPr>
          <w:lang w:val="en"/>
        </w:rPr>
        <w:fldChar w:fldCharType="begin" w:fldLock="1"/>
      </w:r>
      <w:r w:rsidR="00C60843">
        <w:rPr>
          <w:lang w:val="en"/>
        </w:rPr>
        <w:instrText>ADDIN CSL_CITATION {"citationItems":[{"id":"ITEM-1","itemData":{"abstract":"Porsi penggunaan bahasa Indonesia dan bahasa Inggris dalam penulisan artikel ilmiah masih terjadi ketimpangan. Menyikapi kondisi di atas, penulis terdorong untuk membahas tentang bagaimana cara membantu proses belajar bahasa Inggris ditingkat dasar agar nantinya ada kesetaraan penggunaan bahasa Indonesia dan bahasa Inggris sebagai penghela ilmu pengetahuan dalam artikel ilmiah. Tujuan penelitian ini adalah agar dapat membuat aplikasi yang mampu membantu dalam pembelajaran khususnya bahasa Inggris dengan mengunakan kemajuan teknologi saat ini sebagai contoh Ponsel Berbasis Android, selanjutnya dapat mempublikasikan penelitian ini dalam bentuk jurnal nasional berreputasi.","author":[{"dropping-particle":"","family":"Azis","given":"Nur","non-dropping-particle":"","parse-names":false,"suffix":""},{"dropping-particle":"","family":"Gali Pribadi","given":"","non-dropping-particle":"","parse-names":false,"suffix":""},{"dropping-particle":"","family":"Manda Savitrie Nurcahya","given":"","non-dropping-particle":"","parse-names":false,"suffix":""}],"container-title":"IKRA-ITH Informatika","id":"ITEM-1","issue":"3","issued":{"date-parts":[["2020"]]},"page":"251-255","title":"Analisa dan Perancangan Aplikasi Pembelajaran Bahasa Inggris Dasar Berbasis Android","type":"article-journal","volume":"4"},"uris":["http://www.mendeley.com/documents/?uuid=fdbbd3b7-a66a-4342-a8cf-0a750781696b"]}],"mendeley":{"formattedCitation":"(Azis et al., 2020)","plainTextFormattedCitation":"(Azis et al., 2020)","previouslyFormattedCitation":"(Azis et al., 2020)"},"properties":{"noteIndex":0},"schema":"https://github.com/citation-style-language/schema/raw/master/csl-citation.json"}</w:instrText>
      </w:r>
      <w:r w:rsidR="002F4ABA">
        <w:rPr>
          <w:lang w:val="en"/>
        </w:rPr>
        <w:fldChar w:fldCharType="separate"/>
      </w:r>
      <w:r w:rsidR="002F4ABA" w:rsidRPr="002F4ABA">
        <w:rPr>
          <w:noProof/>
          <w:lang w:val="en"/>
        </w:rPr>
        <w:t>(Azis et al., 2020)</w:t>
      </w:r>
      <w:r w:rsidR="002F4ABA">
        <w:rPr>
          <w:lang w:val="en"/>
        </w:rPr>
        <w:fldChar w:fldCharType="end"/>
      </w:r>
      <w:r w:rsidRPr="003D680E">
        <w:rPr>
          <w:lang w:val="en"/>
        </w:rPr>
        <w:t>.</w:t>
      </w:r>
    </w:p>
    <w:p w14:paraId="74760E89" w14:textId="7018A35D" w:rsidR="006B5F2E" w:rsidRDefault="006B5F2E" w:rsidP="006B5F2E">
      <w:pPr>
        <w:ind w:firstLine="0"/>
        <w:rPr>
          <w:lang w:val="en"/>
        </w:rPr>
      </w:pPr>
    </w:p>
    <w:p w14:paraId="7C4021E4" w14:textId="47239462" w:rsidR="006B5F2E" w:rsidRDefault="00B0443C" w:rsidP="00A22816">
      <w:pPr>
        <w:pStyle w:val="Heading2"/>
      </w:pPr>
      <w:bookmarkStart w:id="33" w:name="_Toc165194728"/>
      <w:r>
        <w:t>React Native</w:t>
      </w:r>
      <w:bookmarkEnd w:id="33"/>
    </w:p>
    <w:p w14:paraId="3B005E3A" w14:textId="7FCB3B0A" w:rsidR="004811D6" w:rsidRDefault="00C60843" w:rsidP="00C60843">
      <w:pPr>
        <w:rPr>
          <w:lang w:val="en"/>
        </w:rPr>
      </w:pPr>
      <w:r w:rsidRPr="00C60843">
        <w:rPr>
          <w:lang w:val="en"/>
        </w:rPr>
        <w:t>React Native adalah sebuah framework yang menggunakan JavaScript sebagai basisnya, digunakan untuk mengembangkan aplikasi seluler yang dapat berjalan pada kedua platform, yaitu Android dan iOS, secara simultan. Kerangka kerja ini memungkinkan pengembang untuk menulis kode sekali dan menggunakan kembali komponen-komponen yang sama untuk kedua platform tersebut, meningkatkan efisiensi dan produktivitas dalam proses pengembangan aplikasi. Dengan demikian, React Native memberikan solusi yang efektif dan efisien bagi pengembang dalam menciptakan aplikasi seluler yang mendukung kedua sistem operasi utama secara bersamaan</w:t>
      </w:r>
      <w:r w:rsidR="00B940A1">
        <w:rPr>
          <w:lang w:val="en"/>
        </w:rPr>
        <w:fldChar w:fldCharType="begin" w:fldLock="1"/>
      </w:r>
      <w:r w:rsidR="0065643D">
        <w:rPr>
          <w:lang w:val="en"/>
        </w:rPr>
        <w:instrText>ADDIN CSL_CITATION {"citationItems":[{"id":"ITEM-1","itemData":{"abstract":"… Penelitian ini bertujuan untuk membangun dan membuat aplikasi bioskop berbasis Android untuk kota Medan agar memungkinkan penonton untuk memilih film, membeli tiket secara …","author":[{"dropping-particle":"","family":"Nurhidayah","given":"Laila","non-dropping-particle":"","parse-names":false,"suffix":""},{"dropping-particle":"","family":"Salsabillah","given":"Ayna","non-dropping-particle":"","parse-names":false,"suffix":""},{"dropping-particle":"","family":"Yanti","given":"Fitri Rahma","non-dropping-particle":"","parse-names":false,"suffix":""}],"container-title":"Laila Nurhidayah","id":"ITEM-1","issue":"2","issued":{"date-parts":[["2023"]]},"page":"305-314","title":"Perancangan Aplikasi Pemesanan Tiket Bioskop di Kota Medan Berbasis Android","type":"article-journal","volume":"2"},"uris":["http://www.mendeley.com/documents/?uuid=ceb7d6b7-9530-4a14-98aa-504ce1017bb9"]}],"mendeley":{"formattedCitation":"(Nurhidayah et al., 2023)","plainTextFormattedCitation":"(Nurhidayah et al., 2023)","previouslyFormattedCitation":"(Nurhidayah et al., 2023)"},"properties":{"noteIndex":0},"schema":"https://github.com/citation-style-language/schema/raw/master/csl-citation.json"}</w:instrText>
      </w:r>
      <w:r w:rsidR="00B940A1">
        <w:rPr>
          <w:lang w:val="en"/>
        </w:rPr>
        <w:fldChar w:fldCharType="separate"/>
      </w:r>
      <w:r w:rsidR="00B940A1" w:rsidRPr="00B940A1">
        <w:rPr>
          <w:noProof/>
          <w:lang w:val="en"/>
        </w:rPr>
        <w:t>(Nurhidayah et al., 2023)</w:t>
      </w:r>
      <w:r w:rsidR="00B940A1">
        <w:rPr>
          <w:lang w:val="en"/>
        </w:rPr>
        <w:fldChar w:fldCharType="end"/>
      </w:r>
      <w:r w:rsidRPr="00C60843">
        <w:rPr>
          <w:lang w:val="en"/>
        </w:rPr>
        <w:t>.</w:t>
      </w:r>
    </w:p>
    <w:p w14:paraId="319120F0" w14:textId="44895366" w:rsidR="00E95350" w:rsidRDefault="00E95350">
      <w:pPr>
        <w:spacing w:after="160" w:line="259" w:lineRule="auto"/>
        <w:ind w:firstLine="0"/>
        <w:jc w:val="left"/>
        <w:rPr>
          <w:lang w:val="en"/>
        </w:rPr>
      </w:pPr>
      <w:r>
        <w:rPr>
          <w:lang w:val="en"/>
        </w:rPr>
        <w:br w:type="page"/>
      </w:r>
    </w:p>
    <w:p w14:paraId="26401ACF" w14:textId="0B148345" w:rsidR="0077253B" w:rsidRDefault="0077253B" w:rsidP="0077253B">
      <w:pPr>
        <w:pStyle w:val="Heading2"/>
      </w:pPr>
      <w:bookmarkStart w:id="34" w:name="_Toc165194729"/>
      <w:r>
        <w:lastRenderedPageBreak/>
        <w:t>Penelitian Terdahulu</w:t>
      </w:r>
      <w:bookmarkEnd w:id="34"/>
    </w:p>
    <w:p w14:paraId="2CFC9541" w14:textId="1150E398" w:rsidR="0077253B" w:rsidRDefault="00FE3F6B" w:rsidP="0077253B">
      <w:pPr>
        <w:rPr>
          <w:lang w:val="en"/>
        </w:rPr>
      </w:pPr>
      <w:r w:rsidRPr="00FE3F6B">
        <w:rPr>
          <w:lang w:val="en"/>
        </w:rPr>
        <w:t>Berikut ini adalah acuan penelitian terdahulu.</w:t>
      </w:r>
    </w:p>
    <w:p w14:paraId="15D2D094" w14:textId="3AC980AA" w:rsidR="00D47C34" w:rsidRDefault="00D47C34" w:rsidP="000B77D7">
      <w:pPr>
        <w:pStyle w:val="Caption"/>
      </w:pPr>
      <w:bookmarkStart w:id="35" w:name="_Toc164956284"/>
      <w:r>
        <w:t xml:space="preserve">Tabel 2. </w:t>
      </w:r>
      <w:r>
        <w:fldChar w:fldCharType="begin"/>
      </w:r>
      <w:r>
        <w:instrText xml:space="preserve"> SEQ Tabel_2. \* ARABIC </w:instrText>
      </w:r>
      <w:r>
        <w:fldChar w:fldCharType="separate"/>
      </w:r>
      <w:r>
        <w:rPr>
          <w:noProof/>
        </w:rPr>
        <w:t>1</w:t>
      </w:r>
      <w:r>
        <w:fldChar w:fldCharType="end"/>
      </w:r>
      <w:r>
        <w:t xml:space="preserve"> Penelitian terdahulu</w:t>
      </w:r>
      <w:bookmarkEnd w:id="35"/>
    </w:p>
    <w:tbl>
      <w:tblPr>
        <w:tblStyle w:val="TableGrid"/>
        <w:tblW w:w="7933" w:type="dxa"/>
        <w:tblLook w:val="04A0" w:firstRow="1" w:lastRow="0" w:firstColumn="1" w:lastColumn="0" w:noHBand="0" w:noVBand="1"/>
      </w:tblPr>
      <w:tblGrid>
        <w:gridCol w:w="2150"/>
        <w:gridCol w:w="1656"/>
        <w:gridCol w:w="4127"/>
      </w:tblGrid>
      <w:tr w:rsidR="007D1A74" w14:paraId="18E6439E" w14:textId="77777777" w:rsidTr="005B35AB">
        <w:trPr>
          <w:tblHeader/>
        </w:trPr>
        <w:tc>
          <w:tcPr>
            <w:tcW w:w="2150" w:type="dxa"/>
            <w:shd w:val="clear" w:color="auto" w:fill="B4C6E7" w:themeFill="accent1" w:themeFillTint="66"/>
          </w:tcPr>
          <w:p w14:paraId="5608BDED" w14:textId="0FCC5D78" w:rsidR="007D1A74" w:rsidRDefault="007D1A74" w:rsidP="00AE5F1F">
            <w:pPr>
              <w:ind w:firstLine="0"/>
              <w:jc w:val="center"/>
              <w:rPr>
                <w:lang w:val="en"/>
              </w:rPr>
            </w:pPr>
            <w:r>
              <w:rPr>
                <w:lang w:val="en"/>
              </w:rPr>
              <w:t>Judul, Penulis</w:t>
            </w:r>
          </w:p>
        </w:tc>
        <w:tc>
          <w:tcPr>
            <w:tcW w:w="1656" w:type="dxa"/>
            <w:shd w:val="clear" w:color="auto" w:fill="B4C6E7" w:themeFill="accent1" w:themeFillTint="66"/>
          </w:tcPr>
          <w:p w14:paraId="2FE9F4D9" w14:textId="797A0D97" w:rsidR="007D1A74" w:rsidRDefault="007D1A74" w:rsidP="00AE5F1F">
            <w:pPr>
              <w:ind w:firstLine="0"/>
              <w:jc w:val="center"/>
              <w:rPr>
                <w:lang w:val="en"/>
              </w:rPr>
            </w:pPr>
            <w:r>
              <w:rPr>
                <w:lang w:val="en"/>
              </w:rPr>
              <w:t>Metode</w:t>
            </w:r>
          </w:p>
        </w:tc>
        <w:tc>
          <w:tcPr>
            <w:tcW w:w="4127" w:type="dxa"/>
            <w:shd w:val="clear" w:color="auto" w:fill="B4C6E7" w:themeFill="accent1" w:themeFillTint="66"/>
          </w:tcPr>
          <w:p w14:paraId="3D62F88E" w14:textId="5FCA421F" w:rsidR="007D1A74" w:rsidRDefault="007D1A74" w:rsidP="00AE5F1F">
            <w:pPr>
              <w:ind w:firstLine="0"/>
              <w:jc w:val="center"/>
              <w:rPr>
                <w:lang w:val="en"/>
              </w:rPr>
            </w:pPr>
            <w:r>
              <w:rPr>
                <w:lang w:val="en"/>
              </w:rPr>
              <w:t>Hasil Penelitian</w:t>
            </w:r>
          </w:p>
        </w:tc>
      </w:tr>
      <w:tr w:rsidR="007D1A74" w14:paraId="2814B631" w14:textId="77777777" w:rsidTr="005B35AB">
        <w:tc>
          <w:tcPr>
            <w:tcW w:w="2150" w:type="dxa"/>
          </w:tcPr>
          <w:p w14:paraId="4A9E526C" w14:textId="77777777" w:rsidR="007D1A74" w:rsidRPr="00D947A4" w:rsidRDefault="007D1A74" w:rsidP="0054246C">
            <w:pPr>
              <w:ind w:firstLine="0"/>
              <w:jc w:val="left"/>
              <w:rPr>
                <w:lang w:val="en"/>
              </w:rPr>
            </w:pPr>
            <w:r w:rsidRPr="00D947A4">
              <w:rPr>
                <w:lang w:val="en"/>
              </w:rPr>
              <w:t xml:space="preserve">Perbandingan Arsitektur </w:t>
            </w:r>
            <w:r w:rsidRPr="00B352B7">
              <w:rPr>
                <w:i/>
                <w:iCs/>
                <w:lang w:val="en"/>
              </w:rPr>
              <w:t>Mobilenet</w:t>
            </w:r>
            <w:r w:rsidRPr="00D947A4">
              <w:rPr>
                <w:lang w:val="en"/>
              </w:rPr>
              <w:t xml:space="preserve"> Dan</w:t>
            </w:r>
          </w:p>
          <w:p w14:paraId="54BCCAAE" w14:textId="163B32AA" w:rsidR="007D1A74" w:rsidRDefault="007D1A74" w:rsidP="0054246C">
            <w:pPr>
              <w:ind w:firstLine="0"/>
              <w:jc w:val="left"/>
              <w:rPr>
                <w:lang w:val="en"/>
              </w:rPr>
            </w:pPr>
            <w:r w:rsidRPr="00933D32">
              <w:rPr>
                <w:i/>
                <w:iCs/>
                <w:lang w:val="en"/>
              </w:rPr>
              <w:t>NASNetMobile</w:t>
            </w:r>
            <w:r w:rsidRPr="00D947A4">
              <w:rPr>
                <w:lang w:val="en"/>
              </w:rPr>
              <w:t xml:space="preserve"> Untuk Klasifikasi Penyakit Pada Citra</w:t>
            </w:r>
            <w:r>
              <w:rPr>
                <w:lang w:val="en"/>
              </w:rPr>
              <w:t xml:space="preserve"> </w:t>
            </w:r>
            <w:r w:rsidRPr="00D947A4">
              <w:rPr>
                <w:lang w:val="en"/>
              </w:rPr>
              <w:t>Daun Kentang</w:t>
            </w:r>
            <w:r>
              <w:rPr>
                <w:lang w:val="en"/>
              </w:rPr>
              <w:t xml:space="preserve"> </w:t>
            </w:r>
            <w:r w:rsidR="00D7741D">
              <w:rPr>
                <w:lang w:val="en"/>
              </w:rPr>
              <w:fldChar w:fldCharType="begin" w:fldLock="1"/>
            </w:r>
            <w:r w:rsidR="00D7741D">
              <w:rPr>
                <w:lang w:val="en"/>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D7741D">
              <w:rPr>
                <w:lang w:val="en"/>
              </w:rPr>
              <w:fldChar w:fldCharType="separate"/>
            </w:r>
            <w:r w:rsidR="00D7741D" w:rsidRPr="00D7741D">
              <w:rPr>
                <w:noProof/>
                <w:lang w:val="en"/>
              </w:rPr>
              <w:t>(Fuadi &amp; Suharso, 2022)</w:t>
            </w:r>
            <w:r w:rsidR="00D7741D">
              <w:rPr>
                <w:lang w:val="en"/>
              </w:rPr>
              <w:fldChar w:fldCharType="end"/>
            </w:r>
          </w:p>
        </w:tc>
        <w:tc>
          <w:tcPr>
            <w:tcW w:w="1656" w:type="dxa"/>
          </w:tcPr>
          <w:p w14:paraId="60EB1E4E" w14:textId="785CDFE4" w:rsidR="007D1A74" w:rsidRPr="00B352B7" w:rsidRDefault="007D1A74" w:rsidP="00D947A4">
            <w:pPr>
              <w:ind w:firstLine="0"/>
              <w:jc w:val="left"/>
              <w:rPr>
                <w:i/>
                <w:iCs/>
                <w:lang w:val="en"/>
              </w:rPr>
            </w:pPr>
            <w:r>
              <w:rPr>
                <w:lang w:val="en"/>
              </w:rPr>
              <w:t xml:space="preserve">Menggunkan metode </w:t>
            </w:r>
            <w:r>
              <w:rPr>
                <w:i/>
                <w:iCs/>
                <w:lang w:val="en"/>
              </w:rPr>
              <w:t xml:space="preserve">Convlutional Neural Network </w:t>
            </w:r>
            <w:r>
              <w:rPr>
                <w:lang w:val="en"/>
              </w:rPr>
              <w:t xml:space="preserve">dengan arsitektur </w:t>
            </w:r>
            <w:r>
              <w:rPr>
                <w:i/>
                <w:iCs/>
                <w:lang w:val="en"/>
              </w:rPr>
              <w:t xml:space="preserve">Mobilenet dan </w:t>
            </w:r>
            <w:r w:rsidRPr="00933D32">
              <w:rPr>
                <w:i/>
                <w:iCs/>
                <w:lang w:val="en"/>
              </w:rPr>
              <w:t>NASNetMobile</w:t>
            </w:r>
          </w:p>
        </w:tc>
        <w:tc>
          <w:tcPr>
            <w:tcW w:w="4127" w:type="dxa"/>
          </w:tcPr>
          <w:p w14:paraId="36F675DF" w14:textId="07950436" w:rsidR="007D1A74" w:rsidRDefault="007D1A74" w:rsidP="00D947A4">
            <w:pPr>
              <w:keepNext/>
              <w:ind w:firstLine="0"/>
              <w:jc w:val="left"/>
              <w:rPr>
                <w:lang w:val="en"/>
              </w:rPr>
            </w:pPr>
            <w:r w:rsidRPr="001530D7">
              <w:rPr>
                <w:lang w:val="en"/>
              </w:rPr>
              <w:t xml:space="preserve">Data yang digunakan pada penelitian </w:t>
            </w:r>
            <w:r>
              <w:rPr>
                <w:lang w:val="en"/>
              </w:rPr>
              <w:t xml:space="preserve">tersebut </w:t>
            </w:r>
            <w:r w:rsidRPr="001530D7">
              <w:rPr>
                <w:lang w:val="en"/>
              </w:rPr>
              <w:t xml:space="preserve">terbagi menjadi gambar daun kentang sehat, gambar daun kentang terinfeksi </w:t>
            </w:r>
            <w:r w:rsidRPr="00933D32">
              <w:rPr>
                <w:i/>
                <w:iCs/>
                <w:lang w:val="en"/>
              </w:rPr>
              <w:t>Early Blight</w:t>
            </w:r>
            <w:r w:rsidRPr="001530D7">
              <w:rPr>
                <w:lang w:val="en"/>
              </w:rPr>
              <w:t xml:space="preserve">, dan gambar daun kentang terinfeksi </w:t>
            </w:r>
            <w:r w:rsidRPr="00933D32">
              <w:rPr>
                <w:i/>
                <w:iCs/>
                <w:lang w:val="en"/>
              </w:rPr>
              <w:t>Late Blight</w:t>
            </w:r>
            <w:r w:rsidRPr="001530D7">
              <w:rPr>
                <w:lang w:val="en"/>
              </w:rPr>
              <w:t xml:space="preserve">. Di akhir penelitian ditemukan bahwa pada skema pengujian menggunakan arsitektur </w:t>
            </w:r>
            <w:r w:rsidRPr="00933D32">
              <w:rPr>
                <w:i/>
                <w:iCs/>
                <w:lang w:val="en"/>
              </w:rPr>
              <w:t>NASNetMobile</w:t>
            </w:r>
            <w:r w:rsidRPr="001530D7">
              <w:rPr>
                <w:lang w:val="en"/>
              </w:rPr>
              <w:t xml:space="preserve"> dengan perbandingan data latih dan data uji sebesar 90:10 menghasilkan </w:t>
            </w:r>
            <w:r w:rsidRPr="00016345">
              <w:rPr>
                <w:i/>
                <w:iCs/>
                <w:lang w:val="en"/>
              </w:rPr>
              <w:t>accuracy</w:t>
            </w:r>
            <w:r w:rsidRPr="001530D7">
              <w:rPr>
                <w:lang w:val="en"/>
              </w:rPr>
              <w:t xml:space="preserve"> sebesar 90.96%, </w:t>
            </w:r>
            <w:r w:rsidRPr="00016345">
              <w:rPr>
                <w:i/>
                <w:iCs/>
                <w:lang w:val="en"/>
              </w:rPr>
              <w:t>precision</w:t>
            </w:r>
            <w:r w:rsidRPr="001530D7">
              <w:rPr>
                <w:lang w:val="en"/>
              </w:rPr>
              <w:t xml:space="preserve"> sebesar 90.86%, </w:t>
            </w:r>
            <w:r w:rsidRPr="00016345">
              <w:rPr>
                <w:i/>
                <w:iCs/>
                <w:lang w:val="en"/>
              </w:rPr>
              <w:t>recall</w:t>
            </w:r>
            <w:r w:rsidRPr="001530D7">
              <w:rPr>
                <w:lang w:val="en"/>
              </w:rPr>
              <w:t xml:space="preserve"> sebesar 91.11%, dan f1 score sebesar 92.93%.</w:t>
            </w:r>
          </w:p>
        </w:tc>
      </w:tr>
      <w:tr w:rsidR="007D1A74" w14:paraId="5F105D23" w14:textId="77777777" w:rsidTr="005B35AB">
        <w:tc>
          <w:tcPr>
            <w:tcW w:w="2150" w:type="dxa"/>
          </w:tcPr>
          <w:p w14:paraId="59A2D082" w14:textId="77777777" w:rsidR="007D1A74" w:rsidRPr="00933D32" w:rsidRDefault="007D1A74" w:rsidP="0054246C">
            <w:pPr>
              <w:ind w:firstLine="0"/>
              <w:jc w:val="left"/>
              <w:rPr>
                <w:lang w:val="en"/>
              </w:rPr>
            </w:pPr>
            <w:r w:rsidRPr="00933D32">
              <w:rPr>
                <w:lang w:val="en"/>
              </w:rPr>
              <w:t>Deteksi Penyakit pada Daun Kentang Menggunakan Pengolahan Citra</w:t>
            </w:r>
          </w:p>
          <w:p w14:paraId="3D660CEC" w14:textId="75F7766F" w:rsidR="007D1A74" w:rsidRPr="00D947A4" w:rsidRDefault="007D1A74" w:rsidP="0054246C">
            <w:pPr>
              <w:ind w:firstLine="0"/>
              <w:jc w:val="left"/>
              <w:rPr>
                <w:lang w:val="en"/>
              </w:rPr>
            </w:pPr>
            <w:r w:rsidRPr="00933D32">
              <w:rPr>
                <w:lang w:val="en"/>
              </w:rPr>
              <w:t xml:space="preserve">dengan Metode </w:t>
            </w:r>
            <w:r w:rsidRPr="005F5FC3">
              <w:rPr>
                <w:i/>
                <w:iCs/>
                <w:lang w:val="en"/>
              </w:rPr>
              <w:t>Convolutional Neural Network</w:t>
            </w:r>
            <w:r>
              <w:rPr>
                <w:lang w:val="en"/>
              </w:rPr>
              <w:t xml:space="preserve"> </w:t>
            </w:r>
            <w:r w:rsidR="00D7741D">
              <w:rPr>
                <w:lang w:val="en"/>
              </w:rPr>
              <w:fldChar w:fldCharType="begin" w:fldLock="1"/>
            </w:r>
            <w:r w:rsidR="00D7741D">
              <w:rPr>
                <w:lang w:val="en"/>
              </w:rPr>
              <w:instrText>ADDIN CSL_CITATION {"citationItems":[{"id":"ITEM-1","itemData":{"DOI":"10.24076/citec.2021v8i1.263","ISSN":"2354-5771","abstract":"Produk pertanian kentang menjadi sangat penting karena termasuk makanan utama bagi manusia. Kentang memiliki kandungan karbohidrat yang menjadikanya sebagai makanan utama. Dalam mengelola pertanian kentang ini tentu memiliki beberapa kendala diantaranya adalah penyakit yang menyerang pada daun kentang yang jika dibiarkan akan menghasilkan produksi yang buruk atau bahkan gagal panen. Late blight dan early blight adalah penyakit yang sering ditemui pada daun kentang. Penyakit ini memiliki gejala masing-masing sehingga para petani dapat melakukan pencegahan jika melihat gejala pada daun kentang, tetapi langkah ini memliki kelemahan yaitu proses identifikasi yang lama, dan jika penanganan pada penyakit daun ini sangat lambat akan mengakibatkan penambahan biaya perawatan. Dengan memanfaatkan teknologi yaitu berupa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validation accuracy 94%.Kata Kunci—Penyakit daun kentang, late blight, early blight, identifikasi, CNNPotato agricultural products are essential because they are the leading food. Potatoes have carbohydrate content, which makes them the leading food for humans. But in carrying out this potato farming certainly has several obstacles, including the disease that attacks the potato leaves which if left unchecked will result in poor production or even crop failure. late blight and early blight are diseases that are often found in potato leaves. This disease has its own symptoms so that farmers can take precautions if they see symptoms on potato leaves, but this step has a weakness that is a long identification process, and if the handling of this leaf disease is very slow will result in additional maintenance costs. By utilizing technology in the form of digital image processing, this can be overcome, so this research will propose an appropriate method in detecting diseases in the leaves of potato plants. Classification will be carried out with three classes in the form of healthy leaves, early blight, and late blight using the Convolutional Neural Network (CNN) algorithm. The results of this res…","author":[{"dropping-particle":"","family":"Rozaqi","given":"Abdul Jalil","non-dropping-particle":"","parse-names":false,"suffix":""},{"dropping-particle":"","family":"Sunyoto","given":"Andi","non-dropping-particle":"","parse-names":false,"suffix":""},{"dropping-particle":"","family":"Arief","given":"M rudyanto","non-dropping-particle":"","parse-names":false,"suffix":""}],"container-title":"Creative Information Technology Journal","id":"ITEM-1","issue":"1","issued":{"date-parts":[["2021"]]},"page":"22","title":"Deteksi Penyakit Pada Daun Kentang Menggunakan Pengolahan Citra dengan Metode Convolutional Neural Network","type":"article-journal","volume":"8"},"uris":["http://www.mendeley.com/documents/?uuid=888a2a3d-c8cb-4bbd-ab54-954385459df1"]}],"mendeley":{"formattedCitation":"(Rozaqi et al., 2021)","plainTextFormattedCitation":"(Rozaqi et al., 2021)","previouslyFormattedCitation":"(Rozaqi et al., 2021)"},"properties":{"noteIndex":0},"schema":"https://github.com/citation-style-language/schema/raw/master/csl-citation.json"}</w:instrText>
            </w:r>
            <w:r w:rsidR="00D7741D">
              <w:rPr>
                <w:lang w:val="en"/>
              </w:rPr>
              <w:fldChar w:fldCharType="separate"/>
            </w:r>
            <w:r w:rsidR="00D7741D" w:rsidRPr="00D7741D">
              <w:rPr>
                <w:noProof/>
                <w:lang w:val="en"/>
              </w:rPr>
              <w:t>(Rozaqi et al., 2021)</w:t>
            </w:r>
            <w:r w:rsidR="00D7741D">
              <w:rPr>
                <w:lang w:val="en"/>
              </w:rPr>
              <w:fldChar w:fldCharType="end"/>
            </w:r>
          </w:p>
        </w:tc>
        <w:tc>
          <w:tcPr>
            <w:tcW w:w="1656" w:type="dxa"/>
          </w:tcPr>
          <w:p w14:paraId="22734F98" w14:textId="143DDE59" w:rsidR="007D1A74" w:rsidRDefault="007D1A74"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4127" w:type="dxa"/>
          </w:tcPr>
          <w:p w14:paraId="3CC14F6A" w14:textId="6F4BFB3B" w:rsidR="007D1A74" w:rsidRPr="001530D7" w:rsidRDefault="007D1A74" w:rsidP="00D947A4">
            <w:pPr>
              <w:keepNext/>
              <w:ind w:firstLine="0"/>
              <w:jc w:val="left"/>
              <w:rPr>
                <w:lang w:val="en"/>
              </w:rPr>
            </w:pPr>
            <w:r>
              <w:rPr>
                <w:lang w:val="en"/>
              </w:rPr>
              <w:t>D</w:t>
            </w:r>
            <w:r w:rsidRPr="00121A23">
              <w:rPr>
                <w:lang w:val="en"/>
              </w:rPr>
              <w:t xml:space="preserve">engan pembagian dataset 80% dan 20% dan gambar yang digunakan ukuranya dirubah 150x150. Pada </w:t>
            </w:r>
            <w:r w:rsidRPr="00016345">
              <w:rPr>
                <w:i/>
                <w:iCs/>
                <w:lang w:val="en"/>
              </w:rPr>
              <w:t>epoch</w:t>
            </w:r>
            <w:r w:rsidRPr="00121A23">
              <w:rPr>
                <w:lang w:val="en"/>
              </w:rPr>
              <w:t xml:space="preserve"> ke 10 dengan </w:t>
            </w:r>
            <w:r w:rsidRPr="00016345">
              <w:rPr>
                <w:i/>
                <w:iCs/>
                <w:lang w:val="en"/>
              </w:rPr>
              <w:t>batch_size</w:t>
            </w:r>
            <w:r w:rsidRPr="00121A23">
              <w:rPr>
                <w:lang w:val="en"/>
              </w:rPr>
              <w:t xml:space="preserve"> 20 dengan total data </w:t>
            </w:r>
            <w:r w:rsidRPr="00016345">
              <w:rPr>
                <w:i/>
                <w:iCs/>
                <w:lang w:val="en"/>
              </w:rPr>
              <w:t>training</w:t>
            </w:r>
            <w:r w:rsidRPr="00121A23">
              <w:rPr>
                <w:lang w:val="en"/>
              </w:rPr>
              <w:t xml:space="preserve"> 922 gambar dan data </w:t>
            </w:r>
            <w:r w:rsidRPr="00016345">
              <w:rPr>
                <w:i/>
                <w:iCs/>
                <w:lang w:val="en"/>
              </w:rPr>
              <w:t>testing</w:t>
            </w:r>
            <w:r w:rsidRPr="00121A23">
              <w:rPr>
                <w:lang w:val="en"/>
              </w:rPr>
              <w:t xml:space="preserve"> 230 gambar menghasilkan nilai akurasi 95% dan untuk akurasi validasi menghasilkan 94%</w:t>
            </w:r>
          </w:p>
        </w:tc>
      </w:tr>
      <w:tr w:rsidR="007D1A74" w14:paraId="7C393A66" w14:textId="77777777" w:rsidTr="005B35AB">
        <w:tc>
          <w:tcPr>
            <w:tcW w:w="2150" w:type="dxa"/>
          </w:tcPr>
          <w:p w14:paraId="18497EA2" w14:textId="0BAABB6F" w:rsidR="007D1A74" w:rsidRPr="005F5FC3" w:rsidRDefault="007D1A74" w:rsidP="00D947A4">
            <w:pPr>
              <w:ind w:firstLine="0"/>
              <w:jc w:val="left"/>
              <w:rPr>
                <w:lang w:val="en"/>
              </w:rPr>
            </w:pPr>
            <w:r w:rsidRPr="00121A23">
              <w:rPr>
                <w:lang w:val="en"/>
              </w:rPr>
              <w:t xml:space="preserve">Identifikasi Penyakit Daun Kentang Berdasarkan Fitur Tekstur dan Warna Dengan </w:t>
            </w:r>
            <w:r w:rsidRPr="00121A23">
              <w:rPr>
                <w:lang w:val="en"/>
              </w:rPr>
              <w:lastRenderedPageBreak/>
              <w:t xml:space="preserve">Menggunakan Metode </w:t>
            </w:r>
            <w:r w:rsidRPr="00121A23">
              <w:rPr>
                <w:i/>
                <w:iCs/>
                <w:lang w:val="en"/>
              </w:rPr>
              <w:t>K-Nearest Neighbor</w:t>
            </w:r>
            <w:r>
              <w:rPr>
                <w:lang w:val="en"/>
              </w:rPr>
              <w:t xml:space="preserve"> </w:t>
            </w:r>
            <w:r w:rsidR="00D7741D">
              <w:rPr>
                <w:lang w:val="en"/>
              </w:rPr>
              <w:fldChar w:fldCharType="begin" w:fldLock="1"/>
            </w:r>
            <w:r w:rsidR="0007772C">
              <w:rPr>
                <w:lang w:val="en"/>
              </w:rPr>
              <w:instrText>ADDIN CSL_CITATION {"citationItems":[{"id":"ITEM-1","itemData":{"ISBN":"9786239334338","abstract":"Tanaman kentang memiliki potensial yang cukup besar untuk dikembangkan di Indonesia. Walaupun memiliki potensial yang besar produksi dan produktivitas tanaman ini tiap tahunnya mengalami penurunan yang cukup drastis dikarenakan adanya beberapa …","author":[{"dropping-particle":"","family":"Aumatullah","given":"Lthfiyah","non-dropping-particle":"","parse-names":false,"suffix":""},{"dropping-particle":"","family":"Ein","given":"Ivtytah","non-dropping-particle":"","parse-names":false,"suffix":""},{"dropping-particle":"","family":"Santoni","given":"Mayanda Mega","non-dropping-particle":"","parse-names":false,"suffix":""}],"container-title":"Seminar Nasional Mahasiswa Ilmu Komputer dan Aplikasinya (SENAMIKA)","id":"ITEM-1","issue":"April","issued":{"date-parts":[["2021"]]},"page":"783-791","title":"Identifikasi Penyakit Daun Kentang Berdasarkan Fitur Tekstur dan Warna Dengan Menggunakan Metode K-Nearest Neighbor","type":"article-journal"},"uris":["http://www.mendeley.com/documents/?uuid=c48b3f58-a60f-438c-a21b-47920fb6efe0"]}],"mendeley":{"formattedCitation":"(Aumatullah et al., 2021)","plainTextFormattedCitation":"(Aumatullah et al., 2021)","previouslyFormattedCitation":"(Aumatullah et al., 2021)"},"properties":{"noteIndex":0},"schema":"https://github.com/citation-style-language/schema/raw/master/csl-citation.json"}</w:instrText>
            </w:r>
            <w:r w:rsidR="00D7741D">
              <w:rPr>
                <w:lang w:val="en"/>
              </w:rPr>
              <w:fldChar w:fldCharType="separate"/>
            </w:r>
            <w:r w:rsidR="00D7741D" w:rsidRPr="00D7741D">
              <w:rPr>
                <w:noProof/>
                <w:lang w:val="en"/>
              </w:rPr>
              <w:t>(Aumatullah et al., 2021)</w:t>
            </w:r>
            <w:r w:rsidR="00D7741D">
              <w:rPr>
                <w:lang w:val="en"/>
              </w:rPr>
              <w:fldChar w:fldCharType="end"/>
            </w:r>
          </w:p>
        </w:tc>
        <w:tc>
          <w:tcPr>
            <w:tcW w:w="1656" w:type="dxa"/>
          </w:tcPr>
          <w:p w14:paraId="4A35E9FF" w14:textId="6FD238BB" w:rsidR="007D1A74" w:rsidRPr="00795253" w:rsidRDefault="007D1A74" w:rsidP="00D947A4">
            <w:pPr>
              <w:ind w:firstLine="0"/>
              <w:jc w:val="left"/>
              <w:rPr>
                <w:lang w:val="en"/>
              </w:rPr>
            </w:pPr>
            <w:r>
              <w:rPr>
                <w:lang w:val="en"/>
              </w:rPr>
              <w:lastRenderedPageBreak/>
              <w:t>M</w:t>
            </w:r>
            <w:r w:rsidRPr="00B01592">
              <w:rPr>
                <w:lang w:val="en"/>
              </w:rPr>
              <w:t xml:space="preserve">enggunakan metode </w:t>
            </w:r>
            <w:r w:rsidRPr="00B01592">
              <w:rPr>
                <w:i/>
                <w:iCs/>
                <w:lang w:val="en"/>
              </w:rPr>
              <w:t>K- Nearest Neighbors</w:t>
            </w:r>
            <w:r>
              <w:rPr>
                <w:i/>
                <w:iCs/>
                <w:lang w:val="en"/>
              </w:rPr>
              <w:t xml:space="preserve"> </w:t>
            </w:r>
            <w:r w:rsidRPr="00795253">
              <w:rPr>
                <w:lang w:val="en"/>
              </w:rPr>
              <w:t>dan</w:t>
            </w:r>
            <w:r>
              <w:rPr>
                <w:i/>
                <w:iCs/>
                <w:lang w:val="en"/>
              </w:rPr>
              <w:t xml:space="preserve"> </w:t>
            </w:r>
            <w:r w:rsidRPr="00795253">
              <w:rPr>
                <w:i/>
                <w:iCs/>
                <w:lang w:val="en"/>
              </w:rPr>
              <w:t xml:space="preserve">Gray Level Co-occurrence </w:t>
            </w:r>
            <w:r w:rsidRPr="00795253">
              <w:rPr>
                <w:i/>
                <w:iCs/>
                <w:lang w:val="en"/>
              </w:rPr>
              <w:lastRenderedPageBreak/>
              <w:t xml:space="preserve">Matrix </w:t>
            </w:r>
            <w:r w:rsidRPr="00795253">
              <w:rPr>
                <w:lang w:val="en"/>
              </w:rPr>
              <w:t>(GLCM)</w:t>
            </w:r>
            <w:r>
              <w:rPr>
                <w:lang w:val="en"/>
              </w:rPr>
              <w:t xml:space="preserve"> untuk melakukan ekstraksi fitur tekstur</w:t>
            </w:r>
          </w:p>
        </w:tc>
        <w:tc>
          <w:tcPr>
            <w:tcW w:w="4127" w:type="dxa"/>
          </w:tcPr>
          <w:p w14:paraId="115EC85C" w14:textId="18E0964D" w:rsidR="007D1A74" w:rsidRDefault="007D1A74" w:rsidP="00D947A4">
            <w:pPr>
              <w:keepNext/>
              <w:ind w:firstLine="0"/>
              <w:jc w:val="left"/>
              <w:rPr>
                <w:lang w:val="en"/>
              </w:rPr>
            </w:pPr>
            <w:r w:rsidRPr="00795253">
              <w:rPr>
                <w:lang w:val="en"/>
              </w:rPr>
              <w:lastRenderedPageBreak/>
              <w:t xml:space="preserve">Penelitian ini mengidentifikasi penyakit pada daun kentang melalui ekstraksi fitur tekstur menggunakan </w:t>
            </w:r>
            <w:r w:rsidRPr="00016345">
              <w:rPr>
                <w:i/>
                <w:iCs/>
                <w:lang w:val="en"/>
              </w:rPr>
              <w:t>Gray Level Co-occurrence Matrix</w:t>
            </w:r>
            <w:r w:rsidRPr="00795253">
              <w:rPr>
                <w:lang w:val="en"/>
              </w:rPr>
              <w:t xml:space="preserve"> (GLCM) dan fitur warna menggunakan metode K-</w:t>
            </w:r>
            <w:r w:rsidRPr="00016345">
              <w:rPr>
                <w:i/>
                <w:iCs/>
                <w:lang w:val="en"/>
              </w:rPr>
              <w:t>Nearest Neighbor</w:t>
            </w:r>
            <w:r w:rsidRPr="00795253">
              <w:rPr>
                <w:lang w:val="en"/>
              </w:rPr>
              <w:t xml:space="preserve"> (KNN) pada </w:t>
            </w:r>
            <w:r w:rsidRPr="00795253">
              <w:rPr>
                <w:lang w:val="en"/>
              </w:rPr>
              <w:lastRenderedPageBreak/>
              <w:t>implementasi sistem. Dataset yang digunakan terdiri dari 270 citra daun kentang, yang dibagi menjadi tiga kelompok: 90 citra untuk data pelatihan, 90 citra untuk data pengujian, dan 90 citra untuk data validasi. Klasifikasi KNN diuji dengan nilai K sebesar 2, 3, 5, 7, 9, dan 10. Hasil pengujian menunjukkan bahwa nilai K terbaik adalah 3, dengan akurasi mencapai 80%. Namun, terdapat 21 data citra uji yang diklasifikasikan secara berbeda dari kelas sebenarnya.</w:t>
            </w:r>
          </w:p>
        </w:tc>
      </w:tr>
      <w:tr w:rsidR="007D1A74" w14:paraId="3973C670" w14:textId="77777777" w:rsidTr="005B35AB">
        <w:tc>
          <w:tcPr>
            <w:tcW w:w="2150" w:type="dxa"/>
          </w:tcPr>
          <w:p w14:paraId="153DAFB1" w14:textId="6F6DFE51" w:rsidR="007D1A74" w:rsidRPr="00121A23" w:rsidRDefault="007D1A74" w:rsidP="00D947A4">
            <w:pPr>
              <w:ind w:firstLine="0"/>
              <w:jc w:val="left"/>
              <w:rPr>
                <w:lang w:val="en"/>
              </w:rPr>
            </w:pPr>
            <w:r w:rsidRPr="002F4FEA">
              <w:rPr>
                <w:lang w:val="en"/>
              </w:rPr>
              <w:t xml:space="preserve">Implementasi </w:t>
            </w:r>
            <w:r w:rsidRPr="002F4FEA">
              <w:rPr>
                <w:i/>
                <w:iCs/>
                <w:lang w:val="en"/>
              </w:rPr>
              <w:t>Deep Learning</w:t>
            </w:r>
            <w:r w:rsidRPr="002F4FEA">
              <w:rPr>
                <w:lang w:val="en"/>
              </w:rPr>
              <w:t xml:space="preserve"> untuk Klasifikasi Jenis Jeruk dengan Menggunakan Metode </w:t>
            </w:r>
            <w:r w:rsidRPr="002F4FEA">
              <w:rPr>
                <w:i/>
                <w:iCs/>
                <w:lang w:val="en"/>
              </w:rPr>
              <w:t>Convolutional Neural Network</w:t>
            </w:r>
            <w:r>
              <w:rPr>
                <w:lang w:val="en"/>
              </w:rPr>
              <w:t xml:space="preserve"> </w:t>
            </w:r>
            <w:r w:rsidR="0007772C">
              <w:rPr>
                <w:lang w:val="en"/>
              </w:rPr>
              <w:fldChar w:fldCharType="begin" w:fldLock="1"/>
            </w:r>
            <w:r w:rsidR="0007772C">
              <w:rPr>
                <w:lang w:val="en"/>
              </w:rPr>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rsidR="0007772C">
              <w:rPr>
                <w:lang w:val="en"/>
              </w:rPr>
              <w:fldChar w:fldCharType="separate"/>
            </w:r>
            <w:r w:rsidR="0007772C" w:rsidRPr="0007772C">
              <w:rPr>
                <w:noProof/>
                <w:lang w:val="en"/>
              </w:rPr>
              <w:t>(Denata et al., 2021)</w:t>
            </w:r>
            <w:r w:rsidR="0007772C">
              <w:rPr>
                <w:lang w:val="en"/>
              </w:rPr>
              <w:fldChar w:fldCharType="end"/>
            </w:r>
          </w:p>
        </w:tc>
        <w:tc>
          <w:tcPr>
            <w:tcW w:w="1656" w:type="dxa"/>
          </w:tcPr>
          <w:p w14:paraId="15730998" w14:textId="140558EB" w:rsidR="007D1A74" w:rsidRDefault="007D1A74"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4127" w:type="dxa"/>
          </w:tcPr>
          <w:p w14:paraId="7943CF47" w14:textId="3E7A3FE9" w:rsidR="007D1A74" w:rsidRPr="00795253" w:rsidRDefault="007D1A74" w:rsidP="00D947A4">
            <w:pPr>
              <w:keepNext/>
              <w:ind w:firstLine="0"/>
              <w:jc w:val="left"/>
              <w:rPr>
                <w:lang w:val="en"/>
              </w:rPr>
            </w:pPr>
            <w:r w:rsidRPr="00567F7A">
              <w:rPr>
                <w:lang w:val="en"/>
              </w:rPr>
              <w:t xml:space="preserve">Penelitian ini menunjukkan bahwa meskipun jumlah epoch dalam pelatihan model meningkat hingga </w:t>
            </w:r>
            <w:r w:rsidRPr="00AC7D2A">
              <w:rPr>
                <w:i/>
                <w:iCs/>
                <w:lang w:val="en"/>
              </w:rPr>
              <w:t>epoch</w:t>
            </w:r>
            <w:r w:rsidRPr="00567F7A">
              <w:rPr>
                <w:lang w:val="en"/>
              </w:rPr>
              <w:t xml:space="preserve"> ke-8, akurasi latih tidak selalu mencerminkan akurasi uji yang optimal. Model pada </w:t>
            </w:r>
            <w:r w:rsidRPr="00AC7D2A">
              <w:rPr>
                <w:i/>
                <w:iCs/>
                <w:lang w:val="en"/>
              </w:rPr>
              <w:t>epoch</w:t>
            </w:r>
            <w:r w:rsidRPr="00567F7A">
              <w:rPr>
                <w:lang w:val="en"/>
              </w:rPr>
              <w:t xml:space="preserve"> ke-9, yang memiliki nilai </w:t>
            </w:r>
            <w:r w:rsidRPr="00AC7D2A">
              <w:rPr>
                <w:i/>
                <w:iCs/>
                <w:lang w:val="en"/>
              </w:rPr>
              <w:t>loss</w:t>
            </w:r>
            <w:r w:rsidRPr="00567F7A">
              <w:rPr>
                <w:lang w:val="en"/>
              </w:rPr>
              <w:t xml:space="preserve"> terendah, menghasilkan akurasi uji tertinggi (94,81%). Oleh karena itu, peningkatan jumlah epoch tidak menjamin hasil yang lebih baik. Model paling optimal adalah yang memiliki nilai </w:t>
            </w:r>
            <w:r w:rsidRPr="00AC7D2A">
              <w:rPr>
                <w:i/>
                <w:iCs/>
                <w:lang w:val="en"/>
              </w:rPr>
              <w:t>loss</w:t>
            </w:r>
            <w:r w:rsidRPr="00567F7A">
              <w:rPr>
                <w:lang w:val="en"/>
              </w:rPr>
              <w:t xml:space="preserve"> terendah, seperti yang terjadi pada epoch ke-9, dengan nilai </w:t>
            </w:r>
            <w:r w:rsidRPr="00AC7D2A">
              <w:rPr>
                <w:i/>
                <w:iCs/>
                <w:lang w:val="en"/>
              </w:rPr>
              <w:t>presisi, recall</w:t>
            </w:r>
            <w:r w:rsidRPr="00567F7A">
              <w:rPr>
                <w:lang w:val="en"/>
              </w:rPr>
              <w:t>, dan F1-measure tertinggi sebesar 94,90%, 94,81%, dan 94,85% serta akurasi pengujian sebesar 94,81%.</w:t>
            </w:r>
          </w:p>
        </w:tc>
      </w:tr>
      <w:tr w:rsidR="007D1A74" w14:paraId="03A57D7E" w14:textId="77777777" w:rsidTr="005B35AB">
        <w:tc>
          <w:tcPr>
            <w:tcW w:w="2150" w:type="dxa"/>
          </w:tcPr>
          <w:p w14:paraId="160BF8A0" w14:textId="3888E7B9" w:rsidR="007D1A74" w:rsidRPr="002F4FEA" w:rsidRDefault="007D1A74" w:rsidP="00D947A4">
            <w:pPr>
              <w:ind w:firstLine="0"/>
              <w:jc w:val="left"/>
              <w:rPr>
                <w:lang w:val="en"/>
              </w:rPr>
            </w:pPr>
            <w:r w:rsidRPr="00B405D4">
              <w:rPr>
                <w:lang w:val="en"/>
              </w:rPr>
              <w:t xml:space="preserve">Sistem Hitung Dan Klasifikasi Objek </w:t>
            </w:r>
            <w:r w:rsidRPr="00B405D4">
              <w:rPr>
                <w:lang w:val="en"/>
              </w:rPr>
              <w:lastRenderedPageBreak/>
              <w:t xml:space="preserve">Dengan Metode Convolutional </w:t>
            </w:r>
            <w:r w:rsidRPr="00B405D4">
              <w:rPr>
                <w:i/>
                <w:iCs/>
                <w:lang w:val="en"/>
              </w:rPr>
              <w:t>Neural Network</w:t>
            </w:r>
            <w:r w:rsidRPr="00B405D4">
              <w:rPr>
                <w:lang w:val="en"/>
              </w:rPr>
              <w:t xml:space="preserve"> </w:t>
            </w:r>
            <w:r w:rsidR="0007772C">
              <w:rPr>
                <w:lang w:val="en"/>
              </w:rPr>
              <w:fldChar w:fldCharType="begin" w:fldLock="1"/>
            </w:r>
            <w:r w:rsidR="0007772C">
              <w:rPr>
                <w:lang w:val="en"/>
              </w:rPr>
              <w:instrText>ADDIN CSL_CITATION {"citationItems":[{"id":"ITEM-1","itemData":{"DOI":"10.22441/jte.2020.v11i2.007","ISSN":"2086-9479","abstract":"Sistem klasifikasi objek ini di rancang untuk melakukan klasifikasi dan perhitungan jumlah objek terdeteksi pada suatu gambar. menggunakan metode Convolutional Neural Network yang telah dilatih, Metode CNN merupakan salah satu metode deep learning yang mampu melakukan proses pembelajaran mandiri untuk pengenalan objek, ekstraksi objek dan klasifikasi serta dapat diterapkan pada citra resolusi tinggi yang memiliki model distribusi nonparametrik. Kemudian gambar yang telah diterima dijalankan menggunakan Bahasa pemrograman python pada laptop operasional menggunakan platform open source spyder3. Input system ini adalah citra 2 dimensi dengan skala minimal 400 x 400 pixel dan skala maksimal 1600 x 1600 pixel. Setelah program dijalankan maka outputnya adalah sebuah citra yang dengan keterangan jumlah wajah terdeteksi dan keterangan framing terhadap pola wajah pada gambar output. Penelitian menggunakan tiga kelompok gambar percobaan, gambar kelompok pertama berisikan gambar dengan objek manusia, kelompok gambar kedua berisikan objek manusia  asli yang di campur dengan karikatur, kelopok gambar ketiga berisi gambar kartun berperawakan manusia. Pada percobaan kelompok pertama hasil deteksi mencapai 80%, Dan kelopok kedua di dapat hasil deteksi mencapai 75%. Dan pada percobaan gambar kelompok ketiga system tidak mendeteksi adanya pola wajah manusia. Hasil penelitian ini menunjukkan bahwa penggunaan metode CNN berpotensi untuk pendekatan pengenalan objek secara otomatis dalam membedakan jenis pola wajah manusia sebagai bahan pertimbangan interpreter dalam menentukan objek pada citra.Kata kunci: Convolutional neural network, Python, Spyder 3","author":[{"dropping-particle":"","family":"Romario","given":"M Hamsy","non-dropping-particle":"","parse-names":false,"suffix":""},{"dropping-particle":"","family":"Ihsanto","given":"Eko","non-dropping-particle":"","parse-names":false,"suffix":""},{"dropping-particle":"","family":"Kadarina","given":"Trie Maya","non-dropping-particle":"","parse-names":false,"suffix":""}],"container-title":"Jurnal Teknologi Elektro","id":"ITEM-1","issue":"2","issued":{"date-parts":[["2020"]]},"page":"108","title":"Sistem Hitung dan Klasifikasi Objek dengan Metode Convolutional Neural Network","type":"article-journal","volume":"11"},"uris":["http://www.mendeley.com/documents/?uuid=5fc0ae3d-48e8-4221-9a70-15e2439b587c"]}],"mendeley":{"formattedCitation":"(Romario et al., 2020)","plainTextFormattedCitation":"(Romario et al., 2020)","previouslyFormattedCitation":"(Romario et al., 2020)"},"properties":{"noteIndex":0},"schema":"https://github.com/citation-style-language/schema/raw/master/csl-citation.json"}</w:instrText>
            </w:r>
            <w:r w:rsidR="0007772C">
              <w:rPr>
                <w:lang w:val="en"/>
              </w:rPr>
              <w:fldChar w:fldCharType="separate"/>
            </w:r>
            <w:r w:rsidR="0007772C" w:rsidRPr="0007772C">
              <w:rPr>
                <w:noProof/>
                <w:lang w:val="en"/>
              </w:rPr>
              <w:t>(Romario et al., 2020)</w:t>
            </w:r>
            <w:r w:rsidR="0007772C">
              <w:rPr>
                <w:lang w:val="en"/>
              </w:rPr>
              <w:fldChar w:fldCharType="end"/>
            </w:r>
          </w:p>
        </w:tc>
        <w:tc>
          <w:tcPr>
            <w:tcW w:w="1656" w:type="dxa"/>
          </w:tcPr>
          <w:p w14:paraId="16F5D2DF" w14:textId="23113F7A" w:rsidR="007D1A74" w:rsidRPr="00121A23" w:rsidRDefault="007D1A74" w:rsidP="00D947A4">
            <w:pPr>
              <w:ind w:firstLine="0"/>
              <w:jc w:val="left"/>
              <w:rPr>
                <w:lang w:val="en"/>
              </w:rPr>
            </w:pPr>
            <w:r w:rsidRPr="00121A23">
              <w:rPr>
                <w:lang w:val="en"/>
              </w:rPr>
              <w:lastRenderedPageBreak/>
              <w:t xml:space="preserve">Metode yang digunakan </w:t>
            </w:r>
            <w:r w:rsidRPr="00121A23">
              <w:rPr>
                <w:lang w:val="en"/>
              </w:rPr>
              <w:lastRenderedPageBreak/>
              <w:t xml:space="preserve">adalah </w:t>
            </w:r>
            <w:r w:rsidRPr="00121A23">
              <w:rPr>
                <w:i/>
                <w:iCs/>
                <w:lang w:val="en"/>
              </w:rPr>
              <w:t>Convolutional Neural Network</w:t>
            </w:r>
          </w:p>
        </w:tc>
        <w:tc>
          <w:tcPr>
            <w:tcW w:w="4127" w:type="dxa"/>
          </w:tcPr>
          <w:p w14:paraId="6FA7639D" w14:textId="1F082894" w:rsidR="007D1A74" w:rsidRPr="00567F7A" w:rsidRDefault="007D1A74" w:rsidP="00D947A4">
            <w:pPr>
              <w:keepNext/>
              <w:ind w:firstLine="0"/>
              <w:jc w:val="left"/>
              <w:rPr>
                <w:lang w:val="en"/>
              </w:rPr>
            </w:pPr>
            <w:r w:rsidRPr="00212931">
              <w:rPr>
                <w:lang w:val="en"/>
              </w:rPr>
              <w:lastRenderedPageBreak/>
              <w:t xml:space="preserve">Hasil penelitian menunjukkan bahwa program ini efektif dalam memproses </w:t>
            </w:r>
            <w:r w:rsidRPr="00212931">
              <w:rPr>
                <w:lang w:val="en"/>
              </w:rPr>
              <w:lastRenderedPageBreak/>
              <w:t>gambar dengan dimensi tertentu, meskipun terdapat kesalahan dalam mendeteksi pola wajah manusia pada gambar yang sebenarnya tidak mengandung wajah manusia. Namun, program berhasil membedakan objek manusia dengan tingkat keberhasilan sekitar 85%. Program juga mampu mengenali detail wajah manusia dengan baik, bahkan pada gambar karikatur. Selain itu, ketika diuji dengan gambar kartun SpongeBob SquarePants, program berhasil membedakan tanpa menampilkan frame objek manusia, mencapai tingkat keberhasilan 95%.</w:t>
            </w:r>
          </w:p>
        </w:tc>
      </w:tr>
      <w:tr w:rsidR="007D1A74" w14:paraId="138978E1" w14:textId="77777777" w:rsidTr="005B35AB">
        <w:tc>
          <w:tcPr>
            <w:tcW w:w="2150" w:type="dxa"/>
          </w:tcPr>
          <w:p w14:paraId="6C06D618" w14:textId="3B01500F" w:rsidR="007D1A74" w:rsidRPr="00B405D4" w:rsidRDefault="007D1A74" w:rsidP="00D947A4">
            <w:pPr>
              <w:ind w:firstLine="0"/>
              <w:jc w:val="left"/>
              <w:rPr>
                <w:lang w:val="en"/>
              </w:rPr>
            </w:pPr>
            <w:r w:rsidRPr="00EC4ED1">
              <w:rPr>
                <w:lang w:val="en"/>
              </w:rPr>
              <w:lastRenderedPageBreak/>
              <w:t xml:space="preserve">Klasifikasi Penyakit Tanaman Padi Mengunakan Metode </w:t>
            </w:r>
            <w:r w:rsidRPr="00EC4ED1">
              <w:rPr>
                <w:i/>
                <w:iCs/>
                <w:lang w:val="en"/>
              </w:rPr>
              <w:t>Convolutional Neural Network</w:t>
            </w:r>
            <w:r w:rsidRPr="00EC4ED1">
              <w:rPr>
                <w:lang w:val="en"/>
              </w:rPr>
              <w:t xml:space="preserve"> Melalui Citra Daun (</w:t>
            </w:r>
            <w:r w:rsidRPr="00EC4ED1">
              <w:rPr>
                <w:i/>
                <w:iCs/>
                <w:lang w:val="en"/>
              </w:rPr>
              <w:t>Multilayer Perceptron</w:t>
            </w:r>
            <w:r w:rsidRPr="00EC4ED1">
              <w:rPr>
                <w:lang w:val="en"/>
              </w:rPr>
              <w:t>)</w:t>
            </w:r>
            <w:r>
              <w:rPr>
                <w:lang w:val="en"/>
              </w:rPr>
              <w:t xml:space="preserve"> </w:t>
            </w:r>
            <w:r w:rsidR="0007772C">
              <w:rPr>
                <w:lang w:val="en"/>
              </w:rPr>
              <w:fldChar w:fldCharType="begin" w:fldLock="1"/>
            </w:r>
            <w:r w:rsidR="0007772C">
              <w:rPr>
                <w:lang w:val="en"/>
              </w:rPr>
              <w:instrText>ADDIN CSL_CITATION {"citationItems":[{"id":"ITEM-1","itemData":{"author":[{"dropping-particle":"","family":"Jinan","given":"Abwabul","non-dropping-particle":"","parse-names":false,"suffix":""},{"dropping-particle":"","family":"Hayadi","given":"B Herawan","non-dropping-particle":"","parse-names":false,"suffix":""},{"dropping-particle":"","family":"Utama","given":"Universitas Potensi","non-dropping-particle":"","parse-names":false,"suffix":""}],"container-title":"Journal of Computer and Engineering Science","id":"ITEM-1","issue":"April","issued":{"date-parts":[["2022"]]},"page":"37-44","title":"Klasifikasi Penyakit Tanaman Padi Mengunakan Metode Convolutional Neural Network Melalui Citra Daun (Multilayer Perceptron)","type":"article-journal","volume":"1"},"uris":["http://www.mendeley.com/documents/?uuid=d77dd648-0a5e-4d70-b9fa-d46af2b6571c"]}],"mendeley":{"formattedCitation":"(Jinan et al., 2022)","plainTextFormattedCitation":"(Jinan et al., 2022)","previouslyFormattedCitation":"(Jinan et al., 2022)"},"properties":{"noteIndex":0},"schema":"https://github.com/citation-style-language/schema/raw/master/csl-citation.json"}</w:instrText>
            </w:r>
            <w:r w:rsidR="0007772C">
              <w:rPr>
                <w:lang w:val="en"/>
              </w:rPr>
              <w:fldChar w:fldCharType="separate"/>
            </w:r>
            <w:r w:rsidR="0007772C" w:rsidRPr="0007772C">
              <w:rPr>
                <w:noProof/>
                <w:lang w:val="en"/>
              </w:rPr>
              <w:t>(Jinan et al., 2022)</w:t>
            </w:r>
            <w:r w:rsidR="0007772C">
              <w:rPr>
                <w:lang w:val="en"/>
              </w:rPr>
              <w:fldChar w:fldCharType="end"/>
            </w:r>
          </w:p>
        </w:tc>
        <w:tc>
          <w:tcPr>
            <w:tcW w:w="1656" w:type="dxa"/>
          </w:tcPr>
          <w:p w14:paraId="6C68C165" w14:textId="7ECDD2B6" w:rsidR="007D1A74" w:rsidRPr="00121A23" w:rsidRDefault="007D1A74"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4127" w:type="dxa"/>
          </w:tcPr>
          <w:p w14:paraId="09D034E2" w14:textId="50B02FC3" w:rsidR="007D1A74" w:rsidRPr="00212931" w:rsidRDefault="007D1A74" w:rsidP="00D947A4">
            <w:pPr>
              <w:keepNext/>
              <w:ind w:firstLine="0"/>
              <w:jc w:val="left"/>
              <w:rPr>
                <w:lang w:val="en"/>
              </w:rPr>
            </w:pPr>
            <w:r w:rsidRPr="00AC34AF">
              <w:rPr>
                <w:lang w:val="en"/>
              </w:rPr>
              <w:t xml:space="preserve">Implementasi algoritma CNN untuk mengklasifikasikan citra daun padi yang terserang penyakit melibatkan pencarian arsitektur terbaik dengan membandingkan beberapa parameter. Arsitektur terbaik menggunakan citra 100x100 piksel, </w:t>
            </w:r>
            <w:r w:rsidRPr="00115F24">
              <w:rPr>
                <w:i/>
                <w:iCs/>
                <w:lang w:val="en"/>
              </w:rPr>
              <w:t>kernel</w:t>
            </w:r>
            <w:r w:rsidRPr="00AC34AF">
              <w:rPr>
                <w:lang w:val="en"/>
              </w:rPr>
              <w:t xml:space="preserve"> 3x3, </w:t>
            </w:r>
            <w:r w:rsidRPr="00115F24">
              <w:rPr>
                <w:i/>
                <w:iCs/>
                <w:lang w:val="en"/>
              </w:rPr>
              <w:t>learning</w:t>
            </w:r>
            <w:r w:rsidRPr="00AC34AF">
              <w:rPr>
                <w:lang w:val="en"/>
              </w:rPr>
              <w:t xml:space="preserve"> </w:t>
            </w:r>
            <w:r w:rsidRPr="00115F24">
              <w:rPr>
                <w:i/>
                <w:iCs/>
                <w:lang w:val="en"/>
              </w:rPr>
              <w:t>rate</w:t>
            </w:r>
            <w:r w:rsidRPr="00AC34AF">
              <w:rPr>
                <w:lang w:val="en"/>
              </w:rPr>
              <w:t xml:space="preserve"> 0,01, </w:t>
            </w:r>
            <w:r w:rsidRPr="00115F24">
              <w:rPr>
                <w:i/>
                <w:iCs/>
                <w:lang w:val="en"/>
              </w:rPr>
              <w:t>optimizer</w:t>
            </w:r>
            <w:r w:rsidRPr="00AC34AF">
              <w:rPr>
                <w:lang w:val="en"/>
              </w:rPr>
              <w:t xml:space="preserve"> Adam, epoch 150, </w:t>
            </w:r>
            <w:r w:rsidRPr="00115F24">
              <w:rPr>
                <w:i/>
                <w:iCs/>
                <w:lang w:val="en"/>
              </w:rPr>
              <w:t>batch size</w:t>
            </w:r>
            <w:r w:rsidRPr="00AC34AF">
              <w:rPr>
                <w:lang w:val="en"/>
              </w:rPr>
              <w:t xml:space="preserve"> 30, dan skenario dataset 90%:10% dengan citra RGB. Hasil pengujian menunjukkan akurasi 91,7% pada data testing.</w:t>
            </w:r>
          </w:p>
        </w:tc>
      </w:tr>
      <w:tr w:rsidR="007D1A74" w14:paraId="0AFF1442" w14:textId="77777777" w:rsidTr="005B35AB">
        <w:tc>
          <w:tcPr>
            <w:tcW w:w="2150" w:type="dxa"/>
          </w:tcPr>
          <w:p w14:paraId="25CF9660" w14:textId="1D9F1923" w:rsidR="007D1A74" w:rsidRPr="001D302F" w:rsidRDefault="007D1A74" w:rsidP="00D947A4">
            <w:pPr>
              <w:ind w:firstLine="0"/>
              <w:jc w:val="left"/>
              <w:rPr>
                <w:lang w:val="en"/>
              </w:rPr>
            </w:pPr>
            <w:r w:rsidRPr="00934CE5">
              <w:rPr>
                <w:lang w:val="en"/>
              </w:rPr>
              <w:t xml:space="preserve">Klasifikasi Penyakit Daun Jagung Menggunakan </w:t>
            </w:r>
            <w:r w:rsidRPr="00934CE5">
              <w:rPr>
                <w:lang w:val="en"/>
              </w:rPr>
              <w:lastRenderedPageBreak/>
              <w:t xml:space="preserve">Metode </w:t>
            </w:r>
            <w:r w:rsidRPr="00934CE5">
              <w:rPr>
                <w:i/>
                <w:iCs/>
                <w:lang w:val="en"/>
              </w:rPr>
              <w:t>Convolutional Neural Network AlexNet</w:t>
            </w:r>
            <w:r w:rsidRPr="00115F24">
              <w:rPr>
                <w:lang w:val="en"/>
              </w:rPr>
              <w:t xml:space="preserve"> </w:t>
            </w:r>
            <w:r w:rsidR="0007772C">
              <w:rPr>
                <w:lang w:val="en"/>
              </w:rPr>
              <w:fldChar w:fldCharType="begin" w:fldLock="1"/>
            </w:r>
            <w:r w:rsidR="004433E5">
              <w:rPr>
                <w:lang w:val="en"/>
              </w:rPr>
              <w:instrText>ADDIN CSL_CITATION {"citationItems":[{"id":"ITEM-1","itemData":{"DOI":"10.56211/sudo.v2i1.227","abstract":"Jagung merupakan satu diantara beberapa sumber pangan utama di dunia termasuk di Indonesia. Penyakit pada tumbuhan jagung dapat dilihat melalui daunya. Namun akan menjadi masalah jika petani tidak mudah mendeteksi penyakit yang menyerang tanaman jagung, sehingga tidak mungkin untuk mengidentifikasi tanaman jagung yang sakit dan mengambil langkah untuk mengendalikannya. Masalah penyakit pada tanaman dapat menyebabkan penurunan fotosintesis pada tumbuhan yang menyebabkan usaha para tani menjadi tidak efisien dan mendapat kerugian, oleh karena itu perlu adanya pendekatan digital dapat mendeteksi beragam jenis penyakit. Dataset yang digunakan berjumlah 4198 citra daun jagung yang terdiri dari Blight, Commont Rust, Healthy, dan Gray Leaf Spot. Dengan menggunakan metode Convolutional Neural Network AlexNet dapat mengklasifikasikan dan memiliki hasil yang signifikan. Hasil dari klasifikasi penyakit daun jagung mendapatkan akurasi 90% yang berarti metode yang digunakan berjalan dengan baik dan tepat.","author":[{"dropping-particle":"","family":"Azizah","given":"Qudsiah Nur","non-dropping-particle":"","parse-names":false,"suffix":""}],"container-title":"sudo Jurnal Teknik Informatika","id":"ITEM-1","issue":"1","issued":{"date-parts":[["2023"]]},"page":"28-33","title":"Klasifikasi Penyakit Daun Jagung Menggunakan Metode Convolutional Neural Network AlexNet","type":"article-journal","volume":"2"},"uris":["http://www.mendeley.com/documents/?uuid=490983c6-5a2e-4a8c-9dd3-f9980003d223"]}],"mendeley":{"formattedCitation":"(Azizah, 2023)","plainTextFormattedCitation":"(Azizah, 2023)","previouslyFormattedCitation":"(Azizah, 2023)"},"properties":{"noteIndex":0},"schema":"https://github.com/citation-style-language/schema/raw/master/csl-citation.json"}</w:instrText>
            </w:r>
            <w:r w:rsidR="0007772C">
              <w:rPr>
                <w:lang w:val="en"/>
              </w:rPr>
              <w:fldChar w:fldCharType="separate"/>
            </w:r>
            <w:r w:rsidR="0007772C" w:rsidRPr="0007772C">
              <w:rPr>
                <w:noProof/>
                <w:lang w:val="en"/>
              </w:rPr>
              <w:t>(Azizah, 2023)</w:t>
            </w:r>
            <w:r w:rsidR="0007772C">
              <w:rPr>
                <w:lang w:val="en"/>
              </w:rPr>
              <w:fldChar w:fldCharType="end"/>
            </w:r>
          </w:p>
        </w:tc>
        <w:tc>
          <w:tcPr>
            <w:tcW w:w="1656" w:type="dxa"/>
          </w:tcPr>
          <w:p w14:paraId="57C191E8" w14:textId="6DB55E14" w:rsidR="007D1A74" w:rsidRPr="00121A23" w:rsidRDefault="007D1A74" w:rsidP="00D947A4">
            <w:pPr>
              <w:ind w:firstLine="0"/>
              <w:jc w:val="left"/>
              <w:rPr>
                <w:lang w:val="en"/>
              </w:rPr>
            </w:pPr>
            <w:r w:rsidRPr="00121A23">
              <w:rPr>
                <w:lang w:val="en"/>
              </w:rPr>
              <w:lastRenderedPageBreak/>
              <w:t xml:space="preserve">Metode yang digunakan adalah </w:t>
            </w:r>
            <w:r w:rsidRPr="00121A23">
              <w:rPr>
                <w:i/>
                <w:iCs/>
                <w:lang w:val="en"/>
              </w:rPr>
              <w:t xml:space="preserve">Convolutional </w:t>
            </w:r>
            <w:r w:rsidRPr="00121A23">
              <w:rPr>
                <w:i/>
                <w:iCs/>
                <w:lang w:val="en"/>
              </w:rPr>
              <w:lastRenderedPageBreak/>
              <w:t>Neural Network</w:t>
            </w:r>
            <w:r>
              <w:rPr>
                <w:i/>
                <w:iCs/>
                <w:lang w:val="en"/>
              </w:rPr>
              <w:t xml:space="preserve"> </w:t>
            </w:r>
            <w:r w:rsidRPr="00115F24">
              <w:rPr>
                <w:lang w:val="en"/>
              </w:rPr>
              <w:t>dengan</w:t>
            </w:r>
            <w:r>
              <w:rPr>
                <w:i/>
                <w:iCs/>
                <w:lang w:val="en"/>
              </w:rPr>
              <w:t xml:space="preserve"> </w:t>
            </w:r>
            <w:r>
              <w:rPr>
                <w:lang w:val="en"/>
              </w:rPr>
              <w:t xml:space="preserve">arsitektur </w:t>
            </w:r>
            <w:r w:rsidRPr="00115F24">
              <w:rPr>
                <w:i/>
                <w:iCs/>
                <w:lang w:val="en"/>
              </w:rPr>
              <w:t>AlexNet</w:t>
            </w:r>
            <w:r>
              <w:rPr>
                <w:i/>
                <w:iCs/>
                <w:lang w:val="en"/>
              </w:rPr>
              <w:t xml:space="preserve"> </w:t>
            </w:r>
          </w:p>
        </w:tc>
        <w:tc>
          <w:tcPr>
            <w:tcW w:w="4127" w:type="dxa"/>
          </w:tcPr>
          <w:p w14:paraId="38074C18" w14:textId="76C559F8" w:rsidR="007D1A74" w:rsidRPr="00AC34AF" w:rsidRDefault="007D1A74" w:rsidP="00D947A4">
            <w:pPr>
              <w:keepNext/>
              <w:ind w:firstLine="0"/>
              <w:jc w:val="left"/>
              <w:rPr>
                <w:lang w:val="en"/>
              </w:rPr>
            </w:pPr>
            <w:r w:rsidRPr="002D7F3C">
              <w:rPr>
                <w:lang w:val="en"/>
              </w:rPr>
              <w:lastRenderedPageBreak/>
              <w:t xml:space="preserve">Sistem yang memanfaatkan arsitektur </w:t>
            </w:r>
            <w:r w:rsidRPr="002D7F3C">
              <w:rPr>
                <w:i/>
                <w:iCs/>
                <w:lang w:val="en"/>
              </w:rPr>
              <w:t>AlexNet</w:t>
            </w:r>
            <w:r w:rsidRPr="002D7F3C">
              <w:rPr>
                <w:lang w:val="en"/>
              </w:rPr>
              <w:t xml:space="preserve"> berhasil mengklasifikasi penyakit daun jagung dengan akurasi mencapai 90%. Hal ini menunjukkan </w:t>
            </w:r>
            <w:r w:rsidRPr="002D7F3C">
              <w:rPr>
                <w:lang w:val="en"/>
              </w:rPr>
              <w:lastRenderedPageBreak/>
              <w:t>bahwa metode yang diusulkan efektif dalam pengenalan jenis penyakit pada tanaman daun jagung.</w:t>
            </w:r>
          </w:p>
        </w:tc>
      </w:tr>
      <w:tr w:rsidR="007D1A74" w14:paraId="5CADBFBE" w14:textId="77777777" w:rsidTr="005B35AB">
        <w:tc>
          <w:tcPr>
            <w:tcW w:w="2150" w:type="dxa"/>
          </w:tcPr>
          <w:p w14:paraId="3AF39E65" w14:textId="77777777" w:rsidR="007D1A74" w:rsidRPr="00727E9A" w:rsidRDefault="007D1A74" w:rsidP="007D1A74">
            <w:pPr>
              <w:ind w:firstLine="0"/>
              <w:jc w:val="left"/>
              <w:rPr>
                <w:lang w:val="en"/>
              </w:rPr>
            </w:pPr>
            <w:r w:rsidRPr="00727E9A">
              <w:rPr>
                <w:lang w:val="en"/>
              </w:rPr>
              <w:t xml:space="preserve">Klasifikasi Penyakit </w:t>
            </w:r>
            <w:r w:rsidRPr="00727E9A">
              <w:rPr>
                <w:i/>
                <w:iCs/>
                <w:lang w:val="en"/>
              </w:rPr>
              <w:t xml:space="preserve">Early Blight </w:t>
            </w:r>
            <w:r w:rsidRPr="00727E9A">
              <w:rPr>
                <w:lang w:val="en"/>
              </w:rPr>
              <w:t xml:space="preserve">Dan </w:t>
            </w:r>
            <w:r w:rsidRPr="00727E9A">
              <w:rPr>
                <w:i/>
                <w:iCs/>
                <w:lang w:val="en"/>
              </w:rPr>
              <w:t>Late Blight</w:t>
            </w:r>
            <w:r w:rsidRPr="00727E9A">
              <w:rPr>
                <w:lang w:val="en"/>
              </w:rPr>
              <w:t xml:space="preserve"> Pada</w:t>
            </w:r>
          </w:p>
          <w:p w14:paraId="2F1055C1" w14:textId="77777777" w:rsidR="007D1A74" w:rsidRPr="00727E9A" w:rsidRDefault="007D1A74" w:rsidP="007D1A74">
            <w:pPr>
              <w:ind w:firstLine="0"/>
              <w:jc w:val="left"/>
              <w:rPr>
                <w:lang w:val="en"/>
              </w:rPr>
            </w:pPr>
            <w:r w:rsidRPr="00727E9A">
              <w:rPr>
                <w:lang w:val="en"/>
              </w:rPr>
              <w:t>Tanaman Tomat Berdasarkan Citra Daun Menggunakan Metode</w:t>
            </w:r>
          </w:p>
          <w:p w14:paraId="26D7AFC6" w14:textId="48ED7D7C" w:rsidR="007D1A74" w:rsidRPr="00115F24" w:rsidRDefault="007D1A74" w:rsidP="007D1A74">
            <w:pPr>
              <w:ind w:firstLine="0"/>
              <w:jc w:val="left"/>
              <w:rPr>
                <w:lang w:val="en"/>
              </w:rPr>
            </w:pPr>
            <w:r w:rsidRPr="00727E9A">
              <w:rPr>
                <w:lang w:val="en"/>
              </w:rPr>
              <w:t>Cnn Berbasis Website</w:t>
            </w:r>
            <w:r w:rsidRPr="00253BB3">
              <w:rPr>
                <w:lang w:val="en"/>
              </w:rPr>
              <w:t xml:space="preserve"> </w:t>
            </w:r>
            <w:r w:rsidR="004433E5">
              <w:rPr>
                <w:lang w:val="en"/>
              </w:rPr>
              <w:fldChar w:fldCharType="begin" w:fldLock="1"/>
            </w:r>
            <w:r w:rsidR="004433E5">
              <w:rPr>
                <w:lang w:val="en"/>
              </w:rPr>
              <w:instrText>ADDIN CSL_CITATION {"citationItems":[{"id":"ITEM-1","itemData":{"abstract":"Abstrak Tomat merupakan salah satu tanaman hortikultura di Indonesia yang sangat rentan terserang penyakit. Petani akan mengalami kesulitan untuk mengidentifikasi penyakit pada daun tanaman tomat, jika hanya dilihat secara kasat mata saja. Hal tersebut dapat menyebabkan kesalahan dalam penanggulangannya, sehingga dapat menyebabkan turunnya hasil produksi serta memungkinkan terjadinya gagal panen pada tanaman tomat. Oleh karena itu dibutuhkan aplikasi yang membantu petani untuk mengklasifikasi Penyakit Early Blight dan Late Blight pada daun tomat. Proses klasifikasi ini menggunakan citra daun dengan metode Convolutional Neural Network. Dataset yang digunakan 4.000 citra dengan 2 jenis penyakit yaitu Early Blight dan Late Blight. Penggunaan Algoritma CNN menghasilkan akurasi yang tinggi, proses training data menggunakan learning rate 0,0001 dan batch size 20. Epoch 1 menghasilkan loss 98%, akurasi 53%, Recall 46%. Epoch 10 menghasilkan 20, loss 34%, akurasi 85%, recall 81%. Epoch 20 menghasilkan loss 22%, akurasi 94%, recall 95%. Epoch 100 menghasilkan loss 5%, akurasi 99%, dan recall 85%, akan digunakan untuk proses klasifikasi karena menghasilkan akurasi dan recall yang tinggi, serta loss yang kecil. Model CNN tersebut akan diimplementasikan ke website dengan menggunakan framework flask. Abstract Tomato is one of the horticultural crops in Indonesia which is very susceptible to disease. Farmers will find it difficult to identify diseases on tomato plant leaves, if only seen with the naked eye. This can cause errors in the handling, so that it can cause a decrease in production yields and allow crop failure in tomato plants. Therefore we need an application that helps farmers to classify Early Blight and Late Blight on tomato leaves. This classification process uses leaf images with the Convolutional Neural Network method. The dataset used is 4,000 images with 2 types of disease, namely Early Blight and Late Blight. The use of the CNN Algorithm produces high accuracy, the training data process takes a learning rate of 0.0001 and a batch size of 20. Epoch 1 produces 98% loss, 53% accuracy, and 46% recall. Epoch 10 produces 20, 34% loss, 85% accuracy, 81% recall. Epoch 20 resulted in 22% loss, 94% accuracy, 95% recall. Epoch 100 produces a loss of 5%, accuracy of 99%, and recall of 85%, will be used for the classification process because it produces high accuracy and recall, as well as small loss. The CNN model will be implemented on the website using the …","author":[{"dropping-particle":"","family":"Ningsih","given":"Nining Putri","non-dropping-particle":"","parse-names":false,"suffix":""},{"dropping-particle":"","family":"Suryadi","given":"Emi","non-dropping-particle":"","parse-names":false,"suffix":""},{"dropping-particle":"","family":"Darmawan Bakti","given":"Lalu","non-dropping-particle":"","parse-names":false,"suffix":""},{"dropping-particle":"","family":"Imran","given":"Bahtiar","non-dropping-particle":"","parse-names":false,"suffix":""}],"container-title":"Jurnal Kecerdasan Buatan dan Teknologi Informasi (JKBTI)","id":"ITEM-1","issue":"3","issued":{"date-parts":[["2022"]]},"page":"27-35","title":"Klasifikasi Penyakit Early Blight Dan Late Blight Pada Tanaman Tomat Berdasarkan Citra Daun Menggunakan Metode Cnn Berbasis Website Classification of Early Blight and Late Blight Diseases on Tomato Plants Based of Leaf Imagery Using a Website Based Convolutional Neural Network Method","type":"article-journal","volume":"1"},"uris":["http://www.mendeley.com/documents/?uuid=225fcee0-6187-49df-8b5f-fb5d18983b74"]}],"mendeley":{"formattedCitation":"(Ningsih et al., 2022)","plainTextFormattedCitation":"(Ningsih et al., 2022)"},"properties":{"noteIndex":0},"schema":"https://github.com/citation-style-language/schema/raw/master/csl-citation.json"}</w:instrText>
            </w:r>
            <w:r w:rsidR="004433E5">
              <w:rPr>
                <w:lang w:val="en"/>
              </w:rPr>
              <w:fldChar w:fldCharType="separate"/>
            </w:r>
            <w:r w:rsidR="004433E5" w:rsidRPr="004433E5">
              <w:rPr>
                <w:noProof/>
                <w:lang w:val="en"/>
              </w:rPr>
              <w:t>(Ningsih et al., 2022)</w:t>
            </w:r>
            <w:r w:rsidR="004433E5">
              <w:rPr>
                <w:lang w:val="en"/>
              </w:rPr>
              <w:fldChar w:fldCharType="end"/>
            </w:r>
          </w:p>
        </w:tc>
        <w:tc>
          <w:tcPr>
            <w:tcW w:w="1656" w:type="dxa"/>
          </w:tcPr>
          <w:p w14:paraId="10994C49" w14:textId="1C1FDE25" w:rsidR="007D1A74" w:rsidRPr="00121A23" w:rsidRDefault="007D1A74"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4127" w:type="dxa"/>
          </w:tcPr>
          <w:p w14:paraId="64103428" w14:textId="31398DC1" w:rsidR="007D1A74" w:rsidRPr="002D7F3C" w:rsidRDefault="007D1A74" w:rsidP="00D947A4">
            <w:pPr>
              <w:keepNext/>
              <w:ind w:firstLine="0"/>
              <w:jc w:val="left"/>
              <w:rPr>
                <w:lang w:val="en"/>
              </w:rPr>
            </w:pPr>
            <w:r w:rsidRPr="00253BB3">
              <w:rPr>
                <w:lang w:val="en"/>
              </w:rPr>
              <w:t xml:space="preserve">Metode </w:t>
            </w:r>
            <w:r w:rsidRPr="003139AC">
              <w:rPr>
                <w:i/>
                <w:iCs/>
                <w:lang w:val="en"/>
              </w:rPr>
              <w:t>Convolutional Neural Network</w:t>
            </w:r>
            <w:r w:rsidRPr="00253BB3">
              <w:rPr>
                <w:lang w:val="en"/>
              </w:rPr>
              <w:t xml:space="preserve"> (CNN) digunakan untuk mengklasifikasi penyakit pada daun tomat. Proses training menggunakan learning rate 0,0001 dan batch size 20. Pada epoch 100, tercapai loss 5%, akurasi 99%, dan recall 85%, hasil terbaik dari percobaan. Training melibatkan 4.000 citra dan 2 jenis penyakit. Akurasi dan recall pada data uji mencapai 80% dan 85% secara berturut-turut, menunjukkan kemampuan CNN dalam mengidentifikasi penyakit pada daun tomat secara efektif.</w:t>
            </w:r>
          </w:p>
        </w:tc>
      </w:tr>
      <w:tr w:rsidR="00413474" w14:paraId="4A921D10" w14:textId="77777777" w:rsidTr="005B35AB">
        <w:tc>
          <w:tcPr>
            <w:tcW w:w="2150" w:type="dxa"/>
          </w:tcPr>
          <w:p w14:paraId="34C8ACE1" w14:textId="6610DB66" w:rsidR="00413474" w:rsidRPr="008B1072" w:rsidRDefault="007D2325" w:rsidP="007D1A74">
            <w:pPr>
              <w:ind w:firstLine="0"/>
              <w:jc w:val="left"/>
              <w:rPr>
                <w:lang w:val="en"/>
              </w:rPr>
            </w:pPr>
            <w:r w:rsidRPr="007D2325">
              <w:rPr>
                <w:lang w:val="en"/>
              </w:rPr>
              <w:t xml:space="preserve">Implementasi Deteksi Objek Penyakit Daun Kentang dengan Metode </w:t>
            </w:r>
            <w:r w:rsidRPr="007D2325">
              <w:rPr>
                <w:i/>
                <w:iCs/>
                <w:lang w:val="en"/>
              </w:rPr>
              <w:t>Convolutional Neutral Network</w:t>
            </w:r>
            <w:r>
              <w:rPr>
                <w:i/>
                <w:iCs/>
                <w:lang w:val="en"/>
              </w:rPr>
              <w:t xml:space="preserve"> </w:t>
            </w:r>
            <w:r w:rsidR="008B1072">
              <w:rPr>
                <w:i/>
                <w:iCs/>
                <w:lang w:val="en"/>
              </w:rPr>
              <w:fldChar w:fldCharType="begin" w:fldLock="1"/>
            </w:r>
            <w:r w:rsidR="00D7741D">
              <w:rPr>
                <w:i/>
                <w:iCs/>
                <w:lang w:val="en"/>
              </w:rPr>
              <w:instrText>ADDIN CSL_CITATION {"citationItems":[{"id":"ITEM-1","itemData":{"DOI":"10.31102/jatim.v3i2.1576","abstract":"Kentang ialah salah satu tanaman yang potensial untuk dikembangkan. Produksi dan produktivitas kentang di Indonesia semakin menurun setiap tahunnya. Badan Pusat Statistik (BPS) mencatat produksi kentang di Indonesia mengalami penurunan 9,82%, dari 1.176.304 ton pada tahun 2009 menjadi 1.060.805 ton pada tahun 2010. Kendala menurunnya produktivitas kentang disebabkan oleh serangan hama dan penyakit, sehingga memerlukan suatu sistem yang dapat membantu mendiagnosis sejak dini terhadap serangan hama dan penyakit tanaman kentang. Salah satu cara untuk mendeteksi penyakit pada tanaman kentang dengan memanfaatkan perkembangan teknologi dan informasi yaitu dengan mengembangkan ilmu kecerdasan buatan (Artificial Intteligence) serta memanfaatkan teknologi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akurasi validasi 94%.\r Kata Kunci : Produktivitas, Convolutional Neural Network (CNN), Akurasi validasi, Deep Learning, Artificial Intteligence , early blight, dan late blight.","author":[{"dropping-particle":"","family":"Nauval","given":"Kurniawan Irfan","non-dropping-particle":"","parse-names":false,"suffix":""},{"dropping-particle":"","family":"Lestari","given":"Sri","non-dropping-particle":"","parse-names":false,"suffix":""}],"container-title":"Jurnal Aplikasi Teknologi Informasi dan Manajemen (JATIM)","id":"ITEM-1","issue":"2","issued":{"date-parts":[["2022"]]},"page":"136-149","title":"Implementasi Deteksi Objek Penyakit Daun Kentang dengan Metode Convolutional Neutral Network","type":"article-journal","volume":"3"},"uris":["http://www.mendeley.com/documents/?uuid=4648422c-ef22-4f64-8cfe-ae9aa18c3301"]}],"mendeley":{"formattedCitation":"(Nauval &amp; Lestari, 2022)","plainTextFormattedCitation":"(Nauval &amp; Lestari, 2022)","previouslyFormattedCitation":"(Nauval &amp; Lestari, 2022)"},"properties":{"noteIndex":0},"schema":"https://github.com/citation-style-language/schema/raw/master/csl-citation.json"}</w:instrText>
            </w:r>
            <w:r w:rsidR="008B1072">
              <w:rPr>
                <w:i/>
                <w:iCs/>
                <w:lang w:val="en"/>
              </w:rPr>
              <w:fldChar w:fldCharType="separate"/>
            </w:r>
            <w:r w:rsidR="008B1072" w:rsidRPr="008B1072">
              <w:rPr>
                <w:iCs/>
                <w:noProof/>
                <w:lang w:val="en"/>
              </w:rPr>
              <w:t>(Nauval &amp; Lestari, 2022)</w:t>
            </w:r>
            <w:r w:rsidR="008B1072">
              <w:rPr>
                <w:i/>
                <w:iCs/>
                <w:lang w:val="en"/>
              </w:rPr>
              <w:fldChar w:fldCharType="end"/>
            </w:r>
          </w:p>
        </w:tc>
        <w:tc>
          <w:tcPr>
            <w:tcW w:w="1656" w:type="dxa"/>
          </w:tcPr>
          <w:p w14:paraId="119CF59A" w14:textId="35FAFDC3" w:rsidR="00413474" w:rsidRPr="00121A23" w:rsidRDefault="007D2325"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4127" w:type="dxa"/>
          </w:tcPr>
          <w:p w14:paraId="4D86E1D2" w14:textId="248F4A42" w:rsidR="00413474" w:rsidRPr="00253BB3" w:rsidRDefault="007D2325" w:rsidP="00D947A4">
            <w:pPr>
              <w:keepNext/>
              <w:ind w:firstLine="0"/>
              <w:jc w:val="left"/>
              <w:rPr>
                <w:lang w:val="en"/>
              </w:rPr>
            </w:pPr>
            <w:r w:rsidRPr="007D2325">
              <w:rPr>
                <w:lang w:val="en"/>
              </w:rPr>
              <w:t xml:space="preserve">Dalam penelitian ini, setelah melakukan praproses data pada dataset citra daun kentang, peneliti mengembangkan sebuah model menggunakan </w:t>
            </w:r>
            <w:r w:rsidRPr="003139AC">
              <w:rPr>
                <w:i/>
                <w:iCs/>
                <w:lang w:val="en"/>
              </w:rPr>
              <w:t>Convolutional Neural Network</w:t>
            </w:r>
            <w:r w:rsidRPr="007D2325">
              <w:rPr>
                <w:lang w:val="en"/>
              </w:rPr>
              <w:t xml:space="preserve"> (CNN) dan melakukan pengujian yang menghasilkan akurasi sebesar 94%. Kemudian, dilakukan upaya peningkatan akurasi melalui ekstraksi fitur menggunakan metode VGG16, namun ini malah menurunkan akurasi </w:t>
            </w:r>
            <w:r w:rsidRPr="007D2325">
              <w:rPr>
                <w:lang w:val="en"/>
              </w:rPr>
              <w:lastRenderedPageBreak/>
              <w:t xml:space="preserve">menjadi 93,3%. Dari hasil tersebut, disimpulkan bahwa penggunaan metode CNN dalam mendeteksi citra daun kentang telah memenuhi ekspektasi. Berdasarkan </w:t>
            </w:r>
            <w:r w:rsidRPr="00C10DFE">
              <w:rPr>
                <w:i/>
                <w:iCs/>
                <w:lang w:val="en"/>
              </w:rPr>
              <w:t>confusion matrix</w:t>
            </w:r>
            <w:r w:rsidRPr="007D2325">
              <w:rPr>
                <w:lang w:val="en"/>
              </w:rPr>
              <w:t xml:space="preserve">, tercatat bahwa 88 citra daun dengan label late blight, 97 citra dengan label </w:t>
            </w:r>
            <w:r w:rsidRPr="006C49DF">
              <w:rPr>
                <w:i/>
                <w:iCs/>
                <w:lang w:val="en"/>
              </w:rPr>
              <w:t>early blight</w:t>
            </w:r>
            <w:r w:rsidRPr="007D2325">
              <w:rPr>
                <w:lang w:val="en"/>
              </w:rPr>
              <w:t xml:space="preserve">, dan 97 citra dengan label </w:t>
            </w:r>
            <w:r w:rsidRPr="006C49DF">
              <w:rPr>
                <w:i/>
                <w:iCs/>
                <w:lang w:val="en"/>
              </w:rPr>
              <w:t>healthy</w:t>
            </w:r>
            <w:r w:rsidRPr="007D2325">
              <w:rPr>
                <w:lang w:val="en"/>
              </w:rPr>
              <w:t xml:space="preserve"> terdeteksi dengan benar.</w:t>
            </w:r>
          </w:p>
        </w:tc>
      </w:tr>
      <w:tr w:rsidR="008B1072" w14:paraId="30CBAED0" w14:textId="77777777" w:rsidTr="005B35AB">
        <w:tc>
          <w:tcPr>
            <w:tcW w:w="2150" w:type="dxa"/>
          </w:tcPr>
          <w:p w14:paraId="467BF2EF" w14:textId="4888EC42" w:rsidR="008B1072" w:rsidRPr="007D2325" w:rsidRDefault="00D7741D" w:rsidP="007D1A74">
            <w:pPr>
              <w:ind w:firstLine="0"/>
              <w:jc w:val="left"/>
              <w:rPr>
                <w:lang w:val="en"/>
              </w:rPr>
            </w:pPr>
            <w:r w:rsidRPr="00D7741D">
              <w:rPr>
                <w:i/>
                <w:iCs/>
                <w:lang w:val="en"/>
              </w:rPr>
              <w:t>Convolutional Neural Network</w:t>
            </w:r>
            <w:r w:rsidRPr="00D7741D">
              <w:rPr>
                <w:lang w:val="en"/>
              </w:rPr>
              <w:t xml:space="preserve"> Untuk Perbandingan Optimizer Pada Citra Batang Pohon</w:t>
            </w:r>
            <w:r>
              <w:rPr>
                <w:lang w:val="en"/>
              </w:rPr>
              <w:t xml:space="preserve"> </w:t>
            </w:r>
            <w:r>
              <w:rPr>
                <w:lang w:val="en"/>
              </w:rPr>
              <w:fldChar w:fldCharType="begin" w:fldLock="1"/>
            </w:r>
            <w:r>
              <w:rPr>
                <w:lang w:val="en"/>
              </w:rPr>
              <w:instrText>ADDIN CSL_CITATION {"citationItems":[{"id":"ITEM-1","itemData":{"DOI":"10.37396/jsc.v6i3.268","abstract":"In the surrounding environment, there are various types of trees with different characteristics. One characteristic of a tree that is difficult to distinguish is its trunk. After researchers made observations, the trunks of Pine and Tabebuya trees had the same characteristics, namely cracking. The problem of incorrectly identifying the characteristics of a tree's trunk can be overcome by classification. Deep Learning with the Convolutional Neural Network (CNN) algorithm is a method commonly used in image classification. The stages in this research include image data retrieval, data preprocessing, CNN architecture formation, model training, and model validation. Image retrieval was carried out directly by researchers, then the 1000 best images were selected. The image dataset is then divided into 75% training data and 25% validation data. Testing was carried out by comparing the Stochastic Gradient Descent (SGD) optimizer and the Adaptive Learning Rate Optimization Method (RMSprop) using epochs 10, 15, 20, 30, 50, and 80. The results showed that the SGD optimizer produced the highest accuracy compared to the RMSProp optimizer. The most optimal result when applying the SGD optimizer is 0.9360 with epochs 80, while for the RMSProp optimizer it is 0.9160 with epochs 20.","author":[{"dropping-particle":"","family":"Zuzzaifa","given":"Nur","non-dropping-particle":"","parse-names":false,"suffix":""},{"dropping-particle":"","family":"Rianto","given":"Rianto","non-dropping-particle":"","parse-names":false,"suffix":""}],"container-title":"Jurnal Sistem Cerdas","id":"ITEM-1","issue":"3","issued":{"date-parts":[["2023"]]},"page":"179-188","title":"Convolutional Neural Network Untuk Perbandingan Optimizer Pada Citra Batang Pohon","type":"article-journal","volume":"6"},"uris":["http://www.mendeley.com/documents/?uuid=c51209fe-9427-4935-bbbd-d1c4e6520f83"]}],"mendeley":{"formattedCitation":"(Zuzzaifa &amp; Rianto, 2023)","plainTextFormattedCitation":"(Zuzzaifa &amp; Rianto, 2023)","previouslyFormattedCitation":"(Zuzzaifa &amp; Rianto, 2023)"},"properties":{"noteIndex":0},"schema":"https://github.com/citation-style-language/schema/raw/master/csl-citation.json"}</w:instrText>
            </w:r>
            <w:r>
              <w:rPr>
                <w:lang w:val="en"/>
              </w:rPr>
              <w:fldChar w:fldCharType="separate"/>
            </w:r>
            <w:r w:rsidRPr="00D7741D">
              <w:rPr>
                <w:noProof/>
                <w:lang w:val="en"/>
              </w:rPr>
              <w:t>(Zuzzaifa &amp; Rianto, 2023)</w:t>
            </w:r>
            <w:r>
              <w:rPr>
                <w:lang w:val="en"/>
              </w:rPr>
              <w:fldChar w:fldCharType="end"/>
            </w:r>
          </w:p>
        </w:tc>
        <w:tc>
          <w:tcPr>
            <w:tcW w:w="1656" w:type="dxa"/>
          </w:tcPr>
          <w:p w14:paraId="1C238288" w14:textId="06B94157" w:rsidR="008B1072" w:rsidRPr="00121A23" w:rsidRDefault="00D7741D"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4127" w:type="dxa"/>
          </w:tcPr>
          <w:p w14:paraId="19536EBB" w14:textId="654B5F6E" w:rsidR="008B1072" w:rsidRPr="007D2325" w:rsidRDefault="008B1072" w:rsidP="00D947A4">
            <w:pPr>
              <w:keepNext/>
              <w:ind w:firstLine="0"/>
              <w:jc w:val="left"/>
              <w:rPr>
                <w:lang w:val="en"/>
              </w:rPr>
            </w:pPr>
            <w:r w:rsidRPr="008B1072">
              <w:rPr>
                <w:lang w:val="en"/>
              </w:rPr>
              <w:t xml:space="preserve">Dalam penelitian ini, model klasifikasi citra batang pohon Pinus dan Tabebuya menggunakan </w:t>
            </w:r>
            <w:r w:rsidRPr="00282AE4">
              <w:rPr>
                <w:i/>
                <w:iCs/>
                <w:lang w:val="en"/>
              </w:rPr>
              <w:t>Convolutional Neural Network</w:t>
            </w:r>
            <w:r w:rsidRPr="008B1072">
              <w:rPr>
                <w:lang w:val="en"/>
              </w:rPr>
              <w:t xml:space="preserve"> (CNN) yang meliputi tiga lapisan konvolusi, lapisan </w:t>
            </w:r>
            <w:r w:rsidRPr="00282AE4">
              <w:rPr>
                <w:i/>
                <w:iCs/>
                <w:lang w:val="en"/>
              </w:rPr>
              <w:t>pooling</w:t>
            </w:r>
            <w:r w:rsidRPr="008B1072">
              <w:rPr>
                <w:lang w:val="en"/>
              </w:rPr>
              <w:t xml:space="preserve"> dengan </w:t>
            </w:r>
            <w:r w:rsidRPr="00282AE4">
              <w:rPr>
                <w:i/>
                <w:iCs/>
                <w:lang w:val="en"/>
              </w:rPr>
              <w:t>max pooling</w:t>
            </w:r>
            <w:r w:rsidRPr="008B1072">
              <w:rPr>
                <w:lang w:val="en"/>
              </w:rPr>
              <w:t xml:space="preserve">, </w:t>
            </w:r>
            <w:r w:rsidRPr="00282AE4">
              <w:rPr>
                <w:i/>
                <w:iCs/>
                <w:lang w:val="en"/>
              </w:rPr>
              <w:t>flatten</w:t>
            </w:r>
            <w:r w:rsidRPr="008B1072">
              <w:rPr>
                <w:lang w:val="en"/>
              </w:rPr>
              <w:t xml:space="preserve">, dan </w:t>
            </w:r>
            <w:r w:rsidRPr="00282AE4">
              <w:rPr>
                <w:i/>
                <w:iCs/>
                <w:lang w:val="en"/>
              </w:rPr>
              <w:t>dense</w:t>
            </w:r>
            <w:r w:rsidRPr="008B1072">
              <w:rPr>
                <w:lang w:val="en"/>
              </w:rPr>
              <w:t xml:space="preserve"> layer. Dari hasil pengujian, terlihat bahwa SGD sebagai </w:t>
            </w:r>
            <w:r w:rsidRPr="00F810D9">
              <w:rPr>
                <w:i/>
                <w:iCs/>
                <w:lang w:val="en"/>
              </w:rPr>
              <w:t>optimizer</w:t>
            </w:r>
            <w:r w:rsidRPr="008B1072">
              <w:rPr>
                <w:lang w:val="en"/>
              </w:rPr>
              <w:t xml:space="preserve"> memberikan kinerja terbaik dengan akurasi pelatihan 0.9453 dan validasi 0.9160 setelah 80 epochs. Sementara itu, penggunaan RMSProp pada 20 epochs menghasilkan akurasi pelatihan yang sempurna 1.0000 dan validasi 0.9360. Berdasarkan hasil ini, CNN dengan optimizer SGD dan RMSProp terbukti efektif untuk klasifikasi citra batang pohon. Untuk penelitian lebih lanjut, disarankan untuk meningkatkan kualitas pengambilan citra, mencoba berbagai kombinasi dalam desain model </w:t>
            </w:r>
            <w:r w:rsidRPr="008B1072">
              <w:rPr>
                <w:lang w:val="en"/>
              </w:rPr>
              <w:lastRenderedPageBreak/>
              <w:t>CNN, dan menguji model dengan dataset baru.</w:t>
            </w:r>
          </w:p>
        </w:tc>
      </w:tr>
    </w:tbl>
    <w:p w14:paraId="426B2AAA" w14:textId="77777777" w:rsidR="00B22C9C" w:rsidRDefault="00B22C9C">
      <w:pPr>
        <w:spacing w:line="259" w:lineRule="auto"/>
        <w:ind w:firstLine="0"/>
        <w:jc w:val="left"/>
        <w:rPr>
          <w:lang w:val="en"/>
        </w:rPr>
        <w:sectPr w:rsidR="00B22C9C" w:rsidSect="00A11436">
          <w:pgSz w:w="11906" w:h="16838" w:code="9"/>
          <w:pgMar w:top="1701" w:right="1701" w:bottom="1701" w:left="2268" w:header="720" w:footer="720" w:gutter="0"/>
          <w:cols w:space="720"/>
          <w:titlePg/>
          <w:docGrid w:linePitch="360"/>
        </w:sectPr>
      </w:pPr>
    </w:p>
    <w:p w14:paraId="54D968A8" w14:textId="53253E3F" w:rsidR="00707F27" w:rsidRDefault="004811D6" w:rsidP="00C6652F">
      <w:pPr>
        <w:pStyle w:val="Heading1"/>
      </w:pPr>
      <w:r>
        <w:lastRenderedPageBreak/>
        <w:br/>
      </w:r>
      <w:bookmarkStart w:id="36" w:name="_Toc165194730"/>
      <w:r>
        <w:t>METODOLOGI PENELITIAN</w:t>
      </w:r>
      <w:bookmarkEnd w:id="36"/>
    </w:p>
    <w:p w14:paraId="2B1B9A8D" w14:textId="1D023EC9" w:rsidR="002E12CC" w:rsidRPr="002E12CC" w:rsidRDefault="002E12CC" w:rsidP="002E12CC">
      <w:pPr>
        <w:ind w:firstLine="0"/>
        <w:rPr>
          <w:lang w:val="en"/>
        </w:rPr>
      </w:pPr>
    </w:p>
    <w:p w14:paraId="2C2898BC" w14:textId="41A9256C" w:rsidR="00707F27" w:rsidRDefault="00707F27" w:rsidP="00707F27">
      <w:pPr>
        <w:pStyle w:val="Heading2"/>
      </w:pPr>
      <w:bookmarkStart w:id="37" w:name="_Toc165194731"/>
      <w:r>
        <w:t xml:space="preserve">Kerangka </w:t>
      </w:r>
      <w:r w:rsidR="008E5604">
        <w:t>Pen</w:t>
      </w:r>
      <w:r w:rsidR="00733C16">
        <w:t>e</w:t>
      </w:r>
      <w:r w:rsidR="008E5604">
        <w:t>lit</w:t>
      </w:r>
      <w:r w:rsidR="009B6548">
        <w:t>i</w:t>
      </w:r>
      <w:r w:rsidR="008E5604">
        <w:t>an</w:t>
      </w:r>
      <w:bookmarkEnd w:id="37"/>
    </w:p>
    <w:p w14:paraId="04C31E67" w14:textId="7007AA6F" w:rsidR="00820301" w:rsidRDefault="00820301" w:rsidP="00820301">
      <w:pPr>
        <w:rPr>
          <w:rFonts w:cs="Times New Roman"/>
        </w:rPr>
      </w:pPr>
      <w:r>
        <w:rPr>
          <w:rFonts w:cs="Times New Roman"/>
        </w:rPr>
        <w:t>Berikut gambar 3.1 kerangka dari penelitian ini.</w:t>
      </w:r>
    </w:p>
    <w:p w14:paraId="1D1279B8" w14:textId="71CE1ACF" w:rsidR="00820301" w:rsidRDefault="002E12CC" w:rsidP="00820301">
      <w:pPr>
        <w:keepNext/>
        <w:ind w:firstLine="0"/>
        <w:jc w:val="center"/>
      </w:pPr>
      <w:r>
        <w:rPr>
          <w:noProof/>
        </w:rPr>
        <w:drawing>
          <wp:inline distT="0" distB="0" distL="0" distR="0" wp14:anchorId="0AE75C0E" wp14:editId="5DFDC993">
            <wp:extent cx="3305175" cy="6754753"/>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a:extLst>
                        <a:ext uri="{28A0092B-C50C-407E-A947-70E740481C1C}">
                          <a14:useLocalDpi xmlns:a14="http://schemas.microsoft.com/office/drawing/2010/main" val="0"/>
                        </a:ext>
                      </a:extLst>
                    </a:blip>
                    <a:stretch>
                      <a:fillRect/>
                    </a:stretch>
                  </pic:blipFill>
                  <pic:spPr>
                    <a:xfrm>
                      <a:off x="0" y="0"/>
                      <a:ext cx="3321180" cy="6787461"/>
                    </a:xfrm>
                    <a:prstGeom prst="rect">
                      <a:avLst/>
                    </a:prstGeom>
                  </pic:spPr>
                </pic:pic>
              </a:graphicData>
            </a:graphic>
          </wp:inline>
        </w:drawing>
      </w:r>
    </w:p>
    <w:p w14:paraId="6A87DE27" w14:textId="7EE131DA" w:rsidR="00820301" w:rsidRDefault="00820301" w:rsidP="000B77D7">
      <w:pPr>
        <w:pStyle w:val="Caption"/>
      </w:pPr>
      <w:bookmarkStart w:id="38" w:name="_Toc164956197"/>
      <w:r>
        <w:t xml:space="preserve">Gambar 3. </w:t>
      </w:r>
      <w:r>
        <w:fldChar w:fldCharType="begin"/>
      </w:r>
      <w:r>
        <w:instrText xml:space="preserve"> SEQ Gambar_3. \* ARABIC </w:instrText>
      </w:r>
      <w:r>
        <w:fldChar w:fldCharType="separate"/>
      </w:r>
      <w:r>
        <w:rPr>
          <w:noProof/>
        </w:rPr>
        <w:t>1</w:t>
      </w:r>
      <w:r>
        <w:fldChar w:fldCharType="end"/>
      </w:r>
      <w:r w:rsidR="001804A1">
        <w:t xml:space="preserve"> Kerangka </w:t>
      </w:r>
      <w:r w:rsidR="0002276F">
        <w:t>penelitian</w:t>
      </w:r>
      <w:bookmarkEnd w:id="38"/>
    </w:p>
    <w:p w14:paraId="6D8FE1FB" w14:textId="6D4A76D2" w:rsidR="00B70E3D" w:rsidRDefault="00B70E3D" w:rsidP="00B70E3D">
      <w:pPr>
        <w:rPr>
          <w:lang w:val="en"/>
        </w:rPr>
      </w:pPr>
      <w:r w:rsidRPr="00B70E3D">
        <w:rPr>
          <w:lang w:val="en"/>
        </w:rPr>
        <w:lastRenderedPageBreak/>
        <w:t>Pengembangan model pembelajaran dalam pada penelitian ini menerapkan kerangka kerja CRISP-DM</w:t>
      </w:r>
      <w:r w:rsidR="006E228C">
        <w:rPr>
          <w:lang w:val="en"/>
        </w:rPr>
        <w:t xml:space="preserve"> dan ditambah satu tahapan lainnya</w:t>
      </w:r>
      <w:r w:rsidRPr="00B70E3D">
        <w:rPr>
          <w:lang w:val="en"/>
        </w:rPr>
        <w:t>, yang dibagi menjadi</w:t>
      </w:r>
      <w:r w:rsidR="004659D7">
        <w:rPr>
          <w:lang w:val="en"/>
        </w:rPr>
        <w:t xml:space="preserve"> 7</w:t>
      </w:r>
      <w:r w:rsidRPr="00B70E3D">
        <w:rPr>
          <w:lang w:val="en"/>
        </w:rPr>
        <w:t xml:space="preserve"> tahap. Tahap-tahap tersebut dimulai dengan</w:t>
      </w:r>
      <w:r w:rsidR="004659D7">
        <w:rPr>
          <w:lang w:val="en"/>
        </w:rPr>
        <w:t xml:space="preserve"> Studi Literatur,</w:t>
      </w:r>
      <w:r w:rsidRPr="00B70E3D">
        <w:rPr>
          <w:lang w:val="en"/>
        </w:rPr>
        <w:t xml:space="preserve"> </w:t>
      </w:r>
      <w:r w:rsidRPr="00807AE7">
        <w:rPr>
          <w:i/>
          <w:iCs/>
          <w:lang w:val="en"/>
        </w:rPr>
        <w:t>Business Understanding</w:t>
      </w:r>
      <w:r w:rsidRPr="00B70E3D">
        <w:rPr>
          <w:lang w:val="en"/>
        </w:rPr>
        <w:t xml:space="preserve">, diikuti oleh </w:t>
      </w:r>
      <w:r w:rsidRPr="00B70E3D">
        <w:rPr>
          <w:i/>
          <w:iCs/>
          <w:lang w:val="en"/>
        </w:rPr>
        <w:t>Data Understanding</w:t>
      </w:r>
      <w:r w:rsidRPr="00B70E3D">
        <w:rPr>
          <w:lang w:val="en"/>
        </w:rPr>
        <w:t xml:space="preserve">, kemudian berlanjut ke </w:t>
      </w:r>
      <w:r w:rsidRPr="00B70E3D">
        <w:rPr>
          <w:i/>
          <w:iCs/>
          <w:lang w:val="en"/>
        </w:rPr>
        <w:t>Data Preparation</w:t>
      </w:r>
      <w:r w:rsidRPr="00B70E3D">
        <w:rPr>
          <w:lang w:val="en"/>
        </w:rPr>
        <w:t xml:space="preserve">, </w:t>
      </w:r>
      <w:r w:rsidRPr="00B70E3D">
        <w:rPr>
          <w:i/>
          <w:iCs/>
          <w:lang w:val="en"/>
        </w:rPr>
        <w:t>Modeling, Evaluation</w:t>
      </w:r>
      <w:r w:rsidRPr="00B70E3D">
        <w:rPr>
          <w:lang w:val="en"/>
        </w:rPr>
        <w:t xml:space="preserve">, dan berakhir dengan </w:t>
      </w:r>
      <w:r w:rsidRPr="00B70E3D">
        <w:rPr>
          <w:i/>
          <w:iCs/>
          <w:lang w:val="en"/>
        </w:rPr>
        <w:t>Deployment</w:t>
      </w:r>
      <w:r w:rsidRPr="00B70E3D">
        <w:rPr>
          <w:lang w:val="en"/>
        </w:rPr>
        <w:t>.</w:t>
      </w:r>
    </w:p>
    <w:p w14:paraId="33DB83EB" w14:textId="07609EC6" w:rsidR="004370E5" w:rsidRDefault="004370E5" w:rsidP="004370E5">
      <w:pPr>
        <w:ind w:firstLine="0"/>
        <w:rPr>
          <w:lang w:val="en"/>
        </w:rPr>
      </w:pPr>
    </w:p>
    <w:p w14:paraId="20B7C196" w14:textId="3DBD3580" w:rsidR="004370E5" w:rsidRDefault="004370E5" w:rsidP="004370E5">
      <w:pPr>
        <w:pStyle w:val="Heading2"/>
      </w:pPr>
      <w:bookmarkStart w:id="39" w:name="_Toc165194732"/>
      <w:r>
        <w:t>Studi Literatur</w:t>
      </w:r>
      <w:bookmarkEnd w:id="39"/>
    </w:p>
    <w:p w14:paraId="12CAAA06" w14:textId="073BC480" w:rsidR="00807AE7" w:rsidRPr="00807AE7" w:rsidRDefault="00F56460" w:rsidP="00F56460">
      <w:pPr>
        <w:rPr>
          <w:lang w:val="en"/>
        </w:rPr>
      </w:pPr>
      <w:r w:rsidRPr="00F56460">
        <w:rPr>
          <w:lang w:val="en"/>
        </w:rPr>
        <w:t xml:space="preserve">Berdasarkan latar belakang masalah yang telah dirumuskan melalui analisis data dan dukungan dari jurnal serta penelitian terdahulu, dapat disimpulkan bahwa tujuan dari penelitian ini adalah untuk mengembangkan model yang mampu mengenali citra daun tanaman kentang untuk diklasifikasikan berdasarkan kondisi kesehatannya. Klasifikasi citra ini menggunakan metode </w:t>
      </w:r>
      <w:r w:rsidRPr="00F56460">
        <w:rPr>
          <w:i/>
          <w:iCs/>
          <w:lang w:val="en"/>
        </w:rPr>
        <w:t>Convolutional Neural Network</w:t>
      </w:r>
      <w:r w:rsidRPr="00F56460">
        <w:rPr>
          <w:lang w:val="en"/>
        </w:rPr>
        <w:t xml:space="preserve"> (CNN) dalam pengembangan aplikasi pendeteksi penyakit daun tanaman kentang berbasis Android.</w:t>
      </w:r>
    </w:p>
    <w:p w14:paraId="436D1CD7" w14:textId="77777777" w:rsidR="00B70E3D" w:rsidRPr="00B70E3D" w:rsidRDefault="00B70E3D" w:rsidP="00B70E3D">
      <w:pPr>
        <w:rPr>
          <w:lang w:val="en"/>
        </w:rPr>
      </w:pPr>
    </w:p>
    <w:p w14:paraId="4D13B7BB" w14:textId="1B79F7AB" w:rsidR="00707F27" w:rsidRDefault="00707F27" w:rsidP="00707F27">
      <w:pPr>
        <w:pStyle w:val="Heading2"/>
        <w:rPr>
          <w:i/>
          <w:iCs/>
        </w:rPr>
      </w:pPr>
      <w:bookmarkStart w:id="40" w:name="_Toc165194733"/>
      <w:r w:rsidRPr="00707F27">
        <w:rPr>
          <w:i/>
          <w:iCs/>
        </w:rPr>
        <w:t>Business Understanding</w:t>
      </w:r>
      <w:bookmarkEnd w:id="40"/>
    </w:p>
    <w:p w14:paraId="311F0B27" w14:textId="60023080" w:rsidR="008861F1" w:rsidRDefault="008861F1" w:rsidP="008861F1">
      <w:pPr>
        <w:rPr>
          <w:lang w:val="en"/>
        </w:rPr>
      </w:pPr>
      <w:r>
        <w:rPr>
          <w:lang w:val="en"/>
        </w:rPr>
        <w:t>Penelitian</w:t>
      </w:r>
      <w:r w:rsidRPr="008861F1">
        <w:rPr>
          <w:lang w:val="en"/>
        </w:rPr>
        <w:t xml:space="preserve"> ini</w:t>
      </w:r>
      <w:r>
        <w:rPr>
          <w:lang w:val="en"/>
        </w:rPr>
        <w:t xml:space="preserve"> bertujuan</w:t>
      </w:r>
      <w:r w:rsidRPr="008861F1">
        <w:rPr>
          <w:lang w:val="en"/>
        </w:rPr>
        <w:t xml:space="preserve"> untuk mengembangkan sebuah aplikasi seluler yang mampu mengklasifikasikan penyakit pada daun tanaman kentang menggunakan teknik pembelajaran terarah dengan memanfaatkan algoritma</w:t>
      </w:r>
      <w:r>
        <w:rPr>
          <w:lang w:val="en"/>
        </w:rPr>
        <w:t xml:space="preserve"> </w:t>
      </w:r>
      <w:r>
        <w:rPr>
          <w:i/>
          <w:iCs/>
          <w:lang w:val="en"/>
        </w:rPr>
        <w:t>Convolutional Neural Network</w:t>
      </w:r>
      <w:r w:rsidRPr="008861F1">
        <w:rPr>
          <w:lang w:val="en"/>
        </w:rPr>
        <w:t>. Aplikasi ini akan mengidentifikasi penyakit pada daun</w:t>
      </w:r>
      <w:r w:rsidR="00531CB2">
        <w:rPr>
          <w:lang w:val="en"/>
        </w:rPr>
        <w:t xml:space="preserve"> tanaman</w:t>
      </w:r>
      <w:r w:rsidRPr="008861F1">
        <w:rPr>
          <w:lang w:val="en"/>
        </w:rPr>
        <w:t xml:space="preserve"> kentang dengan mengambil gambar melalui kamera ponsel, dan selanjutnya akan menghasilkan output berupa tipe penyakit berdasarkan gambar yang diperoleh.</w:t>
      </w:r>
    </w:p>
    <w:p w14:paraId="4F0B8C58" w14:textId="77777777" w:rsidR="00E411CE" w:rsidRPr="008861F1" w:rsidRDefault="00E411CE" w:rsidP="008861F1">
      <w:pPr>
        <w:rPr>
          <w:lang w:val="en"/>
        </w:rPr>
      </w:pPr>
    </w:p>
    <w:p w14:paraId="1964B3B4" w14:textId="34B6730F" w:rsidR="00707F27" w:rsidRDefault="00707F27" w:rsidP="00707F27">
      <w:pPr>
        <w:pStyle w:val="Heading2"/>
        <w:rPr>
          <w:i/>
          <w:iCs/>
        </w:rPr>
      </w:pPr>
      <w:bookmarkStart w:id="41" w:name="_Toc165194734"/>
      <w:r w:rsidRPr="00707F27">
        <w:rPr>
          <w:i/>
          <w:iCs/>
        </w:rPr>
        <w:t>Data Understanding</w:t>
      </w:r>
      <w:bookmarkEnd w:id="41"/>
    </w:p>
    <w:p w14:paraId="5668C649" w14:textId="14C50788" w:rsidR="00531CB2" w:rsidRDefault="00531CB2" w:rsidP="00531CB2">
      <w:pPr>
        <w:rPr>
          <w:lang w:val="en"/>
        </w:rPr>
      </w:pPr>
      <w:r w:rsidRPr="00851203">
        <w:rPr>
          <w:i/>
          <w:iCs/>
          <w:lang w:val="en"/>
        </w:rPr>
        <w:t>Dataset</w:t>
      </w:r>
      <w:r w:rsidRPr="00531CB2">
        <w:rPr>
          <w:lang w:val="en"/>
        </w:rPr>
        <w:t xml:space="preserve"> yang digunakan dalam penelitian ini terdiri dari gambar penyakit pada daun </w:t>
      </w:r>
      <w:r w:rsidR="00E411CE">
        <w:rPr>
          <w:lang w:val="en"/>
        </w:rPr>
        <w:t>tanaman kentang</w:t>
      </w:r>
      <w:r w:rsidRPr="00531CB2">
        <w:rPr>
          <w:lang w:val="en"/>
        </w:rPr>
        <w:t xml:space="preserve">, yang diakses dari situs </w:t>
      </w:r>
      <w:r w:rsidRPr="00531CB2">
        <w:rPr>
          <w:i/>
          <w:iCs/>
          <w:lang w:val="en"/>
        </w:rPr>
        <w:t>Kaggle</w:t>
      </w:r>
      <w:r w:rsidRPr="00531CB2">
        <w:rPr>
          <w:lang w:val="en"/>
        </w:rPr>
        <w:t xml:space="preserve">. Gambar dalam dataset ini menampilkan variasi ukuran piksel dan mencakup </w:t>
      </w:r>
      <w:r w:rsidR="00E411CE">
        <w:rPr>
          <w:lang w:val="en"/>
        </w:rPr>
        <w:t>tiga</w:t>
      </w:r>
      <w:r w:rsidRPr="00531CB2">
        <w:rPr>
          <w:lang w:val="en"/>
        </w:rPr>
        <w:t xml:space="preserve"> </w:t>
      </w:r>
      <w:r w:rsidR="00E411CE" w:rsidRPr="00E411CE">
        <w:rPr>
          <w:i/>
          <w:iCs/>
          <w:lang w:val="en"/>
        </w:rPr>
        <w:t>class</w:t>
      </w:r>
      <w:r w:rsidRPr="00531CB2">
        <w:rPr>
          <w:lang w:val="en"/>
        </w:rPr>
        <w:t xml:space="preserve"> atau label berbeda.</w:t>
      </w:r>
      <w:r w:rsidR="00E411CE">
        <w:rPr>
          <w:lang w:val="en"/>
        </w:rPr>
        <w:t xml:space="preserve"> </w:t>
      </w:r>
      <w:r w:rsidR="00E411CE" w:rsidRPr="00E411CE">
        <w:rPr>
          <w:lang w:val="en"/>
        </w:rPr>
        <w:t xml:space="preserve">Berikut ini </w:t>
      </w:r>
      <w:r w:rsidR="00E411CE" w:rsidRPr="00E411CE">
        <w:rPr>
          <w:i/>
          <w:iCs/>
          <w:lang w:val="en"/>
        </w:rPr>
        <w:t>class</w:t>
      </w:r>
      <w:r w:rsidR="00E411CE" w:rsidRPr="00E411CE">
        <w:rPr>
          <w:lang w:val="en"/>
        </w:rPr>
        <w:t xml:space="preserve"> tersebut:</w:t>
      </w:r>
    </w:p>
    <w:p w14:paraId="4CC96156" w14:textId="6B5441E2" w:rsidR="00E30877" w:rsidRDefault="00E30877" w:rsidP="000B77D7">
      <w:pPr>
        <w:pStyle w:val="Caption"/>
      </w:pPr>
      <w:bookmarkStart w:id="42" w:name="_Toc164956292"/>
      <w:r>
        <w:t xml:space="preserve">Tabel 3. </w:t>
      </w:r>
      <w:r>
        <w:fldChar w:fldCharType="begin"/>
      </w:r>
      <w:r>
        <w:instrText xml:space="preserve"> SEQ Tabel_3. \* ARABIC </w:instrText>
      </w:r>
      <w:r>
        <w:fldChar w:fldCharType="separate"/>
      </w:r>
      <w:r>
        <w:rPr>
          <w:noProof/>
        </w:rPr>
        <w:t>1</w:t>
      </w:r>
      <w:r>
        <w:fldChar w:fldCharType="end"/>
      </w:r>
      <w:r>
        <w:t xml:space="preserve"> </w:t>
      </w:r>
      <w:r w:rsidRPr="00E30877">
        <w:rPr>
          <w:i/>
        </w:rPr>
        <w:t>Class</w:t>
      </w:r>
      <w:r>
        <w:t xml:space="preserve"> </w:t>
      </w:r>
      <w:r w:rsidRPr="00851203">
        <w:rPr>
          <w:i/>
        </w:rPr>
        <w:t>dataset</w:t>
      </w:r>
      <w:bookmarkEnd w:id="42"/>
    </w:p>
    <w:tbl>
      <w:tblPr>
        <w:tblStyle w:val="TableGrid"/>
        <w:tblW w:w="0" w:type="auto"/>
        <w:tblLayout w:type="fixed"/>
        <w:tblLook w:val="04A0" w:firstRow="1" w:lastRow="0" w:firstColumn="1" w:lastColumn="0" w:noHBand="0" w:noVBand="1"/>
      </w:tblPr>
      <w:tblGrid>
        <w:gridCol w:w="1413"/>
        <w:gridCol w:w="4252"/>
        <w:gridCol w:w="2250"/>
      </w:tblGrid>
      <w:tr w:rsidR="00C963E4" w14:paraId="0A84F0DC" w14:textId="77777777" w:rsidTr="0051292A">
        <w:trPr>
          <w:tblHeader/>
        </w:trPr>
        <w:tc>
          <w:tcPr>
            <w:tcW w:w="1413" w:type="dxa"/>
            <w:shd w:val="clear" w:color="auto" w:fill="BFBFBF" w:themeFill="background1" w:themeFillShade="BF"/>
          </w:tcPr>
          <w:p w14:paraId="0AB14C1B" w14:textId="59C996FB" w:rsidR="00B70E3D" w:rsidRDefault="00B70E3D" w:rsidP="006C44FE">
            <w:pPr>
              <w:ind w:firstLine="0"/>
              <w:jc w:val="center"/>
              <w:rPr>
                <w:lang w:val="en"/>
              </w:rPr>
            </w:pPr>
            <w:r w:rsidRPr="006C44FE">
              <w:rPr>
                <w:i/>
                <w:iCs/>
                <w:lang w:val="en"/>
              </w:rPr>
              <w:t>Class</w:t>
            </w:r>
          </w:p>
        </w:tc>
        <w:tc>
          <w:tcPr>
            <w:tcW w:w="4252" w:type="dxa"/>
            <w:shd w:val="clear" w:color="auto" w:fill="BFBFBF" w:themeFill="background1" w:themeFillShade="BF"/>
          </w:tcPr>
          <w:p w14:paraId="4EC14D1F" w14:textId="552620E6" w:rsidR="00B70E3D" w:rsidRDefault="00B70E3D" w:rsidP="006C44FE">
            <w:pPr>
              <w:ind w:firstLine="0"/>
              <w:jc w:val="center"/>
              <w:rPr>
                <w:lang w:val="en"/>
              </w:rPr>
            </w:pPr>
            <w:r>
              <w:rPr>
                <w:lang w:val="en"/>
              </w:rPr>
              <w:t>Definisi</w:t>
            </w:r>
          </w:p>
        </w:tc>
        <w:tc>
          <w:tcPr>
            <w:tcW w:w="2250" w:type="dxa"/>
            <w:shd w:val="clear" w:color="auto" w:fill="BFBFBF" w:themeFill="background1" w:themeFillShade="BF"/>
          </w:tcPr>
          <w:p w14:paraId="68B889A2" w14:textId="7FD6A6C9" w:rsidR="00B70E3D" w:rsidRDefault="006C44FE" w:rsidP="006C44FE">
            <w:pPr>
              <w:ind w:firstLine="0"/>
              <w:jc w:val="center"/>
              <w:rPr>
                <w:lang w:val="en"/>
              </w:rPr>
            </w:pPr>
            <w:r>
              <w:rPr>
                <w:lang w:val="en"/>
              </w:rPr>
              <w:t>Sumber</w:t>
            </w:r>
          </w:p>
        </w:tc>
      </w:tr>
      <w:tr w:rsidR="00C963E4" w14:paraId="1B584978" w14:textId="77777777" w:rsidTr="007E376E">
        <w:tc>
          <w:tcPr>
            <w:tcW w:w="1413" w:type="dxa"/>
          </w:tcPr>
          <w:p w14:paraId="317B652F" w14:textId="38F58DC7" w:rsidR="00C963E4" w:rsidRPr="00D47091" w:rsidRDefault="00C963E4" w:rsidP="00B70E3D">
            <w:pPr>
              <w:ind w:firstLine="0"/>
              <w:rPr>
                <w:i/>
                <w:iCs/>
                <w:lang w:val="en"/>
              </w:rPr>
            </w:pPr>
            <w:r w:rsidRPr="00D47091">
              <w:rPr>
                <w:i/>
                <w:iCs/>
                <w:lang w:val="en"/>
              </w:rPr>
              <w:t>Healthy</w:t>
            </w:r>
          </w:p>
        </w:tc>
        <w:tc>
          <w:tcPr>
            <w:tcW w:w="4252" w:type="dxa"/>
          </w:tcPr>
          <w:p w14:paraId="65E586ED" w14:textId="222B7C0C" w:rsidR="00C963E4" w:rsidRDefault="00C963E4" w:rsidP="00B70E3D">
            <w:pPr>
              <w:ind w:firstLine="0"/>
              <w:rPr>
                <w:lang w:val="en"/>
              </w:rPr>
            </w:pPr>
            <w:r>
              <w:rPr>
                <w:lang w:val="en"/>
              </w:rPr>
              <w:t>Gambar daun tanaman kentang yang sehat</w:t>
            </w:r>
          </w:p>
        </w:tc>
        <w:tc>
          <w:tcPr>
            <w:tcW w:w="2250" w:type="dxa"/>
            <w:vMerge w:val="restart"/>
          </w:tcPr>
          <w:p w14:paraId="31761D8C" w14:textId="34798B35" w:rsidR="00C963E4" w:rsidRDefault="003F1D83" w:rsidP="00B5444A">
            <w:pPr>
              <w:ind w:firstLine="0"/>
              <w:jc w:val="left"/>
              <w:rPr>
                <w:lang w:val="en"/>
              </w:rPr>
            </w:pPr>
            <w:hyperlink r:id="rId21" w:history="1">
              <w:r w:rsidR="00C757CD" w:rsidRPr="00C95BD9">
                <w:rPr>
                  <w:rStyle w:val="Hyperlink"/>
                  <w:lang w:val="en"/>
                </w:rPr>
                <w:t>https://www.kaggle.com/datasets/abdallahalidev/plantvillage-dataset</w:t>
              </w:r>
            </w:hyperlink>
            <w:r w:rsidR="00C757CD">
              <w:rPr>
                <w:lang w:val="en"/>
              </w:rPr>
              <w:t xml:space="preserve"> </w:t>
            </w:r>
            <w:r w:rsidR="00324010">
              <w:rPr>
                <w:lang w:val="en"/>
              </w:rPr>
              <w:fldChar w:fldCharType="begin" w:fldLock="1"/>
            </w:r>
            <w:r w:rsidR="00F27BC5">
              <w:rPr>
                <w:lang w:val="en"/>
              </w:rPr>
              <w:instrText>ADDIN CSL_CITATION {"citationItems":[{"id":"ITEM-1","itemData":{"URL":"https://www.kaggle.com/datasets/abdallahalidev/plantvillage-dataset","accessed":{"date-parts":[["2024","3","25"]]},"author":[{"dropping-particle":"","family":"Ali","given":"Abdallah","non-dropping-particle":"","parse-names":false,"suffix":""}],"container-title":"kaggle","id":"ITEM-1","issued":{"date-parts":[["2019"]]},"title":"PlantVillage Dataset","type":"webpage"},"uris":["http://www.mendeley.com/documents/?uuid=d7fb05b4-6a36-42fc-be55-963f7454441b"]}],"mendeley":{"formattedCitation":"(Ali, 2019)","plainTextFormattedCitation":"(Ali, 2019)","previouslyFormattedCitation":"(Ali, 2019)"},"properties":{"noteIndex":0},"schema":"https://github.com/citation-style-language/schema/raw/master/csl-citation.json"}</w:instrText>
            </w:r>
            <w:r w:rsidR="00324010">
              <w:rPr>
                <w:lang w:val="en"/>
              </w:rPr>
              <w:fldChar w:fldCharType="separate"/>
            </w:r>
            <w:r w:rsidR="00324010" w:rsidRPr="00324010">
              <w:rPr>
                <w:noProof/>
                <w:lang w:val="en"/>
              </w:rPr>
              <w:t>(Ali, 2019)</w:t>
            </w:r>
            <w:r w:rsidR="00324010">
              <w:rPr>
                <w:lang w:val="en"/>
              </w:rPr>
              <w:fldChar w:fldCharType="end"/>
            </w:r>
          </w:p>
        </w:tc>
      </w:tr>
      <w:tr w:rsidR="00C963E4" w14:paraId="34A7CC48" w14:textId="77777777" w:rsidTr="007E376E">
        <w:tc>
          <w:tcPr>
            <w:tcW w:w="1413" w:type="dxa"/>
          </w:tcPr>
          <w:p w14:paraId="6A37781E" w14:textId="6B4154B3" w:rsidR="00C963E4" w:rsidRPr="00D47091" w:rsidRDefault="00C963E4" w:rsidP="00B70E3D">
            <w:pPr>
              <w:ind w:firstLine="0"/>
              <w:rPr>
                <w:i/>
                <w:iCs/>
                <w:lang w:val="en"/>
              </w:rPr>
            </w:pPr>
            <w:r w:rsidRPr="00D47091">
              <w:rPr>
                <w:i/>
                <w:iCs/>
                <w:lang w:val="en"/>
              </w:rPr>
              <w:lastRenderedPageBreak/>
              <w:t>Late Blight</w:t>
            </w:r>
          </w:p>
        </w:tc>
        <w:tc>
          <w:tcPr>
            <w:tcW w:w="4252" w:type="dxa"/>
          </w:tcPr>
          <w:p w14:paraId="6D080EEE" w14:textId="3E22932E" w:rsidR="00C963E4" w:rsidRDefault="00C963E4" w:rsidP="00B70E3D">
            <w:pPr>
              <w:ind w:firstLine="0"/>
              <w:rPr>
                <w:lang w:val="en"/>
              </w:rPr>
            </w:pPr>
            <w:r>
              <w:rPr>
                <w:lang w:val="en"/>
              </w:rPr>
              <w:t>Gambar daun tanaman kentang yang terinfeksi penyakit busuk daun</w:t>
            </w:r>
          </w:p>
        </w:tc>
        <w:tc>
          <w:tcPr>
            <w:tcW w:w="2250" w:type="dxa"/>
            <w:vMerge/>
          </w:tcPr>
          <w:p w14:paraId="6931C036" w14:textId="77777777" w:rsidR="00C963E4" w:rsidRDefault="00C963E4" w:rsidP="00B70E3D">
            <w:pPr>
              <w:ind w:firstLine="0"/>
              <w:rPr>
                <w:lang w:val="en"/>
              </w:rPr>
            </w:pPr>
          </w:p>
        </w:tc>
      </w:tr>
      <w:tr w:rsidR="00C963E4" w14:paraId="5AE0A979" w14:textId="77777777" w:rsidTr="007E376E">
        <w:tc>
          <w:tcPr>
            <w:tcW w:w="1413" w:type="dxa"/>
          </w:tcPr>
          <w:p w14:paraId="3BAF7052" w14:textId="15D448B5" w:rsidR="00C963E4" w:rsidRPr="00D47091" w:rsidRDefault="00C963E4" w:rsidP="00B70E3D">
            <w:pPr>
              <w:ind w:firstLine="0"/>
              <w:rPr>
                <w:i/>
                <w:iCs/>
                <w:lang w:val="en"/>
              </w:rPr>
            </w:pPr>
            <w:r w:rsidRPr="00D47091">
              <w:rPr>
                <w:i/>
                <w:iCs/>
                <w:lang w:val="en"/>
              </w:rPr>
              <w:t>Early Blight</w:t>
            </w:r>
          </w:p>
        </w:tc>
        <w:tc>
          <w:tcPr>
            <w:tcW w:w="4252" w:type="dxa"/>
          </w:tcPr>
          <w:p w14:paraId="5474BAD3" w14:textId="47CA14F2" w:rsidR="00C963E4" w:rsidRDefault="00C963E4" w:rsidP="00B70E3D">
            <w:pPr>
              <w:ind w:firstLine="0"/>
              <w:rPr>
                <w:lang w:val="en"/>
              </w:rPr>
            </w:pPr>
            <w:r>
              <w:rPr>
                <w:lang w:val="en"/>
              </w:rPr>
              <w:t>Gambar daun tanaman kentang yang terinfeksi penyakit bercak kering</w:t>
            </w:r>
          </w:p>
        </w:tc>
        <w:tc>
          <w:tcPr>
            <w:tcW w:w="2250" w:type="dxa"/>
            <w:vMerge/>
          </w:tcPr>
          <w:p w14:paraId="1D3023F8" w14:textId="77777777" w:rsidR="00C963E4" w:rsidRDefault="00C963E4" w:rsidP="00B70E3D">
            <w:pPr>
              <w:ind w:firstLine="0"/>
              <w:rPr>
                <w:lang w:val="en"/>
              </w:rPr>
            </w:pPr>
          </w:p>
        </w:tc>
      </w:tr>
    </w:tbl>
    <w:p w14:paraId="65BEB3BC" w14:textId="5B3B6DF4" w:rsidR="00E411CE" w:rsidRDefault="00E411CE" w:rsidP="00B70E3D">
      <w:pPr>
        <w:ind w:firstLine="0"/>
        <w:rPr>
          <w:lang w:val="en"/>
        </w:rPr>
      </w:pPr>
    </w:p>
    <w:p w14:paraId="11F61085" w14:textId="77777777" w:rsidR="00EF7EBB" w:rsidRPr="00531CB2" w:rsidRDefault="00EF7EBB" w:rsidP="00B70E3D">
      <w:pPr>
        <w:ind w:firstLine="0"/>
        <w:rPr>
          <w:lang w:val="en"/>
        </w:rPr>
      </w:pPr>
    </w:p>
    <w:p w14:paraId="12C78764" w14:textId="25179F68" w:rsidR="00707F27" w:rsidRDefault="00707F27" w:rsidP="00707F27">
      <w:pPr>
        <w:pStyle w:val="Heading2"/>
        <w:rPr>
          <w:i/>
          <w:iCs/>
        </w:rPr>
      </w:pPr>
      <w:bookmarkStart w:id="43" w:name="_Toc165194735"/>
      <w:r w:rsidRPr="00707F27">
        <w:rPr>
          <w:i/>
          <w:iCs/>
        </w:rPr>
        <w:t>Data Preparation</w:t>
      </w:r>
      <w:bookmarkEnd w:id="43"/>
    </w:p>
    <w:p w14:paraId="164B20F1" w14:textId="756B08C9" w:rsidR="00EF7EBB" w:rsidRDefault="00EE1BEE" w:rsidP="00EF7EBB">
      <w:pPr>
        <w:rPr>
          <w:lang w:val="en"/>
        </w:rPr>
      </w:pPr>
      <w:r w:rsidRPr="00EE1BEE">
        <w:rPr>
          <w:lang w:val="en"/>
        </w:rPr>
        <w:t xml:space="preserve">Sebelum dilakukan training model dataset perlu untuk dilakukan </w:t>
      </w:r>
      <w:r w:rsidRPr="00EE1BEE">
        <w:rPr>
          <w:i/>
          <w:iCs/>
          <w:lang w:val="en"/>
        </w:rPr>
        <w:t>data augmentation</w:t>
      </w:r>
      <w:r>
        <w:rPr>
          <w:i/>
          <w:iCs/>
          <w:lang w:val="en"/>
        </w:rPr>
        <w:t>.</w:t>
      </w:r>
      <w:r w:rsidRPr="00EE1BEE">
        <w:rPr>
          <w:i/>
          <w:iCs/>
          <w:lang w:val="en"/>
        </w:rPr>
        <w:t xml:space="preserve"> </w:t>
      </w:r>
      <w:r w:rsidR="00F27BC5" w:rsidRPr="00F27BC5">
        <w:rPr>
          <w:lang w:val="en"/>
        </w:rPr>
        <w:t>Menurut D. Seita</w:t>
      </w:r>
      <w:r w:rsidR="00F27BC5">
        <w:rPr>
          <w:lang w:val="en"/>
        </w:rPr>
        <w:t xml:space="preserve"> </w:t>
      </w:r>
      <w:r w:rsidR="00F27BC5">
        <w:rPr>
          <w:lang w:val="en"/>
        </w:rPr>
        <w:fldChar w:fldCharType="begin" w:fldLock="1"/>
      </w:r>
      <w:r>
        <w:rPr>
          <w:lang w:val="en"/>
        </w:rPr>
        <w:instrText>ADDIN CSL_CITATION {"citationItems":[{"id":"ITEM-1","itemData":{"DOI":"10.28932/jutisi.v6i2.2688","ISSN":"2443-2210","abstract":"Deep convolutional neural networks (CNNs) have achieved remarkable results in two-dimensional (2D) image detection tasks. However, their high expression ability risks overfitting. Consequently, data augmentation techniques have been proposed to prevent overfitting while enriching datasets. In this paper, a Deep Learning system for accurate car model detection is proposed using the ResNet-152 network with a fully convolutional architecture. It is demonstrated that significant generalization gains in the learning process are attained by randomly generating augmented training data using several geometric transformations and pixel-wise changes, such as image cropping and image rotation. We evaluated data augmentation techniques by comparison with competitive data augmentation techniques such as mixup. Data augmented ResNet models achieve better results for accuracy metrics than baseline ResNet models with accuracy 82.6714% on Stanford Cars Dataset.","author":[{"dropping-particle":"","family":"Sanjaya","given":"Joseph","non-dropping-particle":"","parse-names":false,"suffix":""},{"dropping-particle":"","family":"Ayub","given":"Mewati","non-dropping-particle":"","parse-names":false,"suffix":""}],"container-title":"Jurnal Teknik Informatika dan Sistem Informasi","id":"ITEM-1","issue":"2","issued":{"date-parts":[["2020"]]},"page":"311-323","title":"Augmentasi Data Pengenalan Citra Mobil Menggunakan Pendekatan Random Crop, Rotate, dan Mixup","type":"article-journal","volume":"6"},"uris":["http://www.mendeley.com/documents/?uuid=56bf7660-8a29-4abe-bb40-e4d348c233e7"]}],"mendeley":{"formattedCitation":"(Sanjaya &amp; Ayub, 2020)","manualFormatting":"(dalam Sanjaya &amp; Ayub, 2020)","plainTextFormattedCitation":"(Sanjaya &amp; Ayub, 2020)","previouslyFormattedCitation":"(Sanjaya &amp; Ayub, 2020)"},"properties":{"noteIndex":0},"schema":"https://github.com/citation-style-language/schema/raw/master/csl-citation.json"}</w:instrText>
      </w:r>
      <w:r w:rsidR="00F27BC5">
        <w:rPr>
          <w:lang w:val="en"/>
        </w:rPr>
        <w:fldChar w:fldCharType="separate"/>
      </w:r>
      <w:r w:rsidR="00F27BC5" w:rsidRPr="00F27BC5">
        <w:rPr>
          <w:noProof/>
          <w:lang w:val="en"/>
        </w:rPr>
        <w:t>(</w:t>
      </w:r>
      <w:r w:rsidR="00F27BC5">
        <w:rPr>
          <w:noProof/>
          <w:lang w:val="en"/>
        </w:rPr>
        <w:t xml:space="preserve">dalam </w:t>
      </w:r>
      <w:r w:rsidR="00F27BC5" w:rsidRPr="00F27BC5">
        <w:rPr>
          <w:noProof/>
          <w:lang w:val="en"/>
        </w:rPr>
        <w:t>Sanjaya &amp; Ayub, 2020)</w:t>
      </w:r>
      <w:r w:rsidR="00F27BC5">
        <w:rPr>
          <w:lang w:val="en"/>
        </w:rPr>
        <w:fldChar w:fldCharType="end"/>
      </w:r>
      <w:r>
        <w:rPr>
          <w:lang w:val="en"/>
        </w:rPr>
        <w:t xml:space="preserve"> </w:t>
      </w:r>
      <w:r w:rsidR="00F27BC5" w:rsidRPr="00F27BC5">
        <w:rPr>
          <w:lang w:val="en"/>
        </w:rPr>
        <w:t>augmentasi data adalah suatu metode yang membolehkan para praktisi untuk menambah variasi data yang ada untuk pelatihan model tanpa perlu mengumpulkan data baru. Beberapa contoh teknik augmentasi data antara lain adalah pemotongan (</w:t>
      </w:r>
      <w:r w:rsidR="00F27BC5" w:rsidRPr="00613DBA">
        <w:rPr>
          <w:i/>
          <w:iCs/>
          <w:lang w:val="en"/>
        </w:rPr>
        <w:t>cropping</w:t>
      </w:r>
      <w:r w:rsidR="00F27BC5" w:rsidRPr="00F27BC5">
        <w:rPr>
          <w:lang w:val="en"/>
        </w:rPr>
        <w:t>), penambahan tepi (</w:t>
      </w:r>
      <w:r w:rsidR="00F27BC5" w:rsidRPr="00613DBA">
        <w:rPr>
          <w:i/>
          <w:iCs/>
          <w:lang w:val="en"/>
        </w:rPr>
        <w:t>padding</w:t>
      </w:r>
      <w:r w:rsidR="00F27BC5" w:rsidRPr="00F27BC5">
        <w:rPr>
          <w:lang w:val="en"/>
        </w:rPr>
        <w:t>), dan pembalikan gambar secara horizontal (</w:t>
      </w:r>
      <w:r w:rsidR="00F27BC5" w:rsidRPr="00613DBA">
        <w:rPr>
          <w:i/>
          <w:iCs/>
          <w:lang w:val="en"/>
        </w:rPr>
        <w:t>horizontal</w:t>
      </w:r>
      <w:r w:rsidR="00F27BC5" w:rsidRPr="00F27BC5">
        <w:rPr>
          <w:lang w:val="en"/>
        </w:rPr>
        <w:t xml:space="preserve"> </w:t>
      </w:r>
      <w:r w:rsidR="00F27BC5" w:rsidRPr="00613DBA">
        <w:rPr>
          <w:i/>
          <w:iCs/>
          <w:lang w:val="en"/>
        </w:rPr>
        <w:t>flipping</w:t>
      </w:r>
      <w:r w:rsidR="00F27BC5" w:rsidRPr="00F27BC5">
        <w:rPr>
          <w:lang w:val="en"/>
        </w:rPr>
        <w:t>).</w:t>
      </w:r>
      <w:r w:rsidR="00862845">
        <w:rPr>
          <w:lang w:val="en"/>
        </w:rPr>
        <w:t xml:space="preserve"> </w:t>
      </w:r>
      <w:r w:rsidR="00862845" w:rsidRPr="00862845">
        <w:rPr>
          <w:lang w:val="en"/>
        </w:rPr>
        <w:t>Berikut</w:t>
      </w:r>
      <w:r w:rsidR="00862845">
        <w:rPr>
          <w:lang w:val="en"/>
        </w:rPr>
        <w:t xml:space="preserve"> adalah</w:t>
      </w:r>
      <w:r w:rsidR="00862845" w:rsidRPr="00862845">
        <w:rPr>
          <w:lang w:val="en"/>
        </w:rPr>
        <w:t xml:space="preserve"> </w:t>
      </w:r>
      <w:r w:rsidR="00862845" w:rsidRPr="00862845">
        <w:rPr>
          <w:i/>
          <w:iCs/>
          <w:lang w:val="en"/>
        </w:rPr>
        <w:t>data augmentation</w:t>
      </w:r>
      <w:r w:rsidR="00862845" w:rsidRPr="00862845">
        <w:rPr>
          <w:lang w:val="en"/>
        </w:rPr>
        <w:t xml:space="preserve"> yang diterapkan pada penelitian ini:</w:t>
      </w:r>
    </w:p>
    <w:p w14:paraId="2E621EEB" w14:textId="7EEC684A" w:rsidR="00862845" w:rsidRPr="001F0175" w:rsidRDefault="001F0175" w:rsidP="001F0175">
      <w:pPr>
        <w:pStyle w:val="WOW"/>
        <w:numPr>
          <w:ilvl w:val="0"/>
          <w:numId w:val="15"/>
        </w:numPr>
      </w:pPr>
      <w:r w:rsidRPr="001F0175">
        <w:rPr>
          <w:i/>
          <w:iCs/>
        </w:rPr>
        <w:t>Rescale</w:t>
      </w:r>
    </w:p>
    <w:p w14:paraId="4E69E621" w14:textId="79B7471B" w:rsidR="001F0175" w:rsidRPr="001F0175" w:rsidRDefault="001C7AAD" w:rsidP="001F0175">
      <w:pPr>
        <w:pStyle w:val="WOW"/>
        <w:numPr>
          <w:ilvl w:val="0"/>
          <w:numId w:val="0"/>
        </w:numPr>
        <w:ind w:left="720"/>
      </w:pPr>
      <w:r w:rsidRPr="001C7AAD">
        <w:t xml:space="preserve">Dalam penelitian ini, proses </w:t>
      </w:r>
      <w:r w:rsidR="00173AB8">
        <w:t xml:space="preserve">mengubah skala </w:t>
      </w:r>
      <w:r w:rsidRPr="001C7AAD">
        <w:t>dilakukan pada citra dataset untuk memastikan semua gambar memiliki ukuran yang seragam, yaitu 2</w:t>
      </w:r>
      <w:r w:rsidR="003C7F78">
        <w:t>56</w:t>
      </w:r>
      <w:r w:rsidRPr="001C7AAD">
        <w:t xml:space="preserve"> piksel. Hal ini bertujuan untuk memudahkan komputasi selama proses pelatihan model.</w:t>
      </w:r>
    </w:p>
    <w:p w14:paraId="4F38DD20" w14:textId="7C3EA654" w:rsidR="00757EC7" w:rsidRPr="00757EC7" w:rsidRDefault="00757EC7" w:rsidP="00373A76">
      <w:pPr>
        <w:pStyle w:val="WOW"/>
        <w:rPr>
          <w:i/>
          <w:iCs/>
        </w:rPr>
      </w:pPr>
      <w:r w:rsidRPr="00757EC7">
        <w:rPr>
          <w:i/>
          <w:iCs/>
        </w:rPr>
        <w:t>Split Dataset</w:t>
      </w:r>
    </w:p>
    <w:p w14:paraId="6D097350" w14:textId="5EE9ED13" w:rsidR="001F0175" w:rsidRDefault="00437B3C" w:rsidP="00757EC7">
      <w:pPr>
        <w:pStyle w:val="WOW"/>
        <w:numPr>
          <w:ilvl w:val="0"/>
          <w:numId w:val="0"/>
        </w:numPr>
        <w:ind w:left="720"/>
      </w:pPr>
      <w:r w:rsidRPr="00437B3C">
        <w:t>Dalam penelitian ini, dataset dibagi menjadi dua bagian, yaitu 80% untuk</w:t>
      </w:r>
      <w:r w:rsidR="00B46194">
        <w:t xml:space="preserve"> data</w:t>
      </w:r>
      <w:r w:rsidRPr="00437B3C">
        <w:t xml:space="preserve"> pelatihan</w:t>
      </w:r>
      <w:r w:rsidR="0061039C">
        <w:t>,</w:t>
      </w:r>
      <w:r w:rsidRPr="00437B3C">
        <w:t xml:space="preserve"> </w:t>
      </w:r>
      <w:r w:rsidR="0061039C">
        <w:t>1</w:t>
      </w:r>
      <w:r w:rsidRPr="00437B3C">
        <w:t xml:space="preserve">0% untuk </w:t>
      </w:r>
      <w:r w:rsidR="00B46194">
        <w:t xml:space="preserve">data </w:t>
      </w:r>
      <w:r w:rsidRPr="00437B3C">
        <w:t>validasi</w:t>
      </w:r>
      <w:r w:rsidR="0061039C">
        <w:t xml:space="preserve"> dan 10% untuk </w:t>
      </w:r>
      <w:r w:rsidR="00B46194">
        <w:t>data uji</w:t>
      </w:r>
      <w:r w:rsidRPr="00437B3C">
        <w:t>. Pembagian ini bertujuan untuk memenuhi kebutuhan pelatihan</w:t>
      </w:r>
      <w:r w:rsidR="00577012">
        <w:t>,</w:t>
      </w:r>
      <w:r w:rsidRPr="00437B3C">
        <w:t xml:space="preserve"> validasi </w:t>
      </w:r>
      <w:r w:rsidR="00577012">
        <w:t>dan uji model</w:t>
      </w:r>
      <w:r w:rsidRPr="00437B3C">
        <w:t>.</w:t>
      </w:r>
    </w:p>
    <w:p w14:paraId="537F954D" w14:textId="00A1742A" w:rsidR="00437B3C" w:rsidRPr="00EF2D3F" w:rsidRDefault="00EF2D3F" w:rsidP="00373A76">
      <w:pPr>
        <w:pStyle w:val="WOW"/>
      </w:pPr>
      <w:r w:rsidRPr="00EF2D3F">
        <w:rPr>
          <w:i/>
          <w:iCs/>
        </w:rPr>
        <w:t>Rotation</w:t>
      </w:r>
    </w:p>
    <w:p w14:paraId="4CF23098" w14:textId="078DD842" w:rsidR="00EF2D3F" w:rsidRDefault="00EF2D3F" w:rsidP="00EF2D3F">
      <w:pPr>
        <w:pStyle w:val="WOW"/>
        <w:numPr>
          <w:ilvl w:val="0"/>
          <w:numId w:val="0"/>
        </w:numPr>
        <w:ind w:left="720"/>
      </w:pPr>
      <w:r w:rsidRPr="00EF2D3F">
        <w:t>Berfungsi untuk melakukan rotasi pada sebuah citra. Penelitian ini dilakukan rotasi sebesar 20 derajat.</w:t>
      </w:r>
    </w:p>
    <w:p w14:paraId="67AE149F" w14:textId="51CBBB3D" w:rsidR="00071F68" w:rsidRDefault="00071F68" w:rsidP="00071F68">
      <w:pPr>
        <w:pStyle w:val="WOW"/>
        <w:rPr>
          <w:i/>
          <w:iCs/>
        </w:rPr>
      </w:pPr>
      <w:r w:rsidRPr="00764E8D">
        <w:rPr>
          <w:i/>
          <w:iCs/>
        </w:rPr>
        <w:t xml:space="preserve">Horizontal </w:t>
      </w:r>
      <w:r w:rsidR="00764E8D">
        <w:t>dan</w:t>
      </w:r>
      <w:r w:rsidRPr="00764E8D">
        <w:rPr>
          <w:i/>
          <w:iCs/>
        </w:rPr>
        <w:t xml:space="preserve"> Vertical </w:t>
      </w:r>
      <w:r w:rsidR="00764E8D" w:rsidRPr="00764E8D">
        <w:rPr>
          <w:i/>
          <w:iCs/>
        </w:rPr>
        <w:t>F</w:t>
      </w:r>
      <w:r w:rsidRPr="00764E8D">
        <w:rPr>
          <w:i/>
          <w:iCs/>
        </w:rPr>
        <w:t>lip</w:t>
      </w:r>
    </w:p>
    <w:p w14:paraId="0FDAFD09" w14:textId="7DADE10B" w:rsidR="008337D3" w:rsidRDefault="006651DE" w:rsidP="008337D3">
      <w:pPr>
        <w:pStyle w:val="WOW"/>
        <w:numPr>
          <w:ilvl w:val="0"/>
          <w:numId w:val="0"/>
        </w:numPr>
        <w:ind w:left="720"/>
        <w:rPr>
          <w:i/>
          <w:iCs/>
        </w:rPr>
      </w:pPr>
      <w:r w:rsidRPr="006651DE">
        <w:rPr>
          <w:i/>
          <w:iCs/>
        </w:rPr>
        <w:t>Horizontal</w:t>
      </w:r>
      <w:r w:rsidRPr="006651DE">
        <w:t xml:space="preserve"> dan </w:t>
      </w:r>
      <w:r w:rsidRPr="006651DE">
        <w:rPr>
          <w:i/>
          <w:iCs/>
        </w:rPr>
        <w:t>vertical flip</w:t>
      </w:r>
      <w:r w:rsidRPr="006651DE">
        <w:t xml:space="preserve"> berfungsi untuk membalik sebuah citra menjadi </w:t>
      </w:r>
      <w:r w:rsidRPr="006651DE">
        <w:rPr>
          <w:i/>
          <w:iCs/>
        </w:rPr>
        <w:t>horizontal</w:t>
      </w:r>
      <w:r w:rsidRPr="006651DE">
        <w:t xml:space="preserve"> ataupun </w:t>
      </w:r>
      <w:r w:rsidRPr="006651DE">
        <w:rPr>
          <w:i/>
          <w:iCs/>
        </w:rPr>
        <w:t>vertical</w:t>
      </w:r>
    </w:p>
    <w:p w14:paraId="129F6F7D" w14:textId="77777777" w:rsidR="008A6BA2" w:rsidRPr="008337D3" w:rsidRDefault="008A6BA2" w:rsidP="008A6BA2">
      <w:pPr>
        <w:pStyle w:val="WOW"/>
        <w:numPr>
          <w:ilvl w:val="0"/>
          <w:numId w:val="0"/>
        </w:numPr>
      </w:pPr>
    </w:p>
    <w:p w14:paraId="79E1D856" w14:textId="77777777" w:rsidR="00707F27" w:rsidRDefault="00707F27" w:rsidP="00707F27">
      <w:pPr>
        <w:pStyle w:val="Heading2"/>
        <w:rPr>
          <w:i/>
          <w:iCs/>
        </w:rPr>
      </w:pPr>
      <w:bookmarkStart w:id="44" w:name="_Toc165194736"/>
      <w:r w:rsidRPr="00707F27">
        <w:rPr>
          <w:i/>
          <w:iCs/>
        </w:rPr>
        <w:lastRenderedPageBreak/>
        <w:t>Modeling</w:t>
      </w:r>
      <w:bookmarkEnd w:id="44"/>
    </w:p>
    <w:p w14:paraId="1FA31DB2" w14:textId="731A491F" w:rsidR="00CB41A1" w:rsidRDefault="009C2563" w:rsidP="00CB41A1">
      <w:pPr>
        <w:rPr>
          <w:lang w:val="en"/>
        </w:rPr>
      </w:pPr>
      <w:r w:rsidRPr="009C2563">
        <w:rPr>
          <w:lang w:val="en"/>
        </w:rPr>
        <w:t xml:space="preserve">Dalam penelitian ini, algoritma Convolutional Neural Network (CNN) digunakan untuk melatih model menggunakan dataset gambar. Setiap gambar yang </w:t>
      </w:r>
      <w:r w:rsidR="007744EC">
        <w:rPr>
          <w:lang w:val="en"/>
        </w:rPr>
        <w:t>menjadi masukan</w:t>
      </w:r>
      <w:r w:rsidRPr="009C2563">
        <w:rPr>
          <w:lang w:val="en"/>
        </w:rPr>
        <w:t xml:space="preserve"> memiliki resolusi 2</w:t>
      </w:r>
      <w:r w:rsidR="00703B77">
        <w:rPr>
          <w:lang w:val="en"/>
        </w:rPr>
        <w:t>56</w:t>
      </w:r>
      <w:r w:rsidRPr="009C2563">
        <w:rPr>
          <w:lang w:val="en"/>
        </w:rPr>
        <w:t>x2</w:t>
      </w:r>
      <w:r w:rsidR="00703B77">
        <w:rPr>
          <w:lang w:val="en"/>
        </w:rPr>
        <w:t>56</w:t>
      </w:r>
      <w:r w:rsidRPr="009C2563">
        <w:rPr>
          <w:lang w:val="en"/>
        </w:rPr>
        <w:t xml:space="preserve"> piksel dan menggunakan tiga kanal warna</w:t>
      </w:r>
      <w:r w:rsidR="007744EC">
        <w:rPr>
          <w:lang w:val="en"/>
        </w:rPr>
        <w:t xml:space="preserve"> yaitu</w:t>
      </w:r>
      <w:r w:rsidRPr="009C2563">
        <w:rPr>
          <w:lang w:val="en"/>
        </w:rPr>
        <w:t xml:space="preserve"> Merah (</w:t>
      </w:r>
      <w:r w:rsidRPr="007744EC">
        <w:rPr>
          <w:i/>
          <w:iCs/>
          <w:lang w:val="en"/>
        </w:rPr>
        <w:t>Red</w:t>
      </w:r>
      <w:r w:rsidRPr="009C2563">
        <w:rPr>
          <w:lang w:val="en"/>
        </w:rPr>
        <w:t>), Hijau (</w:t>
      </w:r>
      <w:r w:rsidRPr="007744EC">
        <w:rPr>
          <w:i/>
          <w:iCs/>
          <w:lang w:val="en"/>
        </w:rPr>
        <w:t>Green</w:t>
      </w:r>
      <w:r w:rsidRPr="009C2563">
        <w:rPr>
          <w:lang w:val="en"/>
        </w:rPr>
        <w:t>), dan Biru (</w:t>
      </w:r>
      <w:r w:rsidRPr="007744EC">
        <w:rPr>
          <w:i/>
          <w:iCs/>
          <w:lang w:val="en"/>
        </w:rPr>
        <w:t>Blue</w:t>
      </w:r>
      <w:r w:rsidRPr="009C2563">
        <w:rPr>
          <w:lang w:val="en"/>
        </w:rPr>
        <w:t>). Proses pelatihan dilakukan secara iteratif hingga model mencapai tingkat akurasi yang optimal.</w:t>
      </w:r>
    </w:p>
    <w:p w14:paraId="4861CCDB" w14:textId="77777777" w:rsidR="008A6BA2" w:rsidRPr="00CB41A1" w:rsidRDefault="008A6BA2" w:rsidP="00CB41A1">
      <w:pPr>
        <w:rPr>
          <w:lang w:val="en"/>
        </w:rPr>
      </w:pPr>
    </w:p>
    <w:p w14:paraId="2055375B" w14:textId="30292A3E" w:rsidR="00707F27" w:rsidRDefault="00707F27" w:rsidP="00707F27">
      <w:pPr>
        <w:pStyle w:val="Heading2"/>
        <w:rPr>
          <w:i/>
          <w:iCs/>
        </w:rPr>
      </w:pPr>
      <w:bookmarkStart w:id="45" w:name="_Toc165194737"/>
      <w:r w:rsidRPr="00707F27">
        <w:rPr>
          <w:i/>
          <w:iCs/>
        </w:rPr>
        <w:t>Evaluation</w:t>
      </w:r>
      <w:bookmarkEnd w:id="45"/>
    </w:p>
    <w:p w14:paraId="36465222" w14:textId="3234E2E7" w:rsidR="00E317A8" w:rsidRDefault="00E317A8" w:rsidP="00E317A8">
      <w:pPr>
        <w:rPr>
          <w:lang w:val="en"/>
        </w:rPr>
      </w:pPr>
      <w:r w:rsidRPr="00E317A8">
        <w:rPr>
          <w:lang w:val="en"/>
        </w:rPr>
        <w:t xml:space="preserve">Pada tahap ini, model yang telah dilatih akan dievaluasi dengan melihat nilai dari grafik tingkat akurasi, yang mencakup </w:t>
      </w:r>
      <w:r w:rsidRPr="00441E0A">
        <w:rPr>
          <w:i/>
          <w:iCs/>
          <w:lang w:val="en"/>
        </w:rPr>
        <w:t>training accuracy</w:t>
      </w:r>
      <w:r w:rsidRPr="00E317A8">
        <w:rPr>
          <w:lang w:val="en"/>
        </w:rPr>
        <w:t xml:space="preserve"> dan </w:t>
      </w:r>
      <w:r w:rsidRPr="00441E0A">
        <w:rPr>
          <w:i/>
          <w:iCs/>
          <w:lang w:val="en"/>
        </w:rPr>
        <w:t>validation accuracy</w:t>
      </w:r>
      <w:r w:rsidRPr="00E317A8">
        <w:rPr>
          <w:lang w:val="en"/>
        </w:rPr>
        <w:t xml:space="preserve">, serta grafik tingkat </w:t>
      </w:r>
      <w:r w:rsidRPr="00441E0A">
        <w:rPr>
          <w:i/>
          <w:iCs/>
          <w:lang w:val="en"/>
        </w:rPr>
        <w:t>error</w:t>
      </w:r>
      <w:r w:rsidRPr="00E317A8">
        <w:rPr>
          <w:lang w:val="en"/>
        </w:rPr>
        <w:t xml:space="preserve"> yang mencakup </w:t>
      </w:r>
      <w:r w:rsidRPr="00441E0A">
        <w:rPr>
          <w:i/>
          <w:iCs/>
          <w:lang w:val="en"/>
        </w:rPr>
        <w:t>training loss</w:t>
      </w:r>
      <w:r w:rsidRPr="00E317A8">
        <w:rPr>
          <w:lang w:val="en"/>
        </w:rPr>
        <w:t xml:space="preserve"> dan </w:t>
      </w:r>
      <w:r w:rsidRPr="00441E0A">
        <w:rPr>
          <w:i/>
          <w:iCs/>
          <w:lang w:val="en"/>
        </w:rPr>
        <w:t>validation loss</w:t>
      </w:r>
      <w:r w:rsidRPr="00E317A8">
        <w:rPr>
          <w:lang w:val="en"/>
        </w:rPr>
        <w:t xml:space="preserve">. Jika nilai-nilai tersebut rendah atau terjadi </w:t>
      </w:r>
      <w:r w:rsidRPr="00441E0A">
        <w:rPr>
          <w:i/>
          <w:iCs/>
          <w:lang w:val="en"/>
        </w:rPr>
        <w:t>overfitting</w:t>
      </w:r>
      <w:r w:rsidRPr="00E317A8">
        <w:rPr>
          <w:lang w:val="en"/>
        </w:rPr>
        <w:t xml:space="preserve"> atau </w:t>
      </w:r>
      <w:r w:rsidRPr="00441E0A">
        <w:rPr>
          <w:i/>
          <w:iCs/>
          <w:lang w:val="en"/>
        </w:rPr>
        <w:t>underfitting</w:t>
      </w:r>
      <w:r w:rsidRPr="00E317A8">
        <w:rPr>
          <w:lang w:val="en"/>
        </w:rPr>
        <w:t>, akan dilakukan perancangan ulang dan pelatihan model kembali.</w:t>
      </w:r>
    </w:p>
    <w:p w14:paraId="31F178F5" w14:textId="7DEA768F" w:rsidR="001B61D3" w:rsidRDefault="001B61D3" w:rsidP="00E317A8">
      <w:pPr>
        <w:rPr>
          <w:lang w:val="en"/>
        </w:rPr>
      </w:pPr>
      <w:r w:rsidRPr="001B61D3">
        <w:rPr>
          <w:lang w:val="en"/>
        </w:rPr>
        <w:t xml:space="preserve">Tahap kedua dari evaluasi melibatkan pembuatan </w:t>
      </w:r>
      <w:r w:rsidRPr="00103D2E">
        <w:rPr>
          <w:i/>
          <w:iCs/>
          <w:lang w:val="en"/>
        </w:rPr>
        <w:t>confusion matrix</w:t>
      </w:r>
      <w:r w:rsidRPr="001B61D3">
        <w:rPr>
          <w:lang w:val="en"/>
        </w:rPr>
        <w:t xml:space="preserve"> untuk model yang telah dibangun. Menurut D. Putra</w:t>
      </w:r>
      <w:r w:rsidR="002E3C5C">
        <w:rPr>
          <w:lang w:val="en"/>
        </w:rPr>
        <w:t xml:space="preserve"> </w:t>
      </w:r>
      <w:r w:rsidR="002E3C5C">
        <w:rPr>
          <w:lang w:val="en"/>
        </w:rPr>
        <w:fldChar w:fldCharType="begin" w:fldLock="1"/>
      </w:r>
      <w:r w:rsidR="006770CA">
        <w:rPr>
          <w:lang w:val="en"/>
        </w:rPr>
        <w:instrText>ADDIN CSL_CITATION {"citationItems":[{"id":"ITEM-1","itemData":{"ISSN":"2548-9771","abstract":"Twitter adalah salah satu media sosial yang saat ini sangat diminati oleh pengguna internet.\nBanyaknya cuitan yang beredar di Twitter belum dapat diketahui apakah cuitan tersebut lebih\nbanyak mengandung opini positif, negatif, dan netral. Untuk itu diperlukan sistem yang dapat\nmengolah data dengan menerapkan analisis sentimen. Penelitian ini menggunakan metode\nNaïve Bayes Classifier (NBC) untuk menganalisis tingkat sentimen terhadap data yang\ndilakukan dengan teknik crawling pada Twitter. Data yang diteliti sebagai studi kasus\nsederhana hanya menggunakan sebanyak 8 data cuitan yang dibagi menjadi 5 data latih dan 3\ndata uji. Data tersebut diolah dengan tahap preprocessing, lalu diklasifikasi menggunakan\nmetode NBC, perhitungan performa menggunakan teknik confusion matrix. Penelitian ini\nmenghasilkan pemaparan yang terstruktur pada proses dan hasil implementasi NBC dan\npengujian performa menggunakan confusion matrix yang didapatkan akurasi sebesar 82%,\npresisi 93%, dan recall sebesar 52%. Namun demikian hasil ini lebih difokuskan untuk\nkemudahan penjelasan setiap tahapan dan proses secara lebih detil, bukan fokus pada angkaangka yang didapatkan. Penelitian dengan data yang lebih besar dilakukan kemudian\nmenggunakan sistem aplikasi berbasis komputer.","author":[{"dropping-particle":"","family":"Normawati","given":"Dwi","non-dropping-particle":"","parse-names":false,"suffix":""},{"dropping-particle":"","family":"Prayogi","given":"Surya Allit","non-dropping-particle":"","parse-names":false,"suffix":""}],"container-title":"Jurnal Sains Komputer &amp; Informatika (J-SAKTI)","id":"ITEM-1","issue":"2","issued":{"date-parts":[["2021"]]},"page":"697-711","title":"Implementasi Naïve Bayes Classifier Dan Confusion Matrix Pada Analisis Sentimen Berbasis Teks Pada Twitter","type":"article-journal","volume":"5"},"uris":["http://www.mendeley.com/documents/?uuid=09fc0ca8-a1e0-4e23-9ae6-8c41f339ff81"]}],"mendeley":{"formattedCitation":"(Normawati &amp; Prayogi, 2021)","manualFormatting":"(dalam Normawati &amp; Prayogi, 2021)","plainTextFormattedCitation":"(Normawati &amp; Prayogi, 2021)","previouslyFormattedCitation":"(Normawati &amp; Prayogi, 2021)"},"properties":{"noteIndex":0},"schema":"https://github.com/citation-style-language/schema/raw/master/csl-citation.json"}</w:instrText>
      </w:r>
      <w:r w:rsidR="002E3C5C">
        <w:rPr>
          <w:lang w:val="en"/>
        </w:rPr>
        <w:fldChar w:fldCharType="separate"/>
      </w:r>
      <w:r w:rsidR="002E3C5C" w:rsidRPr="002E3C5C">
        <w:rPr>
          <w:noProof/>
          <w:lang w:val="en"/>
        </w:rPr>
        <w:t>(</w:t>
      </w:r>
      <w:r w:rsidR="002E3C5C">
        <w:rPr>
          <w:noProof/>
          <w:lang w:val="en"/>
        </w:rPr>
        <w:t xml:space="preserve">dalam </w:t>
      </w:r>
      <w:r w:rsidR="002E3C5C" w:rsidRPr="002E3C5C">
        <w:rPr>
          <w:noProof/>
          <w:lang w:val="en"/>
        </w:rPr>
        <w:t>Normawati &amp; Prayogi, 2021)</w:t>
      </w:r>
      <w:r w:rsidR="002E3C5C">
        <w:rPr>
          <w:lang w:val="en"/>
        </w:rPr>
        <w:fldChar w:fldCharType="end"/>
      </w:r>
      <w:r w:rsidR="00103D2E">
        <w:rPr>
          <w:lang w:val="en"/>
        </w:rPr>
        <w:t xml:space="preserve"> </w:t>
      </w:r>
      <w:r w:rsidRPr="00103D2E">
        <w:rPr>
          <w:i/>
          <w:iCs/>
          <w:lang w:val="en"/>
        </w:rPr>
        <w:t>confusion matrix</w:t>
      </w:r>
      <w:r w:rsidRPr="001B61D3">
        <w:rPr>
          <w:lang w:val="en"/>
        </w:rPr>
        <w:t xml:space="preserve"> adalah sebuah tabel yang menunjukkan jumlah data uji yang diklasifikasikan secara benar dan jumlah data uji yang diklasifikasikan secara salah.</w:t>
      </w:r>
    </w:p>
    <w:p w14:paraId="105ECC92" w14:textId="77777777" w:rsidR="00017F03" w:rsidRPr="00E317A8" w:rsidRDefault="00017F03" w:rsidP="00E317A8">
      <w:pPr>
        <w:rPr>
          <w:lang w:val="en"/>
        </w:rPr>
      </w:pPr>
    </w:p>
    <w:p w14:paraId="6DF55FEE" w14:textId="77777777" w:rsidR="00504929" w:rsidRPr="00504929" w:rsidRDefault="00707F27" w:rsidP="00707F27">
      <w:pPr>
        <w:pStyle w:val="Heading2"/>
      </w:pPr>
      <w:bookmarkStart w:id="46" w:name="_Toc165194738"/>
      <w:r w:rsidRPr="00707F27">
        <w:rPr>
          <w:i/>
          <w:iCs/>
        </w:rPr>
        <w:t>Deployment</w:t>
      </w:r>
      <w:bookmarkEnd w:id="46"/>
    </w:p>
    <w:p w14:paraId="073FB869" w14:textId="77777777" w:rsidR="00504929" w:rsidRDefault="00504929" w:rsidP="00504929">
      <w:pPr>
        <w:rPr>
          <w:rFonts w:cs="Times New Roman"/>
          <w:i/>
          <w:iCs/>
        </w:rPr>
      </w:pPr>
      <w:r>
        <w:rPr>
          <w:rFonts w:cs="Times New Roman"/>
        </w:rPr>
        <w:t xml:space="preserve">Melakukan </w:t>
      </w:r>
      <w:r>
        <w:rPr>
          <w:rFonts w:cs="Times New Roman"/>
          <w:i/>
          <w:iCs/>
        </w:rPr>
        <w:t xml:space="preserve">deployment </w:t>
      </w:r>
      <w:r>
        <w:rPr>
          <w:rFonts w:cs="Times New Roman"/>
        </w:rPr>
        <w:t xml:space="preserve">aplikasi </w:t>
      </w:r>
      <w:r>
        <w:rPr>
          <w:rFonts w:cs="Times New Roman"/>
          <w:i/>
          <w:iCs/>
        </w:rPr>
        <w:t xml:space="preserve">mobile </w:t>
      </w:r>
      <w:r>
        <w:rPr>
          <w:rFonts w:cs="Times New Roman"/>
        </w:rPr>
        <w:t xml:space="preserve">sehingga aplikasi dapat di unduh dan dapat digunakan oleh siapapun yang menggunakan </w:t>
      </w:r>
      <w:r>
        <w:rPr>
          <w:rFonts w:cs="Times New Roman"/>
          <w:i/>
          <w:iCs/>
        </w:rPr>
        <w:t xml:space="preserve">smartphone </w:t>
      </w:r>
      <w:r>
        <w:rPr>
          <w:rFonts w:cs="Times New Roman"/>
        </w:rPr>
        <w:t xml:space="preserve">dengan sistem operasi </w:t>
      </w:r>
      <w:r w:rsidRPr="00473D88">
        <w:rPr>
          <w:rFonts w:cs="Times New Roman"/>
        </w:rPr>
        <w:t>Android</w:t>
      </w:r>
      <w:r>
        <w:rPr>
          <w:rFonts w:cs="Times New Roman"/>
          <w:i/>
          <w:iCs/>
        </w:rPr>
        <w:t>.</w:t>
      </w:r>
    </w:p>
    <w:p w14:paraId="2B0307DC" w14:textId="0B20AC4E" w:rsidR="00552774" w:rsidRDefault="00BB48CC" w:rsidP="00DD327A">
      <w:pPr>
        <w:pStyle w:val="Heading1"/>
        <w:numPr>
          <w:ilvl w:val="0"/>
          <w:numId w:val="0"/>
        </w:numPr>
      </w:pPr>
      <w:r w:rsidRPr="00707F27">
        <w:br w:type="page"/>
      </w:r>
      <w:bookmarkStart w:id="47" w:name="_Toc165194739"/>
      <w:r w:rsidR="003537F3">
        <w:lastRenderedPageBreak/>
        <w:t>DAFTAR</w:t>
      </w:r>
      <w:r w:rsidR="00552774">
        <w:t xml:space="preserve"> PUSTAKA</w:t>
      </w:r>
      <w:bookmarkEnd w:id="47"/>
    </w:p>
    <w:p w14:paraId="7D335221" w14:textId="77777777" w:rsidR="00552774" w:rsidRDefault="00552774" w:rsidP="00324010">
      <w:pPr>
        <w:widowControl w:val="0"/>
        <w:autoSpaceDE w:val="0"/>
        <w:autoSpaceDN w:val="0"/>
        <w:adjustRightInd w:val="0"/>
        <w:ind w:left="480" w:hanging="480"/>
        <w:rPr>
          <w:lang w:val="en"/>
        </w:rPr>
      </w:pPr>
    </w:p>
    <w:p w14:paraId="1D817FE9" w14:textId="69A7C8E4" w:rsidR="004433E5" w:rsidRPr="004433E5" w:rsidRDefault="00F560B1" w:rsidP="004433E5">
      <w:pPr>
        <w:widowControl w:val="0"/>
        <w:autoSpaceDE w:val="0"/>
        <w:autoSpaceDN w:val="0"/>
        <w:adjustRightInd w:val="0"/>
        <w:ind w:left="480" w:hanging="480"/>
        <w:rPr>
          <w:rFonts w:cs="Times New Roman"/>
          <w:noProof/>
          <w:szCs w:val="24"/>
        </w:rPr>
      </w:pPr>
      <w:r>
        <w:rPr>
          <w:lang w:val="en"/>
        </w:rPr>
        <w:fldChar w:fldCharType="begin" w:fldLock="1"/>
      </w:r>
      <w:r>
        <w:rPr>
          <w:lang w:val="en"/>
        </w:rPr>
        <w:instrText xml:space="preserve">ADDIN Mendeley Bibliography CSL_BIBLIOGRAPHY </w:instrText>
      </w:r>
      <w:r>
        <w:rPr>
          <w:lang w:val="en"/>
        </w:rPr>
        <w:fldChar w:fldCharType="separate"/>
      </w:r>
      <w:r w:rsidR="004433E5" w:rsidRPr="004433E5">
        <w:rPr>
          <w:rFonts w:cs="Times New Roman"/>
          <w:noProof/>
          <w:szCs w:val="24"/>
        </w:rPr>
        <w:t xml:space="preserve">Ali, A. (2019). </w:t>
      </w:r>
      <w:r w:rsidR="004433E5" w:rsidRPr="004433E5">
        <w:rPr>
          <w:rFonts w:cs="Times New Roman"/>
          <w:i/>
          <w:iCs/>
          <w:noProof/>
          <w:szCs w:val="24"/>
        </w:rPr>
        <w:t>PlantVillage Dataset</w:t>
      </w:r>
      <w:r w:rsidR="004433E5" w:rsidRPr="004433E5">
        <w:rPr>
          <w:rFonts w:cs="Times New Roman"/>
          <w:noProof/>
          <w:szCs w:val="24"/>
        </w:rPr>
        <w:t>. kaggle. https://www.kaggle.com/datasets/abdallahalidev/plantvillage-dataset</w:t>
      </w:r>
    </w:p>
    <w:p w14:paraId="0C14C399" w14:textId="77777777" w:rsidR="004433E5" w:rsidRPr="004433E5" w:rsidRDefault="004433E5" w:rsidP="004433E5">
      <w:pPr>
        <w:widowControl w:val="0"/>
        <w:autoSpaceDE w:val="0"/>
        <w:autoSpaceDN w:val="0"/>
        <w:adjustRightInd w:val="0"/>
        <w:ind w:left="480" w:hanging="480"/>
        <w:rPr>
          <w:rFonts w:cs="Times New Roman"/>
          <w:noProof/>
          <w:szCs w:val="24"/>
        </w:rPr>
      </w:pPr>
      <w:r w:rsidRPr="004433E5">
        <w:rPr>
          <w:rFonts w:cs="Times New Roman"/>
          <w:noProof/>
          <w:szCs w:val="24"/>
        </w:rPr>
        <w:t xml:space="preserve">Auliatuzahra, E. (2024). ANALISIS PERAN BIOTEKNOLOGI REKAYASA GENETIKA UNTUK PENINGKATAN KUALITAS PADA TOMAT DAN KENTANG. </w:t>
      </w:r>
      <w:r w:rsidRPr="004433E5">
        <w:rPr>
          <w:rFonts w:cs="Times New Roman"/>
          <w:i/>
          <w:iCs/>
          <w:noProof/>
          <w:szCs w:val="24"/>
        </w:rPr>
        <w:t>HUMANITIS: Jurnal Humaniora, Sosial dan Bisnis</w:t>
      </w:r>
      <w:r w:rsidRPr="004433E5">
        <w:rPr>
          <w:rFonts w:cs="Times New Roman"/>
          <w:noProof/>
          <w:szCs w:val="24"/>
        </w:rPr>
        <w:t xml:space="preserve">, </w:t>
      </w:r>
      <w:r w:rsidRPr="004433E5">
        <w:rPr>
          <w:rFonts w:cs="Times New Roman"/>
          <w:i/>
          <w:iCs/>
          <w:noProof/>
          <w:szCs w:val="24"/>
        </w:rPr>
        <w:t>2</w:t>
      </w:r>
      <w:r w:rsidRPr="004433E5">
        <w:rPr>
          <w:rFonts w:cs="Times New Roman"/>
          <w:noProof/>
          <w:szCs w:val="24"/>
        </w:rPr>
        <w:t>(1), 113–123.</w:t>
      </w:r>
    </w:p>
    <w:p w14:paraId="13A06FAB" w14:textId="77777777" w:rsidR="004433E5" w:rsidRPr="004433E5" w:rsidRDefault="004433E5" w:rsidP="004433E5">
      <w:pPr>
        <w:widowControl w:val="0"/>
        <w:autoSpaceDE w:val="0"/>
        <w:autoSpaceDN w:val="0"/>
        <w:adjustRightInd w:val="0"/>
        <w:ind w:left="480" w:hanging="480"/>
        <w:rPr>
          <w:rFonts w:cs="Times New Roman"/>
          <w:noProof/>
          <w:szCs w:val="24"/>
        </w:rPr>
      </w:pPr>
      <w:r w:rsidRPr="004433E5">
        <w:rPr>
          <w:rFonts w:cs="Times New Roman"/>
          <w:noProof/>
          <w:szCs w:val="24"/>
        </w:rPr>
        <w:t xml:space="preserve">Aumatullah, L., Ein, I., &amp; Santoni, M. M. (2021). Identifikasi Penyakit Daun Kentang Berdasarkan Fitur Tekstur dan Warna Dengan Menggunakan Metode K-Nearest Neighbor. </w:t>
      </w:r>
      <w:r w:rsidRPr="004433E5">
        <w:rPr>
          <w:rFonts w:cs="Times New Roman"/>
          <w:i/>
          <w:iCs/>
          <w:noProof/>
          <w:szCs w:val="24"/>
        </w:rPr>
        <w:t>Seminar Nasional Mahasiswa Ilmu Komputer dan Aplikasinya (SENAMIKA)</w:t>
      </w:r>
      <w:r w:rsidRPr="004433E5">
        <w:rPr>
          <w:rFonts w:cs="Times New Roman"/>
          <w:noProof/>
          <w:szCs w:val="24"/>
        </w:rPr>
        <w:t xml:space="preserve">, </w:t>
      </w:r>
      <w:r w:rsidRPr="004433E5">
        <w:rPr>
          <w:rFonts w:cs="Times New Roman"/>
          <w:i/>
          <w:iCs/>
          <w:noProof/>
          <w:szCs w:val="24"/>
        </w:rPr>
        <w:t>April</w:t>
      </w:r>
      <w:r w:rsidRPr="004433E5">
        <w:rPr>
          <w:rFonts w:cs="Times New Roman"/>
          <w:noProof/>
          <w:szCs w:val="24"/>
        </w:rPr>
        <w:t>, 783–791.</w:t>
      </w:r>
    </w:p>
    <w:p w14:paraId="0CE8B79C" w14:textId="77777777" w:rsidR="004433E5" w:rsidRPr="004433E5" w:rsidRDefault="004433E5" w:rsidP="004433E5">
      <w:pPr>
        <w:widowControl w:val="0"/>
        <w:autoSpaceDE w:val="0"/>
        <w:autoSpaceDN w:val="0"/>
        <w:adjustRightInd w:val="0"/>
        <w:ind w:left="480" w:hanging="480"/>
        <w:rPr>
          <w:rFonts w:cs="Times New Roman"/>
          <w:noProof/>
          <w:szCs w:val="24"/>
        </w:rPr>
      </w:pPr>
      <w:r w:rsidRPr="004433E5">
        <w:rPr>
          <w:rFonts w:cs="Times New Roman"/>
          <w:noProof/>
          <w:szCs w:val="24"/>
        </w:rPr>
        <w:t xml:space="preserve">Azis, N., Gali Pribadi, &amp; Manda Savitrie Nurcahya. (2020). Analisa dan Perancangan Aplikasi Pembelajaran Bahasa Inggris Dasar Berbasis Android. </w:t>
      </w:r>
      <w:r w:rsidRPr="004433E5">
        <w:rPr>
          <w:rFonts w:cs="Times New Roman"/>
          <w:i/>
          <w:iCs/>
          <w:noProof/>
          <w:szCs w:val="24"/>
        </w:rPr>
        <w:t>IKRA-ITH Informatika</w:t>
      </w:r>
      <w:r w:rsidRPr="004433E5">
        <w:rPr>
          <w:rFonts w:cs="Times New Roman"/>
          <w:noProof/>
          <w:szCs w:val="24"/>
        </w:rPr>
        <w:t xml:space="preserve">, </w:t>
      </w:r>
      <w:r w:rsidRPr="004433E5">
        <w:rPr>
          <w:rFonts w:cs="Times New Roman"/>
          <w:i/>
          <w:iCs/>
          <w:noProof/>
          <w:szCs w:val="24"/>
        </w:rPr>
        <w:t>4</w:t>
      </w:r>
      <w:r w:rsidRPr="004433E5">
        <w:rPr>
          <w:rFonts w:cs="Times New Roman"/>
          <w:noProof/>
          <w:szCs w:val="24"/>
        </w:rPr>
        <w:t>(3), 251–255.</w:t>
      </w:r>
    </w:p>
    <w:p w14:paraId="56D88FE5" w14:textId="77777777" w:rsidR="004433E5" w:rsidRPr="004433E5" w:rsidRDefault="004433E5" w:rsidP="004433E5">
      <w:pPr>
        <w:widowControl w:val="0"/>
        <w:autoSpaceDE w:val="0"/>
        <w:autoSpaceDN w:val="0"/>
        <w:adjustRightInd w:val="0"/>
        <w:ind w:left="480" w:hanging="480"/>
        <w:rPr>
          <w:rFonts w:cs="Times New Roman"/>
          <w:noProof/>
          <w:szCs w:val="24"/>
        </w:rPr>
      </w:pPr>
      <w:r w:rsidRPr="004433E5">
        <w:rPr>
          <w:rFonts w:cs="Times New Roman"/>
          <w:noProof/>
          <w:szCs w:val="24"/>
        </w:rPr>
        <w:t xml:space="preserve">Azizah, Q. N. (2023). Klasifikasi Penyakit Daun Jagung Menggunakan Metode Convolutional Neural Network AlexNet. </w:t>
      </w:r>
      <w:r w:rsidRPr="004433E5">
        <w:rPr>
          <w:rFonts w:cs="Times New Roman"/>
          <w:i/>
          <w:iCs/>
          <w:noProof/>
          <w:szCs w:val="24"/>
        </w:rPr>
        <w:t>sudo Jurnal Teknik Informatika</w:t>
      </w:r>
      <w:r w:rsidRPr="004433E5">
        <w:rPr>
          <w:rFonts w:cs="Times New Roman"/>
          <w:noProof/>
          <w:szCs w:val="24"/>
        </w:rPr>
        <w:t xml:space="preserve">, </w:t>
      </w:r>
      <w:r w:rsidRPr="004433E5">
        <w:rPr>
          <w:rFonts w:cs="Times New Roman"/>
          <w:i/>
          <w:iCs/>
          <w:noProof/>
          <w:szCs w:val="24"/>
        </w:rPr>
        <w:t>2</w:t>
      </w:r>
      <w:r w:rsidRPr="004433E5">
        <w:rPr>
          <w:rFonts w:cs="Times New Roman"/>
          <w:noProof/>
          <w:szCs w:val="24"/>
        </w:rPr>
        <w:t>(1), 28–33. https://doi.org/10.56211/sudo.v2i1.227</w:t>
      </w:r>
    </w:p>
    <w:p w14:paraId="4D15352F" w14:textId="77777777" w:rsidR="004433E5" w:rsidRPr="004433E5" w:rsidRDefault="004433E5" w:rsidP="004433E5">
      <w:pPr>
        <w:widowControl w:val="0"/>
        <w:autoSpaceDE w:val="0"/>
        <w:autoSpaceDN w:val="0"/>
        <w:adjustRightInd w:val="0"/>
        <w:ind w:left="480" w:hanging="480"/>
        <w:rPr>
          <w:rFonts w:cs="Times New Roman"/>
          <w:noProof/>
          <w:szCs w:val="24"/>
        </w:rPr>
      </w:pPr>
      <w:r w:rsidRPr="004433E5">
        <w:rPr>
          <w:rFonts w:cs="Times New Roman"/>
          <w:noProof/>
          <w:szCs w:val="24"/>
        </w:rPr>
        <w:t xml:space="preserve">Denata, I., Rismawan, T., Ruslianto, I., Rekayasa Sistem Komputer, J., &amp; MIPA Universitas Tanjungpura, F. (2021). Implementasi Deep Learning untuk Klasifikasi Jenis Jeruk dengan Menggunakan Metode Convolutional Neural Network. </w:t>
      </w:r>
      <w:r w:rsidRPr="004433E5">
        <w:rPr>
          <w:rFonts w:cs="Times New Roman"/>
          <w:i/>
          <w:iCs/>
          <w:noProof/>
          <w:szCs w:val="24"/>
        </w:rPr>
        <w:t>Jurnal Informatika dan Teknologi Informasi</w:t>
      </w:r>
      <w:r w:rsidRPr="004433E5">
        <w:rPr>
          <w:rFonts w:cs="Times New Roman"/>
          <w:noProof/>
          <w:szCs w:val="24"/>
        </w:rPr>
        <w:t xml:space="preserve">, </w:t>
      </w:r>
      <w:r w:rsidRPr="004433E5">
        <w:rPr>
          <w:rFonts w:cs="Times New Roman"/>
          <w:i/>
          <w:iCs/>
          <w:noProof/>
          <w:szCs w:val="24"/>
        </w:rPr>
        <w:t>18</w:t>
      </w:r>
      <w:r w:rsidRPr="004433E5">
        <w:rPr>
          <w:rFonts w:cs="Times New Roman"/>
          <w:noProof/>
          <w:szCs w:val="24"/>
        </w:rPr>
        <w:t>(3), 297–307. https://doi.org/10.31515/telematika.v18i3.5541</w:t>
      </w:r>
    </w:p>
    <w:p w14:paraId="41A6229E" w14:textId="77777777" w:rsidR="004433E5" w:rsidRPr="004433E5" w:rsidRDefault="004433E5" w:rsidP="004433E5">
      <w:pPr>
        <w:widowControl w:val="0"/>
        <w:autoSpaceDE w:val="0"/>
        <w:autoSpaceDN w:val="0"/>
        <w:adjustRightInd w:val="0"/>
        <w:ind w:left="480" w:hanging="480"/>
        <w:rPr>
          <w:rFonts w:cs="Times New Roman"/>
          <w:noProof/>
          <w:szCs w:val="24"/>
        </w:rPr>
      </w:pPr>
      <w:r w:rsidRPr="004433E5">
        <w:rPr>
          <w:rFonts w:cs="Times New Roman"/>
          <w:noProof/>
          <w:szCs w:val="24"/>
        </w:rPr>
        <w:t xml:space="preserve">Dewi, N. K., Irawan, B. H., Fitry, E., &amp; Putra, A. S. (2021). Konsep Aplikasi E-Dakwah Untuk Generasi Milenial Jakarta. </w:t>
      </w:r>
      <w:r w:rsidRPr="004433E5">
        <w:rPr>
          <w:rFonts w:cs="Times New Roman"/>
          <w:i/>
          <w:iCs/>
          <w:noProof/>
          <w:szCs w:val="24"/>
        </w:rPr>
        <w:t>Jurnal IKRA-ITH Informatika</w:t>
      </w:r>
      <w:r w:rsidRPr="004433E5">
        <w:rPr>
          <w:rFonts w:cs="Times New Roman"/>
          <w:noProof/>
          <w:szCs w:val="24"/>
        </w:rPr>
        <w:t xml:space="preserve">, </w:t>
      </w:r>
      <w:r w:rsidRPr="004433E5">
        <w:rPr>
          <w:rFonts w:cs="Times New Roman"/>
          <w:i/>
          <w:iCs/>
          <w:noProof/>
          <w:szCs w:val="24"/>
        </w:rPr>
        <w:t>5</w:t>
      </w:r>
      <w:r w:rsidRPr="004433E5">
        <w:rPr>
          <w:rFonts w:cs="Times New Roman"/>
          <w:noProof/>
          <w:szCs w:val="24"/>
        </w:rPr>
        <w:t>(2), 26–33.</w:t>
      </w:r>
    </w:p>
    <w:p w14:paraId="1D8AD95F" w14:textId="77777777" w:rsidR="004433E5" w:rsidRPr="004433E5" w:rsidRDefault="004433E5" w:rsidP="004433E5">
      <w:pPr>
        <w:widowControl w:val="0"/>
        <w:autoSpaceDE w:val="0"/>
        <w:autoSpaceDN w:val="0"/>
        <w:adjustRightInd w:val="0"/>
        <w:ind w:left="480" w:hanging="480"/>
        <w:rPr>
          <w:rFonts w:cs="Times New Roman"/>
          <w:noProof/>
          <w:szCs w:val="24"/>
        </w:rPr>
      </w:pPr>
      <w:r w:rsidRPr="004433E5">
        <w:rPr>
          <w:rFonts w:cs="Times New Roman"/>
          <w:noProof/>
          <w:szCs w:val="24"/>
        </w:rPr>
        <w:t xml:space="preserve">Fuadi, A., &amp; Suharso, A. (2022). Perbandingan Arsitektur Mobilenet Dan Nasnetmobile Untuk Klasifikasi Penyakit Pada Citra Daun Kentang. </w:t>
      </w:r>
      <w:r w:rsidRPr="004433E5">
        <w:rPr>
          <w:rFonts w:cs="Times New Roman"/>
          <w:i/>
          <w:iCs/>
          <w:noProof/>
          <w:szCs w:val="24"/>
        </w:rPr>
        <w:t>JIPI (Jurnal Ilmiah Penelitian dan Pembelajaran Informatika)</w:t>
      </w:r>
      <w:r w:rsidRPr="004433E5">
        <w:rPr>
          <w:rFonts w:cs="Times New Roman"/>
          <w:noProof/>
          <w:szCs w:val="24"/>
        </w:rPr>
        <w:t xml:space="preserve">, </w:t>
      </w:r>
      <w:r w:rsidRPr="004433E5">
        <w:rPr>
          <w:rFonts w:cs="Times New Roman"/>
          <w:i/>
          <w:iCs/>
          <w:noProof/>
          <w:szCs w:val="24"/>
        </w:rPr>
        <w:t>7</w:t>
      </w:r>
      <w:r w:rsidRPr="004433E5">
        <w:rPr>
          <w:rFonts w:cs="Times New Roman"/>
          <w:noProof/>
          <w:szCs w:val="24"/>
        </w:rPr>
        <w:t>(3), 701–710. https://doi.org/10.29100/jipi.v7i3.3026</w:t>
      </w:r>
    </w:p>
    <w:p w14:paraId="72C1E069" w14:textId="77777777" w:rsidR="004433E5" w:rsidRPr="004433E5" w:rsidRDefault="004433E5" w:rsidP="004433E5">
      <w:pPr>
        <w:widowControl w:val="0"/>
        <w:autoSpaceDE w:val="0"/>
        <w:autoSpaceDN w:val="0"/>
        <w:adjustRightInd w:val="0"/>
        <w:ind w:left="480" w:hanging="480"/>
        <w:rPr>
          <w:rFonts w:cs="Times New Roman"/>
          <w:noProof/>
          <w:szCs w:val="24"/>
        </w:rPr>
      </w:pPr>
      <w:r w:rsidRPr="004433E5">
        <w:rPr>
          <w:rFonts w:cs="Times New Roman"/>
          <w:noProof/>
          <w:szCs w:val="24"/>
        </w:rPr>
        <w:t xml:space="preserve">Harani, N. H., Prianto, C., &amp; Hasanah, M. (2019). Deteksi Objek Dan Pengenalan Karakter Plat Nomor Kendaraan Indonesia Menggunakan Metode </w:t>
      </w:r>
      <w:r w:rsidRPr="004433E5">
        <w:rPr>
          <w:rFonts w:cs="Times New Roman"/>
          <w:noProof/>
          <w:szCs w:val="24"/>
        </w:rPr>
        <w:lastRenderedPageBreak/>
        <w:t xml:space="preserve">Convolutional Neural Network (CNN) Berbasis Python. </w:t>
      </w:r>
      <w:r w:rsidRPr="004433E5">
        <w:rPr>
          <w:rFonts w:cs="Times New Roman"/>
          <w:i/>
          <w:iCs/>
          <w:noProof/>
          <w:szCs w:val="24"/>
        </w:rPr>
        <w:t>Jurnal Teknik Informatika</w:t>
      </w:r>
      <w:r w:rsidRPr="004433E5">
        <w:rPr>
          <w:rFonts w:cs="Times New Roman"/>
          <w:noProof/>
          <w:szCs w:val="24"/>
        </w:rPr>
        <w:t xml:space="preserve">, </w:t>
      </w:r>
      <w:r w:rsidRPr="004433E5">
        <w:rPr>
          <w:rFonts w:cs="Times New Roman"/>
          <w:i/>
          <w:iCs/>
          <w:noProof/>
          <w:szCs w:val="24"/>
        </w:rPr>
        <w:t>11</w:t>
      </w:r>
      <w:r w:rsidRPr="004433E5">
        <w:rPr>
          <w:rFonts w:cs="Times New Roman"/>
          <w:noProof/>
          <w:szCs w:val="24"/>
        </w:rPr>
        <w:t>(3), 47–53. https://ejurnal.ulbi.ac.id/index.php/informatika/article/view/658</w:t>
      </w:r>
    </w:p>
    <w:p w14:paraId="12CB0040" w14:textId="77777777" w:rsidR="004433E5" w:rsidRPr="004433E5" w:rsidRDefault="004433E5" w:rsidP="004433E5">
      <w:pPr>
        <w:widowControl w:val="0"/>
        <w:autoSpaceDE w:val="0"/>
        <w:autoSpaceDN w:val="0"/>
        <w:adjustRightInd w:val="0"/>
        <w:ind w:left="480" w:hanging="480"/>
        <w:rPr>
          <w:rFonts w:cs="Times New Roman"/>
          <w:noProof/>
          <w:szCs w:val="24"/>
        </w:rPr>
      </w:pPr>
      <w:r w:rsidRPr="004433E5">
        <w:rPr>
          <w:rFonts w:cs="Times New Roman"/>
          <w:noProof/>
          <w:szCs w:val="24"/>
        </w:rPr>
        <w:t xml:space="preserve">Hasanah, M. A., Soim, S., &amp; Handayani, A. S. (2021). Implementasi CRISP-DM Model Menggunakan Metode Decision Tree dengan Algoritma CART untuk Prediksi Curah Hujan Berpotensi Banjir. </w:t>
      </w:r>
      <w:r w:rsidRPr="004433E5">
        <w:rPr>
          <w:rFonts w:cs="Times New Roman"/>
          <w:i/>
          <w:iCs/>
          <w:noProof/>
          <w:szCs w:val="24"/>
        </w:rPr>
        <w:t>Journal of Applied Informatics and Computing</w:t>
      </w:r>
      <w:r w:rsidRPr="004433E5">
        <w:rPr>
          <w:rFonts w:cs="Times New Roman"/>
          <w:noProof/>
          <w:szCs w:val="24"/>
        </w:rPr>
        <w:t xml:space="preserve">, </w:t>
      </w:r>
      <w:r w:rsidRPr="004433E5">
        <w:rPr>
          <w:rFonts w:cs="Times New Roman"/>
          <w:i/>
          <w:iCs/>
          <w:noProof/>
          <w:szCs w:val="24"/>
        </w:rPr>
        <w:t>5</w:t>
      </w:r>
      <w:r w:rsidRPr="004433E5">
        <w:rPr>
          <w:rFonts w:cs="Times New Roman"/>
          <w:noProof/>
          <w:szCs w:val="24"/>
        </w:rPr>
        <w:t>(2), 103–108. https://doi.org/10.30871/jaic.v5i2.3200</w:t>
      </w:r>
    </w:p>
    <w:p w14:paraId="10D56481" w14:textId="77777777" w:rsidR="004433E5" w:rsidRPr="004433E5" w:rsidRDefault="004433E5" w:rsidP="004433E5">
      <w:pPr>
        <w:widowControl w:val="0"/>
        <w:autoSpaceDE w:val="0"/>
        <w:autoSpaceDN w:val="0"/>
        <w:adjustRightInd w:val="0"/>
        <w:ind w:left="480" w:hanging="480"/>
        <w:rPr>
          <w:rFonts w:cs="Times New Roman"/>
          <w:noProof/>
          <w:szCs w:val="24"/>
        </w:rPr>
      </w:pPr>
      <w:r w:rsidRPr="004433E5">
        <w:rPr>
          <w:rFonts w:cs="Times New Roman"/>
          <w:noProof/>
          <w:szCs w:val="24"/>
        </w:rPr>
        <w:t xml:space="preserve">Hikmatia A. E., N., &amp; Ihsan Zul, M. (2021). Aplikasi Penerjemah Bahasa Isyarat Indonesia menjadi Suara berbasis Android menggunakan Tensorflow. </w:t>
      </w:r>
      <w:r w:rsidRPr="004433E5">
        <w:rPr>
          <w:rFonts w:cs="Times New Roman"/>
          <w:i/>
          <w:iCs/>
          <w:noProof/>
          <w:szCs w:val="24"/>
        </w:rPr>
        <w:t>Jurnal Komputer Terapan</w:t>
      </w:r>
      <w:r w:rsidRPr="004433E5">
        <w:rPr>
          <w:rFonts w:cs="Times New Roman"/>
          <w:noProof/>
          <w:szCs w:val="24"/>
        </w:rPr>
        <w:t xml:space="preserve">, </w:t>
      </w:r>
      <w:r w:rsidRPr="004433E5">
        <w:rPr>
          <w:rFonts w:cs="Times New Roman"/>
          <w:i/>
          <w:iCs/>
          <w:noProof/>
          <w:szCs w:val="24"/>
        </w:rPr>
        <w:t>7</w:t>
      </w:r>
      <w:r w:rsidRPr="004433E5">
        <w:rPr>
          <w:rFonts w:cs="Times New Roman"/>
          <w:noProof/>
          <w:szCs w:val="24"/>
        </w:rPr>
        <w:t>(1), 74–83.</w:t>
      </w:r>
    </w:p>
    <w:p w14:paraId="657D66C1" w14:textId="77777777" w:rsidR="004433E5" w:rsidRPr="004433E5" w:rsidRDefault="004433E5" w:rsidP="004433E5">
      <w:pPr>
        <w:widowControl w:val="0"/>
        <w:autoSpaceDE w:val="0"/>
        <w:autoSpaceDN w:val="0"/>
        <w:adjustRightInd w:val="0"/>
        <w:ind w:left="480" w:hanging="480"/>
        <w:rPr>
          <w:rFonts w:cs="Times New Roman"/>
          <w:noProof/>
          <w:szCs w:val="24"/>
        </w:rPr>
      </w:pPr>
      <w:r w:rsidRPr="004433E5">
        <w:rPr>
          <w:rFonts w:cs="Times New Roman"/>
          <w:noProof/>
          <w:szCs w:val="24"/>
        </w:rPr>
        <w:t xml:space="preserve">Ihsan, C. N. (2021). Klasifikasi Data Radar Menggunakan Algoritma Convolutional Neural Network (CNN). </w:t>
      </w:r>
      <w:r w:rsidRPr="004433E5">
        <w:rPr>
          <w:rFonts w:cs="Times New Roman"/>
          <w:i/>
          <w:iCs/>
          <w:noProof/>
          <w:szCs w:val="24"/>
        </w:rPr>
        <w:t>DoubleClick: Journal of Computer and Information Technology</w:t>
      </w:r>
      <w:r w:rsidRPr="004433E5">
        <w:rPr>
          <w:rFonts w:cs="Times New Roman"/>
          <w:noProof/>
          <w:szCs w:val="24"/>
        </w:rPr>
        <w:t xml:space="preserve">, </w:t>
      </w:r>
      <w:r w:rsidRPr="004433E5">
        <w:rPr>
          <w:rFonts w:cs="Times New Roman"/>
          <w:i/>
          <w:iCs/>
          <w:noProof/>
          <w:szCs w:val="24"/>
        </w:rPr>
        <w:t>4</w:t>
      </w:r>
      <w:r w:rsidRPr="004433E5">
        <w:rPr>
          <w:rFonts w:cs="Times New Roman"/>
          <w:noProof/>
          <w:szCs w:val="24"/>
        </w:rPr>
        <w:t>(2), 115. https://doi.org/10.25273/doubleclick.v4i2.8188</w:t>
      </w:r>
    </w:p>
    <w:p w14:paraId="16DBD54E" w14:textId="77777777" w:rsidR="004433E5" w:rsidRPr="004433E5" w:rsidRDefault="004433E5" w:rsidP="004433E5">
      <w:pPr>
        <w:widowControl w:val="0"/>
        <w:autoSpaceDE w:val="0"/>
        <w:autoSpaceDN w:val="0"/>
        <w:adjustRightInd w:val="0"/>
        <w:ind w:left="480" w:hanging="480"/>
        <w:rPr>
          <w:rFonts w:cs="Times New Roman"/>
          <w:noProof/>
          <w:szCs w:val="24"/>
        </w:rPr>
      </w:pPr>
      <w:r w:rsidRPr="004433E5">
        <w:rPr>
          <w:rFonts w:cs="Times New Roman"/>
          <w:noProof/>
          <w:szCs w:val="24"/>
        </w:rPr>
        <w:t xml:space="preserve">Jinan, A., Hayadi, B. H., &amp; Utama, U. P. (2022). Klasifikasi Penyakit Tanaman Padi Mengunakan Metode Convolutional Neural Network Melalui Citra Daun (Multilayer Perceptron). </w:t>
      </w:r>
      <w:r w:rsidRPr="004433E5">
        <w:rPr>
          <w:rFonts w:cs="Times New Roman"/>
          <w:i/>
          <w:iCs/>
          <w:noProof/>
          <w:szCs w:val="24"/>
        </w:rPr>
        <w:t>Journal of Computer and Engineering Science</w:t>
      </w:r>
      <w:r w:rsidRPr="004433E5">
        <w:rPr>
          <w:rFonts w:cs="Times New Roman"/>
          <w:noProof/>
          <w:szCs w:val="24"/>
        </w:rPr>
        <w:t xml:space="preserve">, </w:t>
      </w:r>
      <w:r w:rsidRPr="004433E5">
        <w:rPr>
          <w:rFonts w:cs="Times New Roman"/>
          <w:i/>
          <w:iCs/>
          <w:noProof/>
          <w:szCs w:val="24"/>
        </w:rPr>
        <w:t>1</w:t>
      </w:r>
      <w:r w:rsidRPr="004433E5">
        <w:rPr>
          <w:rFonts w:cs="Times New Roman"/>
          <w:noProof/>
          <w:szCs w:val="24"/>
        </w:rPr>
        <w:t>(April), 37–44.</w:t>
      </w:r>
    </w:p>
    <w:p w14:paraId="0A92C6FD" w14:textId="77777777" w:rsidR="004433E5" w:rsidRPr="004433E5" w:rsidRDefault="004433E5" w:rsidP="004433E5">
      <w:pPr>
        <w:widowControl w:val="0"/>
        <w:autoSpaceDE w:val="0"/>
        <w:autoSpaceDN w:val="0"/>
        <w:adjustRightInd w:val="0"/>
        <w:ind w:left="480" w:hanging="480"/>
        <w:rPr>
          <w:rFonts w:cs="Times New Roman"/>
          <w:noProof/>
          <w:szCs w:val="24"/>
        </w:rPr>
      </w:pPr>
      <w:r w:rsidRPr="004433E5">
        <w:rPr>
          <w:rFonts w:cs="Times New Roman"/>
          <w:noProof/>
          <w:szCs w:val="24"/>
        </w:rPr>
        <w:t xml:space="preserve">Kurniawan, D., &amp; Yasir, M. (2022). Optimization Sentimen Analysis using CRISP-DM and Naive Bayes Methods Implemented on Social Media. </w:t>
      </w:r>
      <w:r w:rsidRPr="004433E5">
        <w:rPr>
          <w:rFonts w:cs="Times New Roman"/>
          <w:i/>
          <w:iCs/>
          <w:noProof/>
          <w:szCs w:val="24"/>
        </w:rPr>
        <w:t>Cyberspace: Jurnal Pendidikan Teknologi Informasi</w:t>
      </w:r>
      <w:r w:rsidRPr="004433E5">
        <w:rPr>
          <w:rFonts w:cs="Times New Roman"/>
          <w:noProof/>
          <w:szCs w:val="24"/>
        </w:rPr>
        <w:t xml:space="preserve">, </w:t>
      </w:r>
      <w:r w:rsidRPr="004433E5">
        <w:rPr>
          <w:rFonts w:cs="Times New Roman"/>
          <w:i/>
          <w:iCs/>
          <w:noProof/>
          <w:szCs w:val="24"/>
        </w:rPr>
        <w:t>6</w:t>
      </w:r>
      <w:r w:rsidRPr="004433E5">
        <w:rPr>
          <w:rFonts w:cs="Times New Roman"/>
          <w:noProof/>
          <w:szCs w:val="24"/>
        </w:rPr>
        <w:t>(2), 74. https://doi.org/10.22373/cj.v6i2.12793</w:t>
      </w:r>
    </w:p>
    <w:p w14:paraId="3BE88D7C" w14:textId="77777777" w:rsidR="004433E5" w:rsidRPr="004433E5" w:rsidRDefault="004433E5" w:rsidP="004433E5">
      <w:pPr>
        <w:widowControl w:val="0"/>
        <w:autoSpaceDE w:val="0"/>
        <w:autoSpaceDN w:val="0"/>
        <w:adjustRightInd w:val="0"/>
        <w:ind w:left="480" w:hanging="480"/>
        <w:rPr>
          <w:rFonts w:cs="Times New Roman"/>
          <w:noProof/>
          <w:szCs w:val="24"/>
        </w:rPr>
      </w:pPr>
      <w:r w:rsidRPr="004433E5">
        <w:rPr>
          <w:rFonts w:cs="Times New Roman"/>
          <w:noProof/>
          <w:szCs w:val="24"/>
        </w:rPr>
        <w:t xml:space="preserve">Mostafa, S., &amp; Fang-Xiang Wu. (2021). Neural Engineering Techniques for Autism Spectrum Disorder. </w:t>
      </w:r>
      <w:r w:rsidRPr="004433E5">
        <w:rPr>
          <w:rFonts w:cs="Times New Roman"/>
          <w:i/>
          <w:iCs/>
          <w:noProof/>
          <w:szCs w:val="24"/>
        </w:rPr>
        <w:t>Imaging and Signal Analysis</w:t>
      </w:r>
      <w:r w:rsidRPr="004433E5">
        <w:rPr>
          <w:rFonts w:cs="Times New Roman"/>
          <w:noProof/>
          <w:szCs w:val="24"/>
        </w:rPr>
        <w:t xml:space="preserve">, </w:t>
      </w:r>
      <w:r w:rsidRPr="004433E5">
        <w:rPr>
          <w:rFonts w:cs="Times New Roman"/>
          <w:i/>
          <w:iCs/>
          <w:noProof/>
          <w:szCs w:val="24"/>
        </w:rPr>
        <w:t>1</w:t>
      </w:r>
      <w:r w:rsidRPr="004433E5">
        <w:rPr>
          <w:rFonts w:cs="Times New Roman"/>
          <w:noProof/>
          <w:szCs w:val="24"/>
        </w:rPr>
        <w:t>, 23–38. https://doi.org/https://doi.org/10.1016/B978-0-12-822822-7.00003-X</w:t>
      </w:r>
    </w:p>
    <w:p w14:paraId="6388A304" w14:textId="77777777" w:rsidR="004433E5" w:rsidRPr="004433E5" w:rsidRDefault="004433E5" w:rsidP="004433E5">
      <w:pPr>
        <w:widowControl w:val="0"/>
        <w:autoSpaceDE w:val="0"/>
        <w:autoSpaceDN w:val="0"/>
        <w:adjustRightInd w:val="0"/>
        <w:ind w:left="480" w:hanging="480"/>
        <w:rPr>
          <w:rFonts w:cs="Times New Roman"/>
          <w:noProof/>
          <w:szCs w:val="24"/>
        </w:rPr>
      </w:pPr>
      <w:r w:rsidRPr="004433E5">
        <w:rPr>
          <w:rFonts w:cs="Times New Roman"/>
          <w:noProof/>
          <w:szCs w:val="24"/>
        </w:rPr>
        <w:t xml:space="preserve">Nauval, K. I., &amp; Lestari, S. (2022). Implementasi Deteksi Objek Penyakit Daun Kentang dengan Metode Convolutional Neutral Network. </w:t>
      </w:r>
      <w:r w:rsidRPr="004433E5">
        <w:rPr>
          <w:rFonts w:cs="Times New Roman"/>
          <w:i/>
          <w:iCs/>
          <w:noProof/>
          <w:szCs w:val="24"/>
        </w:rPr>
        <w:t>Jurnal Aplikasi Teknologi Informasi dan Manajemen (JATIM)</w:t>
      </w:r>
      <w:r w:rsidRPr="004433E5">
        <w:rPr>
          <w:rFonts w:cs="Times New Roman"/>
          <w:noProof/>
          <w:szCs w:val="24"/>
        </w:rPr>
        <w:t xml:space="preserve">, </w:t>
      </w:r>
      <w:r w:rsidRPr="004433E5">
        <w:rPr>
          <w:rFonts w:cs="Times New Roman"/>
          <w:i/>
          <w:iCs/>
          <w:noProof/>
          <w:szCs w:val="24"/>
        </w:rPr>
        <w:t>3</w:t>
      </w:r>
      <w:r w:rsidRPr="004433E5">
        <w:rPr>
          <w:rFonts w:cs="Times New Roman"/>
          <w:noProof/>
          <w:szCs w:val="24"/>
        </w:rPr>
        <w:t>(2), 136–149. https://doi.org/10.31102/jatim.v3i2.1576</w:t>
      </w:r>
    </w:p>
    <w:p w14:paraId="0BE2A98C" w14:textId="77777777" w:rsidR="004433E5" w:rsidRPr="004433E5" w:rsidRDefault="004433E5" w:rsidP="004433E5">
      <w:pPr>
        <w:widowControl w:val="0"/>
        <w:autoSpaceDE w:val="0"/>
        <w:autoSpaceDN w:val="0"/>
        <w:adjustRightInd w:val="0"/>
        <w:ind w:left="480" w:hanging="480"/>
        <w:rPr>
          <w:rFonts w:cs="Times New Roman"/>
          <w:noProof/>
          <w:szCs w:val="24"/>
        </w:rPr>
      </w:pPr>
      <w:r w:rsidRPr="004433E5">
        <w:rPr>
          <w:rFonts w:cs="Times New Roman"/>
          <w:noProof/>
          <w:szCs w:val="24"/>
        </w:rPr>
        <w:t xml:space="preserve">Ningsih, N. P., Suryadi, E., Darmawan Bakti, L., &amp; Imran, B. (2022). Klasifikasi Penyakit Early Blight Dan Late Blight Pada Tanaman Tomat Berdasarkan Citra Daun Menggunakan Metode Cnn Berbasis Website Classification of Early Blight and Late Blight Diseases on Tomato Plants Based of Leaf </w:t>
      </w:r>
      <w:r w:rsidRPr="004433E5">
        <w:rPr>
          <w:rFonts w:cs="Times New Roman"/>
          <w:noProof/>
          <w:szCs w:val="24"/>
        </w:rPr>
        <w:lastRenderedPageBreak/>
        <w:t xml:space="preserve">Imagery Using a Website Based Convolutional Neural Network Method. </w:t>
      </w:r>
      <w:r w:rsidRPr="004433E5">
        <w:rPr>
          <w:rFonts w:cs="Times New Roman"/>
          <w:i/>
          <w:iCs/>
          <w:noProof/>
          <w:szCs w:val="24"/>
        </w:rPr>
        <w:t>Jurnal Kecerdasan Buatan dan Teknologi Informasi (JKBTI)</w:t>
      </w:r>
      <w:r w:rsidRPr="004433E5">
        <w:rPr>
          <w:rFonts w:cs="Times New Roman"/>
          <w:noProof/>
          <w:szCs w:val="24"/>
        </w:rPr>
        <w:t xml:space="preserve">, </w:t>
      </w:r>
      <w:r w:rsidRPr="004433E5">
        <w:rPr>
          <w:rFonts w:cs="Times New Roman"/>
          <w:i/>
          <w:iCs/>
          <w:noProof/>
          <w:szCs w:val="24"/>
        </w:rPr>
        <w:t>1</w:t>
      </w:r>
      <w:r w:rsidRPr="004433E5">
        <w:rPr>
          <w:rFonts w:cs="Times New Roman"/>
          <w:noProof/>
          <w:szCs w:val="24"/>
        </w:rPr>
        <w:t>(3), 27–35.</w:t>
      </w:r>
    </w:p>
    <w:p w14:paraId="118F1237" w14:textId="77777777" w:rsidR="004433E5" w:rsidRPr="004433E5" w:rsidRDefault="004433E5" w:rsidP="004433E5">
      <w:pPr>
        <w:widowControl w:val="0"/>
        <w:autoSpaceDE w:val="0"/>
        <w:autoSpaceDN w:val="0"/>
        <w:adjustRightInd w:val="0"/>
        <w:ind w:left="480" w:hanging="480"/>
        <w:rPr>
          <w:rFonts w:cs="Times New Roman"/>
          <w:noProof/>
          <w:szCs w:val="24"/>
        </w:rPr>
      </w:pPr>
      <w:r w:rsidRPr="004433E5">
        <w:rPr>
          <w:rFonts w:cs="Times New Roman"/>
          <w:noProof/>
          <w:szCs w:val="24"/>
        </w:rPr>
        <w:t xml:space="preserve">Normawati, D., &amp; Prayogi, S. A. (2021). Implementasi Naïve Bayes Classifier Dan Confusion Matrix Pada Analisis Sentimen Berbasis Teks Pada Twitter. </w:t>
      </w:r>
      <w:r w:rsidRPr="004433E5">
        <w:rPr>
          <w:rFonts w:cs="Times New Roman"/>
          <w:i/>
          <w:iCs/>
          <w:noProof/>
          <w:szCs w:val="24"/>
        </w:rPr>
        <w:t>Jurnal Sains Komputer &amp; Informatika (J-SAKTI)</w:t>
      </w:r>
      <w:r w:rsidRPr="004433E5">
        <w:rPr>
          <w:rFonts w:cs="Times New Roman"/>
          <w:noProof/>
          <w:szCs w:val="24"/>
        </w:rPr>
        <w:t xml:space="preserve">, </w:t>
      </w:r>
      <w:r w:rsidRPr="004433E5">
        <w:rPr>
          <w:rFonts w:cs="Times New Roman"/>
          <w:i/>
          <w:iCs/>
          <w:noProof/>
          <w:szCs w:val="24"/>
        </w:rPr>
        <w:t>5</w:t>
      </w:r>
      <w:r w:rsidRPr="004433E5">
        <w:rPr>
          <w:rFonts w:cs="Times New Roman"/>
          <w:noProof/>
          <w:szCs w:val="24"/>
        </w:rPr>
        <w:t>(2), 697–711.</w:t>
      </w:r>
    </w:p>
    <w:p w14:paraId="38BA7DDB" w14:textId="77777777" w:rsidR="004433E5" w:rsidRPr="004433E5" w:rsidRDefault="004433E5" w:rsidP="004433E5">
      <w:pPr>
        <w:widowControl w:val="0"/>
        <w:autoSpaceDE w:val="0"/>
        <w:autoSpaceDN w:val="0"/>
        <w:adjustRightInd w:val="0"/>
        <w:ind w:left="480" w:hanging="480"/>
        <w:rPr>
          <w:rFonts w:cs="Times New Roman"/>
          <w:noProof/>
          <w:szCs w:val="24"/>
        </w:rPr>
      </w:pPr>
      <w:r w:rsidRPr="004433E5">
        <w:rPr>
          <w:rFonts w:cs="Times New Roman"/>
          <w:noProof/>
          <w:szCs w:val="24"/>
        </w:rPr>
        <w:t xml:space="preserve">Nurhidayah, L., Salsabillah, A., &amp; Yanti, F. R. (2023). Perancangan Aplikasi Pemesanan Tiket Bioskop di Kota Medan Berbasis Android. </w:t>
      </w:r>
      <w:r w:rsidRPr="004433E5">
        <w:rPr>
          <w:rFonts w:cs="Times New Roman"/>
          <w:i/>
          <w:iCs/>
          <w:noProof/>
          <w:szCs w:val="24"/>
        </w:rPr>
        <w:t>Laila Nurhidayah</w:t>
      </w:r>
      <w:r w:rsidRPr="004433E5">
        <w:rPr>
          <w:rFonts w:cs="Times New Roman"/>
          <w:noProof/>
          <w:szCs w:val="24"/>
        </w:rPr>
        <w:t xml:space="preserve">, </w:t>
      </w:r>
      <w:r w:rsidRPr="004433E5">
        <w:rPr>
          <w:rFonts w:cs="Times New Roman"/>
          <w:i/>
          <w:iCs/>
          <w:noProof/>
          <w:szCs w:val="24"/>
        </w:rPr>
        <w:t>2</w:t>
      </w:r>
      <w:r w:rsidRPr="004433E5">
        <w:rPr>
          <w:rFonts w:cs="Times New Roman"/>
          <w:noProof/>
          <w:szCs w:val="24"/>
        </w:rPr>
        <w:t>(2), 305–314.</w:t>
      </w:r>
    </w:p>
    <w:p w14:paraId="657B0509" w14:textId="77777777" w:rsidR="004433E5" w:rsidRPr="004433E5" w:rsidRDefault="004433E5" w:rsidP="004433E5">
      <w:pPr>
        <w:widowControl w:val="0"/>
        <w:autoSpaceDE w:val="0"/>
        <w:autoSpaceDN w:val="0"/>
        <w:adjustRightInd w:val="0"/>
        <w:ind w:left="480" w:hanging="480"/>
        <w:rPr>
          <w:rFonts w:cs="Times New Roman"/>
          <w:noProof/>
          <w:szCs w:val="24"/>
        </w:rPr>
      </w:pPr>
      <w:r w:rsidRPr="004433E5">
        <w:rPr>
          <w:rFonts w:cs="Times New Roman"/>
          <w:noProof/>
          <w:szCs w:val="24"/>
        </w:rPr>
        <w:t xml:space="preserve">Pambudi, A. (2023). Penerapan Crisp-Dm Menggunakan Mlr K-Fold Pada Data Saham Pt. Telkom Indonesia (Persero) Tbk (Tlkm) (Studi Kasus: Bursa Efek Indonesia Tahun 2015-2022). </w:t>
      </w:r>
      <w:r w:rsidRPr="004433E5">
        <w:rPr>
          <w:rFonts w:cs="Times New Roman"/>
          <w:i/>
          <w:iCs/>
          <w:noProof/>
          <w:szCs w:val="24"/>
        </w:rPr>
        <w:t>Jurnal Data Mining dan Sistem Informasi</w:t>
      </w:r>
      <w:r w:rsidRPr="004433E5">
        <w:rPr>
          <w:rFonts w:cs="Times New Roman"/>
          <w:noProof/>
          <w:szCs w:val="24"/>
        </w:rPr>
        <w:t xml:space="preserve">, </w:t>
      </w:r>
      <w:r w:rsidRPr="004433E5">
        <w:rPr>
          <w:rFonts w:cs="Times New Roman"/>
          <w:i/>
          <w:iCs/>
          <w:noProof/>
          <w:szCs w:val="24"/>
        </w:rPr>
        <w:t>4</w:t>
      </w:r>
      <w:r w:rsidRPr="004433E5">
        <w:rPr>
          <w:rFonts w:cs="Times New Roman"/>
          <w:noProof/>
          <w:szCs w:val="24"/>
        </w:rPr>
        <w:t>(1), 1. https://doi.org/10.33365/jdmsi.v4i1.2462</w:t>
      </w:r>
    </w:p>
    <w:p w14:paraId="3B7D193D" w14:textId="77777777" w:rsidR="004433E5" w:rsidRPr="004433E5" w:rsidRDefault="004433E5" w:rsidP="004433E5">
      <w:pPr>
        <w:widowControl w:val="0"/>
        <w:autoSpaceDE w:val="0"/>
        <w:autoSpaceDN w:val="0"/>
        <w:adjustRightInd w:val="0"/>
        <w:ind w:left="480" w:hanging="480"/>
        <w:rPr>
          <w:rFonts w:cs="Times New Roman"/>
          <w:noProof/>
          <w:szCs w:val="24"/>
        </w:rPr>
      </w:pPr>
      <w:r w:rsidRPr="004433E5">
        <w:rPr>
          <w:rFonts w:cs="Times New Roman"/>
          <w:noProof/>
          <w:szCs w:val="24"/>
        </w:rPr>
        <w:t xml:space="preserve">Plantix. (2023a). </w:t>
      </w:r>
      <w:r w:rsidRPr="004433E5">
        <w:rPr>
          <w:rFonts w:cs="Times New Roman"/>
          <w:i/>
          <w:iCs/>
          <w:noProof/>
          <w:szCs w:val="24"/>
        </w:rPr>
        <w:t>Bercak kering</w:t>
      </w:r>
      <w:r w:rsidRPr="004433E5">
        <w:rPr>
          <w:rFonts w:cs="Times New Roman"/>
          <w:noProof/>
          <w:szCs w:val="24"/>
        </w:rPr>
        <w:t>. Plantix.net. https://plantix.net/id/library/plant-diseases/100321/early-blight/</w:t>
      </w:r>
    </w:p>
    <w:p w14:paraId="493E1360" w14:textId="77777777" w:rsidR="004433E5" w:rsidRPr="004433E5" w:rsidRDefault="004433E5" w:rsidP="004433E5">
      <w:pPr>
        <w:widowControl w:val="0"/>
        <w:autoSpaceDE w:val="0"/>
        <w:autoSpaceDN w:val="0"/>
        <w:adjustRightInd w:val="0"/>
        <w:ind w:left="480" w:hanging="480"/>
        <w:rPr>
          <w:rFonts w:cs="Times New Roman"/>
          <w:noProof/>
          <w:szCs w:val="24"/>
        </w:rPr>
      </w:pPr>
      <w:r w:rsidRPr="004433E5">
        <w:rPr>
          <w:rFonts w:cs="Times New Roman"/>
          <w:noProof/>
          <w:szCs w:val="24"/>
        </w:rPr>
        <w:t xml:space="preserve">Plantix. (2023b). </w:t>
      </w:r>
      <w:r w:rsidRPr="004433E5">
        <w:rPr>
          <w:rFonts w:cs="Times New Roman"/>
          <w:i/>
          <w:iCs/>
          <w:noProof/>
          <w:szCs w:val="24"/>
        </w:rPr>
        <w:t>Hawar Daun Kentang</w:t>
      </w:r>
      <w:r w:rsidRPr="004433E5">
        <w:rPr>
          <w:rFonts w:cs="Times New Roman"/>
          <w:noProof/>
          <w:szCs w:val="24"/>
        </w:rPr>
        <w:t>. Plantix.net. https://plantix.net/id/library/plant-diseases/100040/potato-late-blight/</w:t>
      </w:r>
    </w:p>
    <w:p w14:paraId="6D7A1806" w14:textId="77777777" w:rsidR="004433E5" w:rsidRPr="004433E5" w:rsidRDefault="004433E5" w:rsidP="004433E5">
      <w:pPr>
        <w:widowControl w:val="0"/>
        <w:autoSpaceDE w:val="0"/>
        <w:autoSpaceDN w:val="0"/>
        <w:adjustRightInd w:val="0"/>
        <w:ind w:left="480" w:hanging="480"/>
        <w:rPr>
          <w:rFonts w:cs="Times New Roman"/>
          <w:noProof/>
          <w:szCs w:val="24"/>
        </w:rPr>
      </w:pPr>
      <w:r w:rsidRPr="004433E5">
        <w:rPr>
          <w:rFonts w:cs="Times New Roman"/>
          <w:noProof/>
          <w:szCs w:val="24"/>
        </w:rPr>
        <w:t xml:space="preserve">Radikto, Mulyana, D. I., Rofik, M. A., &amp; Zakaria, Mo. Z. Z. (2022). Klasifikasi Kendaraan pada Jalan Raya menggunakan Algoritma Convolutional Neural Network ( CNN ). </w:t>
      </w:r>
      <w:r w:rsidRPr="004433E5">
        <w:rPr>
          <w:rFonts w:cs="Times New Roman"/>
          <w:i/>
          <w:iCs/>
          <w:noProof/>
          <w:szCs w:val="24"/>
        </w:rPr>
        <w:t>Jurnal Pendidikan Tambusai</w:t>
      </w:r>
      <w:r w:rsidRPr="004433E5">
        <w:rPr>
          <w:rFonts w:cs="Times New Roman"/>
          <w:noProof/>
          <w:szCs w:val="24"/>
        </w:rPr>
        <w:t xml:space="preserve">, </w:t>
      </w:r>
      <w:r w:rsidRPr="004433E5">
        <w:rPr>
          <w:rFonts w:cs="Times New Roman"/>
          <w:i/>
          <w:iCs/>
          <w:noProof/>
          <w:szCs w:val="24"/>
        </w:rPr>
        <w:t>6</w:t>
      </w:r>
      <w:r w:rsidRPr="004433E5">
        <w:rPr>
          <w:rFonts w:cs="Times New Roman"/>
          <w:noProof/>
          <w:szCs w:val="24"/>
        </w:rPr>
        <w:t>(1), 1668–1679.</w:t>
      </w:r>
    </w:p>
    <w:p w14:paraId="7FF88953" w14:textId="77777777" w:rsidR="004433E5" w:rsidRPr="004433E5" w:rsidRDefault="004433E5" w:rsidP="004433E5">
      <w:pPr>
        <w:widowControl w:val="0"/>
        <w:autoSpaceDE w:val="0"/>
        <w:autoSpaceDN w:val="0"/>
        <w:adjustRightInd w:val="0"/>
        <w:ind w:left="480" w:hanging="480"/>
        <w:rPr>
          <w:rFonts w:cs="Times New Roman"/>
          <w:noProof/>
          <w:szCs w:val="24"/>
        </w:rPr>
      </w:pPr>
      <w:r w:rsidRPr="004433E5">
        <w:rPr>
          <w:rFonts w:cs="Times New Roman"/>
          <w:noProof/>
          <w:szCs w:val="24"/>
        </w:rPr>
        <w:t xml:space="preserve">Rohayah, S., Sasmito, G. W., &amp; Somantri, O. (2015). Aplikasi Steganografi Untuk Penyisipan Pesan. </w:t>
      </w:r>
      <w:r w:rsidRPr="004433E5">
        <w:rPr>
          <w:rFonts w:cs="Times New Roman"/>
          <w:i/>
          <w:iCs/>
          <w:noProof/>
          <w:szCs w:val="24"/>
        </w:rPr>
        <w:t>Jurnal Informatika</w:t>
      </w:r>
      <w:r w:rsidRPr="004433E5">
        <w:rPr>
          <w:rFonts w:cs="Times New Roman"/>
          <w:noProof/>
          <w:szCs w:val="24"/>
        </w:rPr>
        <w:t xml:space="preserve">, </w:t>
      </w:r>
      <w:r w:rsidRPr="004433E5">
        <w:rPr>
          <w:rFonts w:cs="Times New Roman"/>
          <w:i/>
          <w:iCs/>
          <w:noProof/>
          <w:szCs w:val="24"/>
        </w:rPr>
        <w:t>9</w:t>
      </w:r>
      <w:r w:rsidRPr="004433E5">
        <w:rPr>
          <w:rFonts w:cs="Times New Roman"/>
          <w:noProof/>
          <w:szCs w:val="24"/>
        </w:rPr>
        <w:t>(1), 975–981. https://doi.org/10.26555/jifo.v9i1.a2038</w:t>
      </w:r>
    </w:p>
    <w:p w14:paraId="7CB92BC3" w14:textId="77777777" w:rsidR="004433E5" w:rsidRPr="004433E5" w:rsidRDefault="004433E5" w:rsidP="004433E5">
      <w:pPr>
        <w:widowControl w:val="0"/>
        <w:autoSpaceDE w:val="0"/>
        <w:autoSpaceDN w:val="0"/>
        <w:adjustRightInd w:val="0"/>
        <w:ind w:left="480" w:hanging="480"/>
        <w:rPr>
          <w:rFonts w:cs="Times New Roman"/>
          <w:noProof/>
          <w:szCs w:val="24"/>
        </w:rPr>
      </w:pPr>
      <w:r w:rsidRPr="004433E5">
        <w:rPr>
          <w:rFonts w:cs="Times New Roman"/>
          <w:noProof/>
          <w:szCs w:val="24"/>
        </w:rPr>
        <w:t xml:space="preserve">Romario, M. H., Ihsanto, E., &amp; Kadarina, T. M. (2020). Sistem Hitung dan Klasifikasi Objek dengan Metode Convolutional Neural Network. </w:t>
      </w:r>
      <w:r w:rsidRPr="004433E5">
        <w:rPr>
          <w:rFonts w:cs="Times New Roman"/>
          <w:i/>
          <w:iCs/>
          <w:noProof/>
          <w:szCs w:val="24"/>
        </w:rPr>
        <w:t>Jurnal Teknologi Elektro</w:t>
      </w:r>
      <w:r w:rsidRPr="004433E5">
        <w:rPr>
          <w:rFonts w:cs="Times New Roman"/>
          <w:noProof/>
          <w:szCs w:val="24"/>
        </w:rPr>
        <w:t xml:space="preserve">, </w:t>
      </w:r>
      <w:r w:rsidRPr="004433E5">
        <w:rPr>
          <w:rFonts w:cs="Times New Roman"/>
          <w:i/>
          <w:iCs/>
          <w:noProof/>
          <w:szCs w:val="24"/>
        </w:rPr>
        <w:t>11</w:t>
      </w:r>
      <w:r w:rsidRPr="004433E5">
        <w:rPr>
          <w:rFonts w:cs="Times New Roman"/>
          <w:noProof/>
          <w:szCs w:val="24"/>
        </w:rPr>
        <w:t>(2), 108. https://doi.org/10.22441/jte.2020.v11i2.007</w:t>
      </w:r>
    </w:p>
    <w:p w14:paraId="66D0C65B" w14:textId="77777777" w:rsidR="004433E5" w:rsidRPr="004433E5" w:rsidRDefault="004433E5" w:rsidP="004433E5">
      <w:pPr>
        <w:widowControl w:val="0"/>
        <w:autoSpaceDE w:val="0"/>
        <w:autoSpaceDN w:val="0"/>
        <w:adjustRightInd w:val="0"/>
        <w:ind w:left="480" w:hanging="480"/>
        <w:rPr>
          <w:rFonts w:cs="Times New Roman"/>
          <w:noProof/>
          <w:szCs w:val="24"/>
        </w:rPr>
      </w:pPr>
      <w:r w:rsidRPr="004433E5">
        <w:rPr>
          <w:rFonts w:cs="Times New Roman"/>
          <w:noProof/>
          <w:szCs w:val="24"/>
        </w:rPr>
        <w:t xml:space="preserve">Rosebrock, A. (2021). </w:t>
      </w:r>
      <w:r w:rsidRPr="004433E5">
        <w:rPr>
          <w:rFonts w:cs="Times New Roman"/>
          <w:i/>
          <w:iCs/>
          <w:noProof/>
          <w:szCs w:val="24"/>
        </w:rPr>
        <w:t>Convolutional Neural Networks (CNNs) and Layer Types</w:t>
      </w:r>
      <w:r w:rsidRPr="004433E5">
        <w:rPr>
          <w:rFonts w:cs="Times New Roman"/>
          <w:noProof/>
          <w:szCs w:val="24"/>
        </w:rPr>
        <w:t>. pyimagesearch. https://pyimagesearch.com/2021/05/14/convolutional-neural-networks-cnns-and-layer-types/</w:t>
      </w:r>
    </w:p>
    <w:p w14:paraId="72568E43" w14:textId="77777777" w:rsidR="004433E5" w:rsidRPr="004433E5" w:rsidRDefault="004433E5" w:rsidP="004433E5">
      <w:pPr>
        <w:widowControl w:val="0"/>
        <w:autoSpaceDE w:val="0"/>
        <w:autoSpaceDN w:val="0"/>
        <w:adjustRightInd w:val="0"/>
        <w:ind w:left="480" w:hanging="480"/>
        <w:rPr>
          <w:rFonts w:cs="Times New Roman"/>
          <w:noProof/>
          <w:szCs w:val="24"/>
        </w:rPr>
      </w:pPr>
      <w:r w:rsidRPr="004433E5">
        <w:rPr>
          <w:rFonts w:cs="Times New Roman"/>
          <w:noProof/>
          <w:szCs w:val="24"/>
        </w:rPr>
        <w:t xml:space="preserve">Rozaqi, A. J., Sunyoto, A., &amp; Arief, M. rudyanto. (2021). Deteksi Penyakit Pada Daun Kentang Menggunakan Pengolahan Citra dengan Metode Convolutional Neural Network. </w:t>
      </w:r>
      <w:r w:rsidRPr="004433E5">
        <w:rPr>
          <w:rFonts w:cs="Times New Roman"/>
          <w:i/>
          <w:iCs/>
          <w:noProof/>
          <w:szCs w:val="24"/>
        </w:rPr>
        <w:t>Creative Information Technology Journal</w:t>
      </w:r>
      <w:r w:rsidRPr="004433E5">
        <w:rPr>
          <w:rFonts w:cs="Times New Roman"/>
          <w:noProof/>
          <w:szCs w:val="24"/>
        </w:rPr>
        <w:t xml:space="preserve">, </w:t>
      </w:r>
      <w:r w:rsidRPr="004433E5">
        <w:rPr>
          <w:rFonts w:cs="Times New Roman"/>
          <w:i/>
          <w:iCs/>
          <w:noProof/>
          <w:szCs w:val="24"/>
        </w:rPr>
        <w:t>8</w:t>
      </w:r>
      <w:r w:rsidRPr="004433E5">
        <w:rPr>
          <w:rFonts w:cs="Times New Roman"/>
          <w:noProof/>
          <w:szCs w:val="24"/>
        </w:rPr>
        <w:t>(1), 22. https://doi.org/10.24076/citec.2021v8i1.263</w:t>
      </w:r>
    </w:p>
    <w:p w14:paraId="7D9C8E2E" w14:textId="77777777" w:rsidR="004433E5" w:rsidRPr="004433E5" w:rsidRDefault="004433E5" w:rsidP="004433E5">
      <w:pPr>
        <w:widowControl w:val="0"/>
        <w:autoSpaceDE w:val="0"/>
        <w:autoSpaceDN w:val="0"/>
        <w:adjustRightInd w:val="0"/>
        <w:ind w:left="480" w:hanging="480"/>
        <w:rPr>
          <w:rFonts w:cs="Times New Roman"/>
          <w:noProof/>
          <w:szCs w:val="24"/>
        </w:rPr>
      </w:pPr>
      <w:r w:rsidRPr="004433E5">
        <w:rPr>
          <w:rFonts w:cs="Times New Roman"/>
          <w:noProof/>
          <w:szCs w:val="24"/>
        </w:rPr>
        <w:lastRenderedPageBreak/>
        <w:t xml:space="preserve">Saha, S. (2018). </w:t>
      </w:r>
      <w:r w:rsidRPr="004433E5">
        <w:rPr>
          <w:rFonts w:cs="Times New Roman"/>
          <w:i/>
          <w:iCs/>
          <w:noProof/>
          <w:szCs w:val="24"/>
        </w:rPr>
        <w:t>A Guide to Convolutional Neural Networks — the ELI5 way</w:t>
      </w:r>
      <w:r w:rsidRPr="004433E5">
        <w:rPr>
          <w:rFonts w:cs="Times New Roman"/>
          <w:noProof/>
          <w:szCs w:val="24"/>
        </w:rPr>
        <w:t>. Sturn Cloud Blog. https://saturncloud.io/blog/a-comprehensive-guide-to-convolutional-neural-networks-the-eli5-way/</w:t>
      </w:r>
    </w:p>
    <w:p w14:paraId="7A078600" w14:textId="77777777" w:rsidR="004433E5" w:rsidRPr="004433E5" w:rsidRDefault="004433E5" w:rsidP="004433E5">
      <w:pPr>
        <w:widowControl w:val="0"/>
        <w:autoSpaceDE w:val="0"/>
        <w:autoSpaceDN w:val="0"/>
        <w:adjustRightInd w:val="0"/>
        <w:ind w:left="480" w:hanging="480"/>
        <w:rPr>
          <w:rFonts w:cs="Times New Roman"/>
          <w:noProof/>
          <w:szCs w:val="24"/>
        </w:rPr>
      </w:pPr>
      <w:r w:rsidRPr="004433E5">
        <w:rPr>
          <w:rFonts w:cs="Times New Roman"/>
          <w:noProof/>
          <w:szCs w:val="24"/>
        </w:rPr>
        <w:t xml:space="preserve">Salam, N. F. S., Manap Rifai, A., &amp; Ali, H. (2021). Faktor Penerapan Disiplin Kerja: Kesadaran Diri, Motivasi, Lingkungan (Suatu Kajian Studi Literatur Manajemen Pendidikan Dan Ilmu Sosial). </w:t>
      </w:r>
      <w:r w:rsidRPr="004433E5">
        <w:rPr>
          <w:rFonts w:cs="Times New Roman"/>
          <w:i/>
          <w:iCs/>
          <w:noProof/>
          <w:szCs w:val="24"/>
        </w:rPr>
        <w:t>Jurnal Manajemen Pendidikan Dan Ilmu Sosial</w:t>
      </w:r>
      <w:r w:rsidRPr="004433E5">
        <w:rPr>
          <w:rFonts w:cs="Times New Roman"/>
          <w:noProof/>
          <w:szCs w:val="24"/>
        </w:rPr>
        <w:t xml:space="preserve">, </w:t>
      </w:r>
      <w:r w:rsidRPr="004433E5">
        <w:rPr>
          <w:rFonts w:cs="Times New Roman"/>
          <w:i/>
          <w:iCs/>
          <w:noProof/>
          <w:szCs w:val="24"/>
        </w:rPr>
        <w:t>2</w:t>
      </w:r>
      <w:r w:rsidRPr="004433E5">
        <w:rPr>
          <w:rFonts w:cs="Times New Roman"/>
          <w:noProof/>
          <w:szCs w:val="24"/>
        </w:rPr>
        <w:t>(1), 487–508. https://doi.org/10.38035/jmpis.v2i1.503</w:t>
      </w:r>
    </w:p>
    <w:p w14:paraId="0DACA19E" w14:textId="77777777" w:rsidR="004433E5" w:rsidRPr="004433E5" w:rsidRDefault="004433E5" w:rsidP="004433E5">
      <w:pPr>
        <w:widowControl w:val="0"/>
        <w:autoSpaceDE w:val="0"/>
        <w:autoSpaceDN w:val="0"/>
        <w:adjustRightInd w:val="0"/>
        <w:ind w:left="480" w:hanging="480"/>
        <w:rPr>
          <w:rFonts w:cs="Times New Roman"/>
          <w:noProof/>
          <w:szCs w:val="24"/>
        </w:rPr>
      </w:pPr>
      <w:r w:rsidRPr="004433E5">
        <w:rPr>
          <w:rFonts w:cs="Times New Roman"/>
          <w:noProof/>
          <w:szCs w:val="24"/>
        </w:rPr>
        <w:t xml:space="preserve">Sanjaya, J., &amp; Ayub, M. (2020). Augmentasi Data Pengenalan Citra Mobil Menggunakan Pendekatan Random Crop, Rotate, dan Mixup. </w:t>
      </w:r>
      <w:r w:rsidRPr="004433E5">
        <w:rPr>
          <w:rFonts w:cs="Times New Roman"/>
          <w:i/>
          <w:iCs/>
          <w:noProof/>
          <w:szCs w:val="24"/>
        </w:rPr>
        <w:t>Jurnal Teknik Informatika dan Sistem Informasi</w:t>
      </w:r>
      <w:r w:rsidRPr="004433E5">
        <w:rPr>
          <w:rFonts w:cs="Times New Roman"/>
          <w:noProof/>
          <w:szCs w:val="24"/>
        </w:rPr>
        <w:t xml:space="preserve">, </w:t>
      </w:r>
      <w:r w:rsidRPr="004433E5">
        <w:rPr>
          <w:rFonts w:cs="Times New Roman"/>
          <w:i/>
          <w:iCs/>
          <w:noProof/>
          <w:szCs w:val="24"/>
        </w:rPr>
        <w:t>6</w:t>
      </w:r>
      <w:r w:rsidRPr="004433E5">
        <w:rPr>
          <w:rFonts w:cs="Times New Roman"/>
          <w:noProof/>
          <w:szCs w:val="24"/>
        </w:rPr>
        <w:t>(2), 311–323. https://doi.org/10.28932/jutisi.v6i2.2688</w:t>
      </w:r>
    </w:p>
    <w:p w14:paraId="32C0E85E" w14:textId="77777777" w:rsidR="004433E5" w:rsidRPr="004433E5" w:rsidRDefault="004433E5" w:rsidP="004433E5">
      <w:pPr>
        <w:widowControl w:val="0"/>
        <w:autoSpaceDE w:val="0"/>
        <w:autoSpaceDN w:val="0"/>
        <w:adjustRightInd w:val="0"/>
        <w:ind w:left="480" w:hanging="480"/>
        <w:rPr>
          <w:rFonts w:cs="Times New Roman"/>
          <w:noProof/>
          <w:szCs w:val="24"/>
        </w:rPr>
      </w:pPr>
      <w:r w:rsidRPr="004433E5">
        <w:rPr>
          <w:rFonts w:cs="Times New Roman"/>
          <w:noProof/>
          <w:szCs w:val="24"/>
        </w:rPr>
        <w:t xml:space="preserve">Sidik, A. D., &amp; Ansawarman, A. (2022). Prediksi Jumlah Kendaraan Bermotor Menggunakan Machine Learning. </w:t>
      </w:r>
      <w:r w:rsidRPr="004433E5">
        <w:rPr>
          <w:rFonts w:cs="Times New Roman"/>
          <w:i/>
          <w:iCs/>
          <w:noProof/>
          <w:szCs w:val="24"/>
        </w:rPr>
        <w:t>Formosa Journal of Multidisciplinary Research</w:t>
      </w:r>
      <w:r w:rsidRPr="004433E5">
        <w:rPr>
          <w:rFonts w:cs="Times New Roman"/>
          <w:noProof/>
          <w:szCs w:val="24"/>
        </w:rPr>
        <w:t xml:space="preserve">, </w:t>
      </w:r>
      <w:r w:rsidRPr="004433E5">
        <w:rPr>
          <w:rFonts w:cs="Times New Roman"/>
          <w:i/>
          <w:iCs/>
          <w:noProof/>
          <w:szCs w:val="24"/>
        </w:rPr>
        <w:t>1</w:t>
      </w:r>
      <w:r w:rsidRPr="004433E5">
        <w:rPr>
          <w:rFonts w:cs="Times New Roman"/>
          <w:noProof/>
          <w:szCs w:val="24"/>
        </w:rPr>
        <w:t>(3), 559–568. https://doi.org/10.55927/fjmr.v1i3.745</w:t>
      </w:r>
    </w:p>
    <w:p w14:paraId="2D9F19F1" w14:textId="77777777" w:rsidR="004433E5" w:rsidRPr="004433E5" w:rsidRDefault="004433E5" w:rsidP="004433E5">
      <w:pPr>
        <w:widowControl w:val="0"/>
        <w:autoSpaceDE w:val="0"/>
        <w:autoSpaceDN w:val="0"/>
        <w:adjustRightInd w:val="0"/>
        <w:ind w:left="480" w:hanging="480"/>
        <w:rPr>
          <w:rFonts w:cs="Times New Roman"/>
          <w:noProof/>
          <w:szCs w:val="24"/>
        </w:rPr>
      </w:pPr>
      <w:r w:rsidRPr="004433E5">
        <w:rPr>
          <w:rFonts w:cs="Times New Roman"/>
          <w:noProof/>
          <w:szCs w:val="24"/>
        </w:rPr>
        <w:t xml:space="preserve">Utami, G. R., Rahayu, M. S., &amp; Setiawan, A. (2015). Penanganan Budidaya Kentang (Solanum tuberosum L.) di Bandung, Jawa Barat. </w:t>
      </w:r>
      <w:r w:rsidRPr="004433E5">
        <w:rPr>
          <w:rFonts w:cs="Times New Roman"/>
          <w:i/>
          <w:iCs/>
          <w:noProof/>
          <w:szCs w:val="24"/>
        </w:rPr>
        <w:t>Buletin Agrohorti</w:t>
      </w:r>
      <w:r w:rsidRPr="004433E5">
        <w:rPr>
          <w:rFonts w:cs="Times New Roman"/>
          <w:noProof/>
          <w:szCs w:val="24"/>
        </w:rPr>
        <w:t xml:space="preserve">, </w:t>
      </w:r>
      <w:r w:rsidRPr="004433E5">
        <w:rPr>
          <w:rFonts w:cs="Times New Roman"/>
          <w:i/>
          <w:iCs/>
          <w:noProof/>
          <w:szCs w:val="24"/>
        </w:rPr>
        <w:t>3</w:t>
      </w:r>
      <w:r w:rsidRPr="004433E5">
        <w:rPr>
          <w:rFonts w:cs="Times New Roman"/>
          <w:noProof/>
          <w:szCs w:val="24"/>
        </w:rPr>
        <w:t>(1), 105–109. https://doi.org/10.29244/agrob.v3i1.14833</w:t>
      </w:r>
    </w:p>
    <w:p w14:paraId="4BB30A71" w14:textId="77777777" w:rsidR="004433E5" w:rsidRPr="004433E5" w:rsidRDefault="004433E5" w:rsidP="004433E5">
      <w:pPr>
        <w:widowControl w:val="0"/>
        <w:autoSpaceDE w:val="0"/>
        <w:autoSpaceDN w:val="0"/>
        <w:adjustRightInd w:val="0"/>
        <w:ind w:left="480" w:hanging="480"/>
        <w:rPr>
          <w:rFonts w:cs="Times New Roman"/>
          <w:noProof/>
          <w:szCs w:val="24"/>
        </w:rPr>
      </w:pPr>
      <w:r w:rsidRPr="004433E5">
        <w:rPr>
          <w:rFonts w:cs="Times New Roman"/>
          <w:noProof/>
          <w:szCs w:val="24"/>
        </w:rPr>
        <w:t xml:space="preserve">Vincent E. Rubatzky, &amp; Mas Yamaguchi. (1998). </w:t>
      </w:r>
      <w:r w:rsidRPr="004433E5">
        <w:rPr>
          <w:rFonts w:cs="Times New Roman"/>
          <w:i/>
          <w:iCs/>
          <w:noProof/>
          <w:szCs w:val="24"/>
        </w:rPr>
        <w:t>World Vegetables: Principles, Production, and Nutritive Values</w:t>
      </w:r>
      <w:r w:rsidRPr="004433E5">
        <w:rPr>
          <w:rFonts w:cs="Times New Roman"/>
          <w:noProof/>
          <w:szCs w:val="24"/>
        </w:rPr>
        <w:t>. Chapman &amp; Hall.</w:t>
      </w:r>
    </w:p>
    <w:p w14:paraId="2EA46D5D" w14:textId="77777777" w:rsidR="004433E5" w:rsidRPr="004433E5" w:rsidRDefault="004433E5" w:rsidP="004433E5">
      <w:pPr>
        <w:widowControl w:val="0"/>
        <w:autoSpaceDE w:val="0"/>
        <w:autoSpaceDN w:val="0"/>
        <w:adjustRightInd w:val="0"/>
        <w:ind w:left="480" w:hanging="480"/>
        <w:rPr>
          <w:rFonts w:cs="Times New Roman"/>
          <w:noProof/>
        </w:rPr>
      </w:pPr>
      <w:r w:rsidRPr="004433E5">
        <w:rPr>
          <w:rFonts w:cs="Times New Roman"/>
          <w:noProof/>
          <w:szCs w:val="24"/>
        </w:rPr>
        <w:t xml:space="preserve">Zuzzaifa, N., &amp; Rianto, R. (2023). Convolutional Neural Network Untuk Perbandingan Optimizer Pada Citra Batang Pohon. </w:t>
      </w:r>
      <w:r w:rsidRPr="004433E5">
        <w:rPr>
          <w:rFonts w:cs="Times New Roman"/>
          <w:i/>
          <w:iCs/>
          <w:noProof/>
          <w:szCs w:val="24"/>
        </w:rPr>
        <w:t>Jurnal Sistem Cerdas</w:t>
      </w:r>
      <w:r w:rsidRPr="004433E5">
        <w:rPr>
          <w:rFonts w:cs="Times New Roman"/>
          <w:noProof/>
          <w:szCs w:val="24"/>
        </w:rPr>
        <w:t xml:space="preserve">, </w:t>
      </w:r>
      <w:r w:rsidRPr="004433E5">
        <w:rPr>
          <w:rFonts w:cs="Times New Roman"/>
          <w:i/>
          <w:iCs/>
          <w:noProof/>
          <w:szCs w:val="24"/>
        </w:rPr>
        <w:t>6</w:t>
      </w:r>
      <w:r w:rsidRPr="004433E5">
        <w:rPr>
          <w:rFonts w:cs="Times New Roman"/>
          <w:noProof/>
          <w:szCs w:val="24"/>
        </w:rPr>
        <w:t>(3), 179–188. https://doi.org/10.37396/jsc.v6i3.268</w:t>
      </w:r>
    </w:p>
    <w:p w14:paraId="6ACB7A48" w14:textId="3CA6093B" w:rsidR="00F560B1" w:rsidRPr="00C522A8" w:rsidRDefault="00F560B1" w:rsidP="007B063A">
      <w:pPr>
        <w:rPr>
          <w:lang w:val="en"/>
        </w:rPr>
      </w:pPr>
      <w:r>
        <w:rPr>
          <w:lang w:val="en"/>
        </w:rPr>
        <w:fldChar w:fldCharType="end"/>
      </w:r>
    </w:p>
    <w:sectPr w:rsidR="00F560B1" w:rsidRPr="00C522A8" w:rsidSect="00A11436">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29191F" w14:textId="77777777" w:rsidR="003F1D83" w:rsidRDefault="003F1D83" w:rsidP="00CC5415">
      <w:pPr>
        <w:spacing w:line="240" w:lineRule="auto"/>
      </w:pPr>
      <w:r>
        <w:separator/>
      </w:r>
    </w:p>
  </w:endnote>
  <w:endnote w:type="continuationSeparator" w:id="0">
    <w:p w14:paraId="67012A7E" w14:textId="77777777" w:rsidR="003F1D83" w:rsidRDefault="003F1D83" w:rsidP="00CC541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046029"/>
      <w:docPartObj>
        <w:docPartGallery w:val="Page Numbers (Bottom of Page)"/>
        <w:docPartUnique/>
      </w:docPartObj>
    </w:sdtPr>
    <w:sdtEndPr>
      <w:rPr>
        <w:noProof/>
      </w:rPr>
    </w:sdtEndPr>
    <w:sdtContent>
      <w:p w14:paraId="6E990B9E" w14:textId="23B1384A" w:rsidR="00B02D8B" w:rsidRDefault="00B02D8B">
        <w:pPr>
          <w:pStyle w:val="Footer"/>
          <w:jc w:val="center"/>
        </w:pPr>
        <w:r>
          <w:ptab w:relativeTo="margin" w:alignment="left" w:leader="none"/>
        </w:r>
        <w:r>
          <w:ptab w:relativeTo="indent" w:alignment="left" w:leader="none"/>
        </w:r>
        <w:r>
          <w:fldChar w:fldCharType="begin"/>
        </w:r>
        <w:r>
          <w:instrText xml:space="preserve"> PAGE   \* MERGEFORMAT </w:instrText>
        </w:r>
        <w:r>
          <w:fldChar w:fldCharType="separate"/>
        </w:r>
        <w:r>
          <w:rPr>
            <w:noProof/>
          </w:rPr>
          <w:t>2</w:t>
        </w:r>
        <w:r>
          <w:rPr>
            <w:noProof/>
          </w:rPr>
          <w:fldChar w:fldCharType="end"/>
        </w:r>
      </w:p>
    </w:sdtContent>
  </w:sdt>
  <w:p w14:paraId="7A8B2F52" w14:textId="77777777" w:rsidR="00CB1EEA" w:rsidRDefault="00CB1E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4905212"/>
      <w:docPartObj>
        <w:docPartGallery w:val="Page Numbers (Bottom of Page)"/>
        <w:docPartUnique/>
      </w:docPartObj>
    </w:sdtPr>
    <w:sdtEndPr>
      <w:rPr>
        <w:noProof/>
      </w:rPr>
    </w:sdtEndPr>
    <w:sdtContent>
      <w:p w14:paraId="30914A49" w14:textId="6CF62F6F" w:rsidR="00E95350" w:rsidRDefault="00E95350">
        <w:pPr>
          <w:pStyle w:val="Footer"/>
          <w:jc w:val="center"/>
        </w:pPr>
        <w:r>
          <w:ptab w:relativeTo="indent" w:alignment="left" w:leader="none"/>
        </w:r>
        <w:r>
          <w:ptab w:relativeTo="margin" w:alignment="left" w:leader="none"/>
        </w:r>
        <w:r>
          <w:fldChar w:fldCharType="begin"/>
        </w:r>
        <w:r>
          <w:instrText xml:space="preserve"> PAGE   \* MERGEFORMAT </w:instrText>
        </w:r>
        <w:r>
          <w:fldChar w:fldCharType="separate"/>
        </w:r>
        <w:r>
          <w:rPr>
            <w:noProof/>
          </w:rPr>
          <w:t>2</w:t>
        </w:r>
        <w:r>
          <w:rPr>
            <w:noProof/>
          </w:rPr>
          <w:fldChar w:fldCharType="end"/>
        </w:r>
      </w:p>
    </w:sdtContent>
  </w:sdt>
  <w:p w14:paraId="2BC897AC" w14:textId="77777777" w:rsidR="006B4AB7" w:rsidRDefault="006B4AB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1480A" w14:textId="77777777" w:rsidR="008E1279" w:rsidRDefault="008E12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24A876" w14:textId="77777777" w:rsidR="003F1D83" w:rsidRDefault="003F1D83" w:rsidP="00CC5415">
      <w:pPr>
        <w:spacing w:line="240" w:lineRule="auto"/>
      </w:pPr>
      <w:r>
        <w:separator/>
      </w:r>
    </w:p>
  </w:footnote>
  <w:footnote w:type="continuationSeparator" w:id="0">
    <w:p w14:paraId="1995D492" w14:textId="77777777" w:rsidR="003F1D83" w:rsidRDefault="003F1D83" w:rsidP="00CC541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20FDC" w14:textId="77777777" w:rsidR="006B4AB7" w:rsidRDefault="006B4AB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4242647"/>
      <w:docPartObj>
        <w:docPartGallery w:val="Page Numbers (Top of Page)"/>
        <w:docPartUnique/>
      </w:docPartObj>
    </w:sdtPr>
    <w:sdtEndPr>
      <w:rPr>
        <w:noProof/>
      </w:rPr>
    </w:sdtEndPr>
    <w:sdtContent>
      <w:p w14:paraId="2D3F5CCC" w14:textId="5B3FB112" w:rsidR="00B02D8B" w:rsidRDefault="00B02D8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FFDA60E" w14:textId="77777777" w:rsidR="00B02D8B" w:rsidRDefault="00B02D8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EB1B08"/>
    <w:multiLevelType w:val="multilevel"/>
    <w:tmpl w:val="7FE4B1AA"/>
    <w:lvl w:ilvl="0">
      <w:start w:val="1"/>
      <w:numFmt w:val="upperRoman"/>
      <w:pStyle w:val="Heading1"/>
      <w:suff w:val="nothing"/>
      <w:lvlText w:val="BAB %1"/>
      <w:lvlJc w:val="left"/>
      <w:pPr>
        <w:ind w:left="0" w:firstLine="0"/>
      </w:pPr>
      <w:rPr>
        <w:rFonts w:hint="default"/>
      </w:rPr>
    </w:lvl>
    <w:lvl w:ilvl="1">
      <w:start w:val="1"/>
      <w:numFmt w:val="decimal"/>
      <w:pStyle w:val="Heading2"/>
      <w:isLgl/>
      <w:lvlText w:val="%1.%2"/>
      <w:lvlJc w:val="left"/>
      <w:pPr>
        <w:ind w:left="737" w:hanging="737"/>
      </w:pPr>
      <w:rPr>
        <w:rFonts w:hint="default"/>
        <w:i w:val="0"/>
        <w:iCs w:val="0"/>
      </w:rPr>
    </w:lvl>
    <w:lvl w:ilvl="2">
      <w:start w:val="1"/>
      <w:numFmt w:val="decimal"/>
      <w:pStyle w:val="Heading3"/>
      <w:isLgl/>
      <w:lvlText w:val="%1.%2.%3"/>
      <w:lvlJc w:val="left"/>
      <w:pPr>
        <w:ind w:left="737" w:hanging="737"/>
      </w:pPr>
      <w:rPr>
        <w:rFonts w:hint="default"/>
        <w:i w:val="0"/>
        <w:iCs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45662765"/>
    <w:multiLevelType w:val="multilevel"/>
    <w:tmpl w:val="3D60D87A"/>
    <w:lvl w:ilvl="0">
      <w:start w:val="1"/>
      <w:numFmt w:val="upperRoman"/>
      <w:suff w:val="nothing"/>
      <w:lvlText w:val="BAB %1"/>
      <w:lvlJc w:val="left"/>
      <w:pPr>
        <w:ind w:left="0" w:firstLine="0"/>
      </w:pPr>
      <w:rPr>
        <w:rFonts w:hint="default"/>
      </w:rPr>
    </w:lvl>
    <w:lvl w:ilvl="1">
      <w:start w:val="1"/>
      <w:numFmt w:val="decimal"/>
      <w:isLgl/>
      <w:lvlText w:val="%1.%2"/>
      <w:lvlJc w:val="left"/>
      <w:pPr>
        <w:ind w:left="720" w:hanging="720"/>
      </w:pPr>
      <w:rPr>
        <w:rFonts w:hint="default"/>
        <w:i w:val="0"/>
        <w:iCs w:val="0"/>
      </w:rPr>
    </w:lvl>
    <w:lvl w:ilvl="2">
      <w:start w:val="1"/>
      <w:numFmt w:val="decimal"/>
      <w:isLgl/>
      <w:lvlText w:val="%1.%2.%3"/>
      <w:lvlJc w:val="left"/>
      <w:pPr>
        <w:ind w:left="0" w:firstLine="0"/>
      </w:pPr>
      <w:rPr>
        <w:rFonts w:hint="default"/>
        <w:i w:val="0"/>
        <w:iCs w:val="0"/>
      </w:rPr>
    </w:lvl>
    <w:lvl w:ilvl="3">
      <w:start w:val="1"/>
      <w:numFmt w:val="decimal"/>
      <w:pStyle w:val="Heading4"/>
      <w:isLgl/>
      <w:lvlText w:val="%4."/>
      <w:lvlJc w:val="left"/>
      <w:pPr>
        <w:ind w:left="1008" w:hanging="360"/>
      </w:pPr>
      <w:rPr>
        <w:rFonts w:hint="default"/>
        <w:i w:val="0"/>
        <w:iCs/>
      </w:rPr>
    </w:lvl>
    <w:lvl w:ilvl="4">
      <w:start w:val="1"/>
      <w:numFmt w:val="decimal"/>
      <w:lvlRestart w:val="3"/>
      <w:pStyle w:val="Heading5"/>
      <w:lvlText w:val="%5."/>
      <w:lvlJc w:val="left"/>
      <w:pPr>
        <w:ind w:left="720" w:hanging="216"/>
      </w:pPr>
      <w:rPr>
        <w:rFonts w:hint="default"/>
        <w:i w:val="0"/>
        <w:iCs w:val="0"/>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56E7164B"/>
    <w:multiLevelType w:val="hybridMultilevel"/>
    <w:tmpl w:val="D022631E"/>
    <w:lvl w:ilvl="0" w:tplc="0D26CB2A">
      <w:start w:val="1"/>
      <w:numFmt w:val="decimal"/>
      <w:pStyle w:val="WOW"/>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
  </w:num>
  <w:num w:numId="3">
    <w:abstractNumId w:val="1"/>
  </w:num>
  <w:num w:numId="4">
    <w:abstractNumId w:val="1"/>
  </w:num>
  <w:num w:numId="5">
    <w:abstractNumId w:val="2"/>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lvlOverride w:ilvl="0">
      <w:startOverride w:val="1"/>
    </w:lvlOverride>
  </w:num>
  <w:num w:numId="10">
    <w:abstractNumId w:val="2"/>
    <w:lvlOverride w:ilvl="0">
      <w:startOverride w:val="1"/>
    </w:lvlOverride>
  </w:num>
  <w:num w:numId="11">
    <w:abstractNumId w:val="2"/>
    <w:lvlOverride w:ilvl="0">
      <w:startOverride w:val="1"/>
    </w:lvlOverride>
  </w:num>
  <w:num w:numId="12">
    <w:abstractNumId w:val="2"/>
    <w:lvlOverride w:ilvl="0">
      <w:startOverride w:val="1"/>
    </w:lvlOverride>
  </w:num>
  <w:num w:numId="13">
    <w:abstractNumId w:val="2"/>
    <w:lvlOverride w:ilvl="0">
      <w:startOverride w:val="1"/>
    </w:lvlOverride>
  </w:num>
  <w:num w:numId="14">
    <w:abstractNumId w:val="0"/>
  </w:num>
  <w:num w:numId="15">
    <w:abstractNumId w:val="2"/>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3FC6"/>
    <w:rsid w:val="0000615F"/>
    <w:rsid w:val="00007EAF"/>
    <w:rsid w:val="00012135"/>
    <w:rsid w:val="00016345"/>
    <w:rsid w:val="00017F03"/>
    <w:rsid w:val="0002276F"/>
    <w:rsid w:val="00030145"/>
    <w:rsid w:val="00032D1F"/>
    <w:rsid w:val="000350F9"/>
    <w:rsid w:val="00040B9F"/>
    <w:rsid w:val="00046012"/>
    <w:rsid w:val="000472B6"/>
    <w:rsid w:val="0005790A"/>
    <w:rsid w:val="00071F68"/>
    <w:rsid w:val="0007772C"/>
    <w:rsid w:val="000A32C7"/>
    <w:rsid w:val="000A7E7B"/>
    <w:rsid w:val="000B77D7"/>
    <w:rsid w:val="000C4234"/>
    <w:rsid w:val="000D4283"/>
    <w:rsid w:val="000E355F"/>
    <w:rsid w:val="000E628C"/>
    <w:rsid w:val="000E6D69"/>
    <w:rsid w:val="000F754D"/>
    <w:rsid w:val="000F7AE8"/>
    <w:rsid w:val="00103831"/>
    <w:rsid w:val="00103D2E"/>
    <w:rsid w:val="00105A86"/>
    <w:rsid w:val="00115F24"/>
    <w:rsid w:val="00121A23"/>
    <w:rsid w:val="001225A5"/>
    <w:rsid w:val="00132431"/>
    <w:rsid w:val="00133516"/>
    <w:rsid w:val="0013473D"/>
    <w:rsid w:val="0013659E"/>
    <w:rsid w:val="001417F1"/>
    <w:rsid w:val="001479B6"/>
    <w:rsid w:val="00151BE5"/>
    <w:rsid w:val="001530D7"/>
    <w:rsid w:val="00157ED1"/>
    <w:rsid w:val="001736EC"/>
    <w:rsid w:val="00173AB8"/>
    <w:rsid w:val="00174F3A"/>
    <w:rsid w:val="001804A1"/>
    <w:rsid w:val="0018065D"/>
    <w:rsid w:val="00180C8B"/>
    <w:rsid w:val="0019658C"/>
    <w:rsid w:val="001B1205"/>
    <w:rsid w:val="001B216B"/>
    <w:rsid w:val="001B61D3"/>
    <w:rsid w:val="001B7093"/>
    <w:rsid w:val="001C1E6C"/>
    <w:rsid w:val="001C2768"/>
    <w:rsid w:val="001C278A"/>
    <w:rsid w:val="001C2E5F"/>
    <w:rsid w:val="001C647A"/>
    <w:rsid w:val="001C7AAD"/>
    <w:rsid w:val="001D0607"/>
    <w:rsid w:val="001D302F"/>
    <w:rsid w:val="001E5670"/>
    <w:rsid w:val="001F0175"/>
    <w:rsid w:val="001F7B4E"/>
    <w:rsid w:val="0020187B"/>
    <w:rsid w:val="00202308"/>
    <w:rsid w:val="00206AE4"/>
    <w:rsid w:val="00212931"/>
    <w:rsid w:val="002179B7"/>
    <w:rsid w:val="00224CB7"/>
    <w:rsid w:val="00235715"/>
    <w:rsid w:val="0024467A"/>
    <w:rsid w:val="00253046"/>
    <w:rsid w:val="00253BB3"/>
    <w:rsid w:val="00254A12"/>
    <w:rsid w:val="00265D62"/>
    <w:rsid w:val="00266DC0"/>
    <w:rsid w:val="00267DAF"/>
    <w:rsid w:val="00271CBC"/>
    <w:rsid w:val="00276473"/>
    <w:rsid w:val="00282AE4"/>
    <w:rsid w:val="002832BF"/>
    <w:rsid w:val="0028364E"/>
    <w:rsid w:val="00293942"/>
    <w:rsid w:val="002A1B1C"/>
    <w:rsid w:val="002A520B"/>
    <w:rsid w:val="002B1BCC"/>
    <w:rsid w:val="002B4AA2"/>
    <w:rsid w:val="002B5026"/>
    <w:rsid w:val="002C525A"/>
    <w:rsid w:val="002D04AF"/>
    <w:rsid w:val="002D7F3C"/>
    <w:rsid w:val="002E12CC"/>
    <w:rsid w:val="002E326A"/>
    <w:rsid w:val="002E3C5C"/>
    <w:rsid w:val="002E49EA"/>
    <w:rsid w:val="002F4ABA"/>
    <w:rsid w:val="002F4BD9"/>
    <w:rsid w:val="002F4FEA"/>
    <w:rsid w:val="00301355"/>
    <w:rsid w:val="0031109A"/>
    <w:rsid w:val="00312FDB"/>
    <w:rsid w:val="003139AC"/>
    <w:rsid w:val="00320B31"/>
    <w:rsid w:val="0032352A"/>
    <w:rsid w:val="00324010"/>
    <w:rsid w:val="003246E4"/>
    <w:rsid w:val="00326CB2"/>
    <w:rsid w:val="00327A42"/>
    <w:rsid w:val="00332C92"/>
    <w:rsid w:val="00337143"/>
    <w:rsid w:val="00341E38"/>
    <w:rsid w:val="003437EF"/>
    <w:rsid w:val="00344587"/>
    <w:rsid w:val="00347328"/>
    <w:rsid w:val="00351689"/>
    <w:rsid w:val="003517C4"/>
    <w:rsid w:val="003537F3"/>
    <w:rsid w:val="003653C3"/>
    <w:rsid w:val="0036587F"/>
    <w:rsid w:val="00366429"/>
    <w:rsid w:val="00367EF2"/>
    <w:rsid w:val="00373995"/>
    <w:rsid w:val="00373A76"/>
    <w:rsid w:val="0038121A"/>
    <w:rsid w:val="0038387D"/>
    <w:rsid w:val="0038683B"/>
    <w:rsid w:val="003870C9"/>
    <w:rsid w:val="00397410"/>
    <w:rsid w:val="003A5AB7"/>
    <w:rsid w:val="003B6AB3"/>
    <w:rsid w:val="003C0C34"/>
    <w:rsid w:val="003C1B7D"/>
    <w:rsid w:val="003C7F78"/>
    <w:rsid w:val="003D680E"/>
    <w:rsid w:val="003E488F"/>
    <w:rsid w:val="003F1D83"/>
    <w:rsid w:val="003F3406"/>
    <w:rsid w:val="003F3897"/>
    <w:rsid w:val="003F57ED"/>
    <w:rsid w:val="00411E40"/>
    <w:rsid w:val="00411E92"/>
    <w:rsid w:val="00413474"/>
    <w:rsid w:val="00413AAD"/>
    <w:rsid w:val="0042712A"/>
    <w:rsid w:val="004370E5"/>
    <w:rsid w:val="00437B3C"/>
    <w:rsid w:val="00441B05"/>
    <w:rsid w:val="00441E0A"/>
    <w:rsid w:val="004433E5"/>
    <w:rsid w:val="00445A91"/>
    <w:rsid w:val="00445F76"/>
    <w:rsid w:val="00446930"/>
    <w:rsid w:val="004578D4"/>
    <w:rsid w:val="00460658"/>
    <w:rsid w:val="00462ECC"/>
    <w:rsid w:val="004659D7"/>
    <w:rsid w:val="00467F6F"/>
    <w:rsid w:val="00471916"/>
    <w:rsid w:val="00473D88"/>
    <w:rsid w:val="004811D6"/>
    <w:rsid w:val="00484533"/>
    <w:rsid w:val="00493CBE"/>
    <w:rsid w:val="00494405"/>
    <w:rsid w:val="004953D9"/>
    <w:rsid w:val="004B3248"/>
    <w:rsid w:val="004B441C"/>
    <w:rsid w:val="004D1362"/>
    <w:rsid w:val="004F2B54"/>
    <w:rsid w:val="004F618A"/>
    <w:rsid w:val="005040D1"/>
    <w:rsid w:val="00504929"/>
    <w:rsid w:val="00510ECF"/>
    <w:rsid w:val="0051292A"/>
    <w:rsid w:val="0051566B"/>
    <w:rsid w:val="005221C1"/>
    <w:rsid w:val="00523F34"/>
    <w:rsid w:val="00531CB2"/>
    <w:rsid w:val="0054246C"/>
    <w:rsid w:val="00544A1C"/>
    <w:rsid w:val="00552774"/>
    <w:rsid w:val="00555937"/>
    <w:rsid w:val="00567F7A"/>
    <w:rsid w:val="00570FC0"/>
    <w:rsid w:val="00577012"/>
    <w:rsid w:val="00581F9E"/>
    <w:rsid w:val="00586CD1"/>
    <w:rsid w:val="00591156"/>
    <w:rsid w:val="005960EA"/>
    <w:rsid w:val="005B35AB"/>
    <w:rsid w:val="005C053A"/>
    <w:rsid w:val="005C43E0"/>
    <w:rsid w:val="005C59DA"/>
    <w:rsid w:val="005D1845"/>
    <w:rsid w:val="005D6E85"/>
    <w:rsid w:val="005D78E3"/>
    <w:rsid w:val="005E0EDD"/>
    <w:rsid w:val="005E3D77"/>
    <w:rsid w:val="005F5FC3"/>
    <w:rsid w:val="0061039C"/>
    <w:rsid w:val="00613DBA"/>
    <w:rsid w:val="0062085D"/>
    <w:rsid w:val="00625759"/>
    <w:rsid w:val="0065643D"/>
    <w:rsid w:val="00661AA1"/>
    <w:rsid w:val="006651DE"/>
    <w:rsid w:val="00672F74"/>
    <w:rsid w:val="00672F77"/>
    <w:rsid w:val="006770CA"/>
    <w:rsid w:val="00684D3F"/>
    <w:rsid w:val="006954D9"/>
    <w:rsid w:val="006A4616"/>
    <w:rsid w:val="006B4AB7"/>
    <w:rsid w:val="006B5F2E"/>
    <w:rsid w:val="006B6508"/>
    <w:rsid w:val="006C0117"/>
    <w:rsid w:val="006C2785"/>
    <w:rsid w:val="006C44FE"/>
    <w:rsid w:val="006C450F"/>
    <w:rsid w:val="006C49DF"/>
    <w:rsid w:val="006C6378"/>
    <w:rsid w:val="006C706F"/>
    <w:rsid w:val="006D5CA5"/>
    <w:rsid w:val="006E1829"/>
    <w:rsid w:val="006E228C"/>
    <w:rsid w:val="006E55E2"/>
    <w:rsid w:val="006E5DCE"/>
    <w:rsid w:val="006E65DD"/>
    <w:rsid w:val="006F0ED2"/>
    <w:rsid w:val="006F18E6"/>
    <w:rsid w:val="006F3C8F"/>
    <w:rsid w:val="006F3D63"/>
    <w:rsid w:val="006F6337"/>
    <w:rsid w:val="006F711E"/>
    <w:rsid w:val="006F7BE5"/>
    <w:rsid w:val="00703619"/>
    <w:rsid w:val="00703B77"/>
    <w:rsid w:val="00707F27"/>
    <w:rsid w:val="00721CFB"/>
    <w:rsid w:val="00727E9A"/>
    <w:rsid w:val="00733C16"/>
    <w:rsid w:val="007351EA"/>
    <w:rsid w:val="00736358"/>
    <w:rsid w:val="00740A8F"/>
    <w:rsid w:val="00753A31"/>
    <w:rsid w:val="007551AD"/>
    <w:rsid w:val="0075653A"/>
    <w:rsid w:val="00757EC7"/>
    <w:rsid w:val="00762E93"/>
    <w:rsid w:val="00764E8D"/>
    <w:rsid w:val="0077253B"/>
    <w:rsid w:val="007744EC"/>
    <w:rsid w:val="007844F3"/>
    <w:rsid w:val="00791960"/>
    <w:rsid w:val="00795253"/>
    <w:rsid w:val="007A51B1"/>
    <w:rsid w:val="007A63F3"/>
    <w:rsid w:val="007B063A"/>
    <w:rsid w:val="007B7B81"/>
    <w:rsid w:val="007C1A73"/>
    <w:rsid w:val="007C4070"/>
    <w:rsid w:val="007C4E8D"/>
    <w:rsid w:val="007C5AC9"/>
    <w:rsid w:val="007C624C"/>
    <w:rsid w:val="007C7A17"/>
    <w:rsid w:val="007D1A74"/>
    <w:rsid w:val="007D2325"/>
    <w:rsid w:val="007E376E"/>
    <w:rsid w:val="007E5F2A"/>
    <w:rsid w:val="007F319D"/>
    <w:rsid w:val="00807AE7"/>
    <w:rsid w:val="0081062E"/>
    <w:rsid w:val="00812148"/>
    <w:rsid w:val="008147BE"/>
    <w:rsid w:val="00820301"/>
    <w:rsid w:val="008256E6"/>
    <w:rsid w:val="00827D64"/>
    <w:rsid w:val="008337D3"/>
    <w:rsid w:val="008404D0"/>
    <w:rsid w:val="00846378"/>
    <w:rsid w:val="00851203"/>
    <w:rsid w:val="00853FC6"/>
    <w:rsid w:val="00855C9F"/>
    <w:rsid w:val="00855E64"/>
    <w:rsid w:val="00862845"/>
    <w:rsid w:val="00866319"/>
    <w:rsid w:val="00871F30"/>
    <w:rsid w:val="00873CCA"/>
    <w:rsid w:val="00877E94"/>
    <w:rsid w:val="008861F1"/>
    <w:rsid w:val="008A6BA2"/>
    <w:rsid w:val="008B1072"/>
    <w:rsid w:val="008B6C28"/>
    <w:rsid w:val="008B7C97"/>
    <w:rsid w:val="008D23A1"/>
    <w:rsid w:val="008D2DE2"/>
    <w:rsid w:val="008D381C"/>
    <w:rsid w:val="008D3A22"/>
    <w:rsid w:val="008E1279"/>
    <w:rsid w:val="008E5604"/>
    <w:rsid w:val="008E5DCE"/>
    <w:rsid w:val="008F042B"/>
    <w:rsid w:val="008F1CB4"/>
    <w:rsid w:val="009110C4"/>
    <w:rsid w:val="00921C70"/>
    <w:rsid w:val="00933D32"/>
    <w:rsid w:val="00934CE5"/>
    <w:rsid w:val="009430BB"/>
    <w:rsid w:val="009533CC"/>
    <w:rsid w:val="00953892"/>
    <w:rsid w:val="0096159B"/>
    <w:rsid w:val="00963B2B"/>
    <w:rsid w:val="00964340"/>
    <w:rsid w:val="0097729A"/>
    <w:rsid w:val="00992531"/>
    <w:rsid w:val="009964BF"/>
    <w:rsid w:val="0099722A"/>
    <w:rsid w:val="009A6DA9"/>
    <w:rsid w:val="009B6548"/>
    <w:rsid w:val="009B6F53"/>
    <w:rsid w:val="009C167E"/>
    <w:rsid w:val="009C2563"/>
    <w:rsid w:val="009C5EC6"/>
    <w:rsid w:val="009C737B"/>
    <w:rsid w:val="009D1A82"/>
    <w:rsid w:val="009E0652"/>
    <w:rsid w:val="009E5353"/>
    <w:rsid w:val="009E6003"/>
    <w:rsid w:val="00A00815"/>
    <w:rsid w:val="00A07CC0"/>
    <w:rsid w:val="00A11436"/>
    <w:rsid w:val="00A15191"/>
    <w:rsid w:val="00A174E9"/>
    <w:rsid w:val="00A22816"/>
    <w:rsid w:val="00A243B8"/>
    <w:rsid w:val="00A2619C"/>
    <w:rsid w:val="00A330DF"/>
    <w:rsid w:val="00A33BD7"/>
    <w:rsid w:val="00A41BE7"/>
    <w:rsid w:val="00A61C82"/>
    <w:rsid w:val="00A63040"/>
    <w:rsid w:val="00A71263"/>
    <w:rsid w:val="00A7672C"/>
    <w:rsid w:val="00A8106C"/>
    <w:rsid w:val="00A86711"/>
    <w:rsid w:val="00A91C4C"/>
    <w:rsid w:val="00A92918"/>
    <w:rsid w:val="00A92E4A"/>
    <w:rsid w:val="00A94B69"/>
    <w:rsid w:val="00AA6DB9"/>
    <w:rsid w:val="00AC27F5"/>
    <w:rsid w:val="00AC34AF"/>
    <w:rsid w:val="00AC42BD"/>
    <w:rsid w:val="00AC7D2A"/>
    <w:rsid w:val="00AD08D6"/>
    <w:rsid w:val="00AD4055"/>
    <w:rsid w:val="00AD4186"/>
    <w:rsid w:val="00AE5F1F"/>
    <w:rsid w:val="00AF31EC"/>
    <w:rsid w:val="00B01592"/>
    <w:rsid w:val="00B02D8B"/>
    <w:rsid w:val="00B0443C"/>
    <w:rsid w:val="00B218D5"/>
    <w:rsid w:val="00B22C9C"/>
    <w:rsid w:val="00B24C35"/>
    <w:rsid w:val="00B3508A"/>
    <w:rsid w:val="00B352B7"/>
    <w:rsid w:val="00B405D4"/>
    <w:rsid w:val="00B406C6"/>
    <w:rsid w:val="00B46194"/>
    <w:rsid w:val="00B473FD"/>
    <w:rsid w:val="00B50ADF"/>
    <w:rsid w:val="00B5187A"/>
    <w:rsid w:val="00B5227E"/>
    <w:rsid w:val="00B52C1D"/>
    <w:rsid w:val="00B5444A"/>
    <w:rsid w:val="00B619AB"/>
    <w:rsid w:val="00B62D9B"/>
    <w:rsid w:val="00B62F13"/>
    <w:rsid w:val="00B675F3"/>
    <w:rsid w:val="00B70E3D"/>
    <w:rsid w:val="00B76A1A"/>
    <w:rsid w:val="00B80213"/>
    <w:rsid w:val="00B849E9"/>
    <w:rsid w:val="00B9263E"/>
    <w:rsid w:val="00B940A1"/>
    <w:rsid w:val="00BA4BF6"/>
    <w:rsid w:val="00BA776A"/>
    <w:rsid w:val="00BB48CC"/>
    <w:rsid w:val="00BB5E2E"/>
    <w:rsid w:val="00BC2897"/>
    <w:rsid w:val="00BC54EE"/>
    <w:rsid w:val="00BE1880"/>
    <w:rsid w:val="00BE5E6F"/>
    <w:rsid w:val="00BF2016"/>
    <w:rsid w:val="00C02C8B"/>
    <w:rsid w:val="00C05F14"/>
    <w:rsid w:val="00C10BB0"/>
    <w:rsid w:val="00C10DFE"/>
    <w:rsid w:val="00C15B75"/>
    <w:rsid w:val="00C24092"/>
    <w:rsid w:val="00C33039"/>
    <w:rsid w:val="00C44F3B"/>
    <w:rsid w:val="00C522A8"/>
    <w:rsid w:val="00C5412F"/>
    <w:rsid w:val="00C56AF2"/>
    <w:rsid w:val="00C60843"/>
    <w:rsid w:val="00C60A4B"/>
    <w:rsid w:val="00C6426F"/>
    <w:rsid w:val="00C6652F"/>
    <w:rsid w:val="00C737F1"/>
    <w:rsid w:val="00C74A02"/>
    <w:rsid w:val="00C757CD"/>
    <w:rsid w:val="00C777E6"/>
    <w:rsid w:val="00C80C2C"/>
    <w:rsid w:val="00C81AFC"/>
    <w:rsid w:val="00C94411"/>
    <w:rsid w:val="00C963E4"/>
    <w:rsid w:val="00CA6867"/>
    <w:rsid w:val="00CB1EEA"/>
    <w:rsid w:val="00CB41A1"/>
    <w:rsid w:val="00CB63E5"/>
    <w:rsid w:val="00CC00D1"/>
    <w:rsid w:val="00CC31A0"/>
    <w:rsid w:val="00CC5415"/>
    <w:rsid w:val="00CC5AB4"/>
    <w:rsid w:val="00CD1B38"/>
    <w:rsid w:val="00CD595F"/>
    <w:rsid w:val="00CE08E4"/>
    <w:rsid w:val="00CE0CE0"/>
    <w:rsid w:val="00CE62E1"/>
    <w:rsid w:val="00CE7C99"/>
    <w:rsid w:val="00CF79BF"/>
    <w:rsid w:val="00D149AF"/>
    <w:rsid w:val="00D200C6"/>
    <w:rsid w:val="00D33183"/>
    <w:rsid w:val="00D43C94"/>
    <w:rsid w:val="00D44F83"/>
    <w:rsid w:val="00D47091"/>
    <w:rsid w:val="00D47C34"/>
    <w:rsid w:val="00D55803"/>
    <w:rsid w:val="00D559B1"/>
    <w:rsid w:val="00D57B7F"/>
    <w:rsid w:val="00D61220"/>
    <w:rsid w:val="00D62637"/>
    <w:rsid w:val="00D668A7"/>
    <w:rsid w:val="00D72657"/>
    <w:rsid w:val="00D7741D"/>
    <w:rsid w:val="00D82512"/>
    <w:rsid w:val="00D84754"/>
    <w:rsid w:val="00D947A4"/>
    <w:rsid w:val="00DA332B"/>
    <w:rsid w:val="00DA39A4"/>
    <w:rsid w:val="00DA3D5B"/>
    <w:rsid w:val="00DA62B6"/>
    <w:rsid w:val="00DB0968"/>
    <w:rsid w:val="00DB271F"/>
    <w:rsid w:val="00DD327A"/>
    <w:rsid w:val="00DE2108"/>
    <w:rsid w:val="00DE374D"/>
    <w:rsid w:val="00DF203E"/>
    <w:rsid w:val="00DF39E9"/>
    <w:rsid w:val="00DF46BD"/>
    <w:rsid w:val="00DF6D2F"/>
    <w:rsid w:val="00E04674"/>
    <w:rsid w:val="00E051BE"/>
    <w:rsid w:val="00E11EC2"/>
    <w:rsid w:val="00E14B47"/>
    <w:rsid w:val="00E213B6"/>
    <w:rsid w:val="00E2625E"/>
    <w:rsid w:val="00E30877"/>
    <w:rsid w:val="00E317A8"/>
    <w:rsid w:val="00E3519B"/>
    <w:rsid w:val="00E411CE"/>
    <w:rsid w:val="00E427B7"/>
    <w:rsid w:val="00E43D62"/>
    <w:rsid w:val="00E444F9"/>
    <w:rsid w:val="00E521D2"/>
    <w:rsid w:val="00E53D49"/>
    <w:rsid w:val="00E54CFE"/>
    <w:rsid w:val="00E57C74"/>
    <w:rsid w:val="00E659AE"/>
    <w:rsid w:val="00E659C2"/>
    <w:rsid w:val="00E71312"/>
    <w:rsid w:val="00E7701F"/>
    <w:rsid w:val="00E810C8"/>
    <w:rsid w:val="00E83ED3"/>
    <w:rsid w:val="00E84A45"/>
    <w:rsid w:val="00E94AFF"/>
    <w:rsid w:val="00E95350"/>
    <w:rsid w:val="00E97EC6"/>
    <w:rsid w:val="00EA1762"/>
    <w:rsid w:val="00EA2326"/>
    <w:rsid w:val="00EA2CD8"/>
    <w:rsid w:val="00EA3452"/>
    <w:rsid w:val="00EA675A"/>
    <w:rsid w:val="00EB32CD"/>
    <w:rsid w:val="00EB76DE"/>
    <w:rsid w:val="00EC376B"/>
    <w:rsid w:val="00EC4ED1"/>
    <w:rsid w:val="00ED5386"/>
    <w:rsid w:val="00EE056C"/>
    <w:rsid w:val="00EE0F6A"/>
    <w:rsid w:val="00EE1BEE"/>
    <w:rsid w:val="00EE2AFF"/>
    <w:rsid w:val="00EE4ABD"/>
    <w:rsid w:val="00EF2D3F"/>
    <w:rsid w:val="00EF7EBB"/>
    <w:rsid w:val="00F11E73"/>
    <w:rsid w:val="00F20431"/>
    <w:rsid w:val="00F2098E"/>
    <w:rsid w:val="00F27BC5"/>
    <w:rsid w:val="00F319E5"/>
    <w:rsid w:val="00F35E95"/>
    <w:rsid w:val="00F36D6A"/>
    <w:rsid w:val="00F37239"/>
    <w:rsid w:val="00F42E78"/>
    <w:rsid w:val="00F47569"/>
    <w:rsid w:val="00F560B1"/>
    <w:rsid w:val="00F56460"/>
    <w:rsid w:val="00F60871"/>
    <w:rsid w:val="00F60F6B"/>
    <w:rsid w:val="00F6466A"/>
    <w:rsid w:val="00F673AF"/>
    <w:rsid w:val="00F803CC"/>
    <w:rsid w:val="00F810D9"/>
    <w:rsid w:val="00F9464E"/>
    <w:rsid w:val="00FA2688"/>
    <w:rsid w:val="00FA3BB8"/>
    <w:rsid w:val="00FB5BB5"/>
    <w:rsid w:val="00FB6B4D"/>
    <w:rsid w:val="00FC2D82"/>
    <w:rsid w:val="00FD24B0"/>
    <w:rsid w:val="00FE3F6B"/>
    <w:rsid w:val="00FF2468"/>
    <w:rsid w:val="00FF41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11C610"/>
  <w15:chartTrackingRefBased/>
  <w15:docId w15:val="{4A77BC3D-F1E0-44DF-B7FF-88226EDF6D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4F83"/>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C6652F"/>
    <w:pPr>
      <w:keepNext/>
      <w:keepLines/>
      <w:numPr>
        <w:numId w:val="14"/>
      </w:numPr>
      <w:jc w:val="center"/>
      <w:outlineLvl w:val="0"/>
    </w:pPr>
    <w:rPr>
      <w:rFonts w:eastAsiaTheme="majorEastAsia" w:cstheme="majorBidi"/>
      <w:b/>
      <w:color w:val="000000" w:themeColor="text1"/>
      <w:sz w:val="28"/>
      <w:szCs w:val="32"/>
      <w:lang w:val="en"/>
    </w:rPr>
  </w:style>
  <w:style w:type="paragraph" w:styleId="Heading2">
    <w:name w:val="heading 2"/>
    <w:basedOn w:val="Normal"/>
    <w:next w:val="Normal"/>
    <w:link w:val="Heading2Char"/>
    <w:uiPriority w:val="9"/>
    <w:unhideWhenUsed/>
    <w:qFormat/>
    <w:rsid w:val="00B62F13"/>
    <w:pPr>
      <w:keepNext/>
      <w:keepLines/>
      <w:numPr>
        <w:ilvl w:val="1"/>
        <w:numId w:val="14"/>
      </w:numPr>
      <w:outlineLvl w:val="1"/>
    </w:pPr>
    <w:rPr>
      <w:rFonts w:eastAsiaTheme="majorEastAsia" w:cstheme="majorBidi"/>
      <w:b/>
      <w:szCs w:val="26"/>
      <w:lang w:val="en"/>
    </w:rPr>
  </w:style>
  <w:style w:type="paragraph" w:styleId="Heading3">
    <w:name w:val="heading 3"/>
    <w:basedOn w:val="Normal"/>
    <w:next w:val="Normal"/>
    <w:link w:val="Heading3Char"/>
    <w:uiPriority w:val="9"/>
    <w:unhideWhenUsed/>
    <w:qFormat/>
    <w:rsid w:val="00B62F13"/>
    <w:pPr>
      <w:keepNext/>
      <w:keepLines/>
      <w:numPr>
        <w:ilvl w:val="2"/>
        <w:numId w:val="14"/>
      </w:numPr>
      <w:spacing w:before="40"/>
      <w:outlineLvl w:val="2"/>
    </w:pPr>
    <w:rPr>
      <w:rFonts w:eastAsiaTheme="majorEastAsia" w:cstheme="majorBidi"/>
      <w:b/>
      <w:szCs w:val="24"/>
      <w:lang w:val="en"/>
    </w:rPr>
  </w:style>
  <w:style w:type="paragraph" w:styleId="Heading4">
    <w:name w:val="heading 4"/>
    <w:basedOn w:val="Normal"/>
    <w:next w:val="Normal"/>
    <w:link w:val="Heading4Char"/>
    <w:uiPriority w:val="9"/>
    <w:unhideWhenUsed/>
    <w:qFormat/>
    <w:rsid w:val="00B62F13"/>
    <w:pPr>
      <w:keepNext/>
      <w:keepLines/>
      <w:numPr>
        <w:ilvl w:val="3"/>
        <w:numId w:val="7"/>
      </w:numPr>
      <w:spacing w:before="40"/>
      <w:outlineLvl w:val="3"/>
    </w:pPr>
    <w:rPr>
      <w:rFonts w:eastAsiaTheme="majorEastAsia" w:cstheme="majorBidi"/>
      <w:iCs/>
      <w:color w:val="000000" w:themeColor="text1"/>
      <w:lang w:val="en"/>
    </w:rPr>
  </w:style>
  <w:style w:type="paragraph" w:styleId="Heading5">
    <w:name w:val="heading 5"/>
    <w:basedOn w:val="Normal"/>
    <w:next w:val="Normal"/>
    <w:link w:val="Heading5Char"/>
    <w:uiPriority w:val="9"/>
    <w:unhideWhenUsed/>
    <w:qFormat/>
    <w:rsid w:val="00B62F13"/>
    <w:pPr>
      <w:keepNext/>
      <w:keepLines/>
      <w:numPr>
        <w:ilvl w:val="4"/>
        <w:numId w:val="7"/>
      </w:numPr>
      <w:spacing w:before="40"/>
      <w:outlineLvl w:val="4"/>
    </w:pPr>
    <w:rPr>
      <w:rFonts w:asciiTheme="majorHAnsi" w:eastAsiaTheme="majorEastAsia" w:hAnsiTheme="majorHAnsi" w:cstheme="majorBidi"/>
      <w:color w:val="2F5496" w:themeColor="accent1" w:themeShade="BF"/>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0B77D7"/>
    <w:pPr>
      <w:spacing w:after="200" w:line="240" w:lineRule="auto"/>
      <w:ind w:firstLine="0"/>
      <w:jc w:val="center"/>
    </w:pPr>
    <w:rPr>
      <w:rFonts w:eastAsia="Arial" w:cs="Arial"/>
      <w:iCs/>
      <w:szCs w:val="18"/>
      <w:lang w:val="en"/>
    </w:rPr>
  </w:style>
  <w:style w:type="character" w:customStyle="1" w:styleId="Heading1Char">
    <w:name w:val="Heading 1 Char"/>
    <w:basedOn w:val="DefaultParagraphFont"/>
    <w:link w:val="Heading1"/>
    <w:uiPriority w:val="9"/>
    <w:rsid w:val="00C6652F"/>
    <w:rPr>
      <w:rFonts w:ascii="Times New Roman" w:eastAsiaTheme="majorEastAsia" w:hAnsi="Times New Roman" w:cstheme="majorBidi"/>
      <w:b/>
      <w:color w:val="000000" w:themeColor="text1"/>
      <w:sz w:val="28"/>
      <w:szCs w:val="32"/>
      <w:lang w:val="en"/>
    </w:rPr>
  </w:style>
  <w:style w:type="character" w:customStyle="1" w:styleId="Heading2Char">
    <w:name w:val="Heading 2 Char"/>
    <w:basedOn w:val="DefaultParagraphFont"/>
    <w:link w:val="Heading2"/>
    <w:uiPriority w:val="9"/>
    <w:rsid w:val="00B62F13"/>
    <w:rPr>
      <w:rFonts w:ascii="Times New Roman" w:eastAsiaTheme="majorEastAsia" w:hAnsi="Times New Roman" w:cstheme="majorBidi"/>
      <w:b/>
      <w:sz w:val="24"/>
      <w:szCs w:val="26"/>
      <w:lang w:val="en"/>
    </w:rPr>
  </w:style>
  <w:style w:type="character" w:customStyle="1" w:styleId="Heading3Char">
    <w:name w:val="Heading 3 Char"/>
    <w:basedOn w:val="DefaultParagraphFont"/>
    <w:link w:val="Heading3"/>
    <w:uiPriority w:val="9"/>
    <w:rsid w:val="00B62F13"/>
    <w:rPr>
      <w:rFonts w:ascii="Times New Roman" w:eastAsiaTheme="majorEastAsia" w:hAnsi="Times New Roman" w:cstheme="majorBidi"/>
      <w:b/>
      <w:sz w:val="24"/>
      <w:szCs w:val="24"/>
      <w:lang w:val="en"/>
    </w:rPr>
  </w:style>
  <w:style w:type="character" w:customStyle="1" w:styleId="Heading4Char">
    <w:name w:val="Heading 4 Char"/>
    <w:basedOn w:val="DefaultParagraphFont"/>
    <w:link w:val="Heading4"/>
    <w:uiPriority w:val="9"/>
    <w:rsid w:val="00B62F13"/>
    <w:rPr>
      <w:rFonts w:ascii="Times New Roman" w:eastAsiaTheme="majorEastAsia" w:hAnsi="Times New Roman" w:cstheme="majorBidi"/>
      <w:iCs/>
      <w:color w:val="000000" w:themeColor="text1"/>
      <w:sz w:val="24"/>
      <w:lang w:val="en"/>
    </w:rPr>
  </w:style>
  <w:style w:type="character" w:customStyle="1" w:styleId="Heading5Char">
    <w:name w:val="Heading 5 Char"/>
    <w:basedOn w:val="DefaultParagraphFont"/>
    <w:link w:val="Heading5"/>
    <w:uiPriority w:val="9"/>
    <w:rsid w:val="00B62F13"/>
    <w:rPr>
      <w:rFonts w:asciiTheme="majorHAnsi" w:eastAsiaTheme="majorEastAsia" w:hAnsiTheme="majorHAnsi" w:cstheme="majorBidi"/>
      <w:color w:val="2F5496" w:themeColor="accent1" w:themeShade="BF"/>
      <w:sz w:val="24"/>
      <w:lang w:val="en"/>
    </w:rPr>
  </w:style>
  <w:style w:type="paragraph" w:customStyle="1" w:styleId="Headingset">
    <w:name w:val="Heading set"/>
    <w:link w:val="HeadingsetChar"/>
    <w:qFormat/>
    <w:rsid w:val="00CC5415"/>
    <w:pPr>
      <w:spacing w:after="0"/>
      <w:jc w:val="center"/>
    </w:pPr>
    <w:rPr>
      <w:rFonts w:ascii="Times New Roman" w:eastAsia="Times New Roman" w:hAnsi="Times New Roman" w:cstheme="majorBidi"/>
      <w:b/>
      <w:color w:val="000000" w:themeColor="text1"/>
      <w:sz w:val="28"/>
      <w:szCs w:val="32"/>
      <w:lang w:val="en"/>
    </w:rPr>
  </w:style>
  <w:style w:type="character" w:customStyle="1" w:styleId="HeadingsetChar">
    <w:name w:val="Heading set Char"/>
    <w:basedOn w:val="Heading1Char"/>
    <w:link w:val="Headingset"/>
    <w:rsid w:val="00CC5415"/>
    <w:rPr>
      <w:rFonts w:ascii="Times New Roman" w:eastAsia="Times New Roman" w:hAnsi="Times New Roman" w:cstheme="majorBidi"/>
      <w:b/>
      <w:color w:val="000000" w:themeColor="text1"/>
      <w:sz w:val="28"/>
      <w:szCs w:val="32"/>
      <w:lang w:val="en"/>
    </w:rPr>
  </w:style>
  <w:style w:type="paragraph" w:customStyle="1" w:styleId="WOW">
    <w:name w:val="WOW"/>
    <w:basedOn w:val="ListParagraph"/>
    <w:link w:val="WOWChar"/>
    <w:qFormat/>
    <w:rsid w:val="00471916"/>
    <w:pPr>
      <w:numPr>
        <w:numId w:val="5"/>
      </w:numPr>
      <w:spacing w:before="60" w:after="60"/>
    </w:pPr>
    <w:rPr>
      <w:rFonts w:eastAsia="Arial" w:cs="Arial"/>
      <w:lang w:val="en"/>
    </w:rPr>
  </w:style>
  <w:style w:type="character" w:customStyle="1" w:styleId="WOWChar">
    <w:name w:val="WOW Char"/>
    <w:basedOn w:val="DefaultParagraphFont"/>
    <w:link w:val="WOW"/>
    <w:rsid w:val="00471916"/>
    <w:rPr>
      <w:rFonts w:ascii="Times New Roman" w:eastAsia="Arial" w:hAnsi="Times New Roman" w:cs="Arial"/>
      <w:sz w:val="24"/>
      <w:lang w:val="en"/>
    </w:rPr>
  </w:style>
  <w:style w:type="paragraph" w:styleId="ListParagraph">
    <w:name w:val="List Paragraph"/>
    <w:basedOn w:val="Normal"/>
    <w:uiPriority w:val="34"/>
    <w:qFormat/>
    <w:rsid w:val="00B62F13"/>
    <w:pPr>
      <w:ind w:left="720"/>
      <w:contextualSpacing/>
    </w:pPr>
  </w:style>
  <w:style w:type="paragraph" w:styleId="NormalWeb">
    <w:name w:val="Normal (Web)"/>
    <w:basedOn w:val="Normal"/>
    <w:uiPriority w:val="99"/>
    <w:semiHidden/>
    <w:unhideWhenUsed/>
    <w:rsid w:val="004953D9"/>
    <w:pPr>
      <w:spacing w:before="100" w:beforeAutospacing="1" w:after="100" w:afterAutospacing="1" w:line="240" w:lineRule="auto"/>
      <w:ind w:firstLine="0"/>
      <w:jc w:val="left"/>
    </w:pPr>
    <w:rPr>
      <w:rFonts w:eastAsia="Times New Roman" w:cs="Times New Roman"/>
      <w:szCs w:val="24"/>
    </w:rPr>
  </w:style>
  <w:style w:type="table" w:styleId="TableGrid">
    <w:name w:val="Table Grid"/>
    <w:basedOn w:val="TableNormal"/>
    <w:uiPriority w:val="39"/>
    <w:rsid w:val="00FE3F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757CD"/>
    <w:rPr>
      <w:color w:val="0563C1" w:themeColor="hyperlink"/>
      <w:u w:val="single"/>
    </w:rPr>
  </w:style>
  <w:style w:type="character" w:styleId="UnresolvedMention">
    <w:name w:val="Unresolved Mention"/>
    <w:basedOn w:val="DefaultParagraphFont"/>
    <w:uiPriority w:val="99"/>
    <w:semiHidden/>
    <w:unhideWhenUsed/>
    <w:rsid w:val="00C757CD"/>
    <w:rPr>
      <w:color w:val="605E5C"/>
      <w:shd w:val="clear" w:color="auto" w:fill="E1DFDD"/>
    </w:rPr>
  </w:style>
  <w:style w:type="paragraph" w:styleId="Header">
    <w:name w:val="header"/>
    <w:basedOn w:val="Normal"/>
    <w:link w:val="HeaderChar"/>
    <w:uiPriority w:val="99"/>
    <w:unhideWhenUsed/>
    <w:rsid w:val="00CC5415"/>
    <w:pPr>
      <w:tabs>
        <w:tab w:val="center" w:pos="4513"/>
        <w:tab w:val="right" w:pos="9026"/>
      </w:tabs>
      <w:spacing w:line="240" w:lineRule="auto"/>
    </w:pPr>
  </w:style>
  <w:style w:type="character" w:customStyle="1" w:styleId="HeaderChar">
    <w:name w:val="Header Char"/>
    <w:basedOn w:val="DefaultParagraphFont"/>
    <w:link w:val="Header"/>
    <w:uiPriority w:val="99"/>
    <w:rsid w:val="00CC5415"/>
    <w:rPr>
      <w:rFonts w:ascii="Times New Roman" w:hAnsi="Times New Roman"/>
      <w:sz w:val="24"/>
    </w:rPr>
  </w:style>
  <w:style w:type="paragraph" w:styleId="Footer">
    <w:name w:val="footer"/>
    <w:basedOn w:val="Normal"/>
    <w:link w:val="FooterChar"/>
    <w:uiPriority w:val="99"/>
    <w:unhideWhenUsed/>
    <w:rsid w:val="00CC5415"/>
    <w:pPr>
      <w:tabs>
        <w:tab w:val="center" w:pos="4513"/>
        <w:tab w:val="right" w:pos="9026"/>
      </w:tabs>
      <w:spacing w:line="240" w:lineRule="auto"/>
    </w:pPr>
  </w:style>
  <w:style w:type="character" w:customStyle="1" w:styleId="FooterChar">
    <w:name w:val="Footer Char"/>
    <w:basedOn w:val="DefaultParagraphFont"/>
    <w:link w:val="Footer"/>
    <w:uiPriority w:val="99"/>
    <w:rsid w:val="00CC5415"/>
    <w:rPr>
      <w:rFonts w:ascii="Times New Roman" w:hAnsi="Times New Roman"/>
      <w:sz w:val="24"/>
    </w:rPr>
  </w:style>
  <w:style w:type="paragraph" w:styleId="TOCHeading">
    <w:name w:val="TOC Heading"/>
    <w:basedOn w:val="Heading1"/>
    <w:next w:val="Normal"/>
    <w:uiPriority w:val="39"/>
    <w:unhideWhenUsed/>
    <w:qFormat/>
    <w:rsid w:val="008B6C28"/>
    <w:pPr>
      <w:numPr>
        <w:numId w:val="0"/>
      </w:numPr>
      <w:spacing w:before="240" w:line="259" w:lineRule="auto"/>
      <w:jc w:val="left"/>
      <w:outlineLvl w:val="9"/>
    </w:pPr>
    <w:rPr>
      <w:rFonts w:asciiTheme="majorHAnsi" w:hAnsiTheme="majorHAnsi"/>
      <w:b w:val="0"/>
      <w:color w:val="2F5496" w:themeColor="accent1" w:themeShade="BF"/>
      <w:sz w:val="32"/>
      <w:lang w:val="id-ID" w:eastAsia="id-ID"/>
    </w:rPr>
  </w:style>
  <w:style w:type="paragraph" w:styleId="TOC1">
    <w:name w:val="toc 1"/>
    <w:basedOn w:val="Normal"/>
    <w:next w:val="Normal"/>
    <w:autoRedefine/>
    <w:uiPriority w:val="39"/>
    <w:unhideWhenUsed/>
    <w:rsid w:val="003537F3"/>
    <w:pPr>
      <w:tabs>
        <w:tab w:val="right" w:leader="dot" w:pos="7927"/>
      </w:tabs>
      <w:spacing w:after="100"/>
      <w:ind w:firstLine="0"/>
    </w:pPr>
  </w:style>
  <w:style w:type="paragraph" w:styleId="TOC2">
    <w:name w:val="toc 2"/>
    <w:basedOn w:val="Normal"/>
    <w:next w:val="Normal"/>
    <w:autoRedefine/>
    <w:uiPriority w:val="39"/>
    <w:unhideWhenUsed/>
    <w:rsid w:val="00B24C35"/>
    <w:pPr>
      <w:spacing w:after="100"/>
      <w:ind w:left="245" w:firstLine="0"/>
    </w:pPr>
  </w:style>
  <w:style w:type="paragraph" w:styleId="TOC3">
    <w:name w:val="toc 3"/>
    <w:basedOn w:val="Normal"/>
    <w:next w:val="Normal"/>
    <w:autoRedefine/>
    <w:uiPriority w:val="39"/>
    <w:unhideWhenUsed/>
    <w:rsid w:val="00B24C35"/>
    <w:pPr>
      <w:spacing w:after="100"/>
      <w:ind w:left="475" w:firstLine="0"/>
    </w:pPr>
  </w:style>
  <w:style w:type="character" w:styleId="LineNumber">
    <w:name w:val="line number"/>
    <w:basedOn w:val="DefaultParagraphFont"/>
    <w:uiPriority w:val="99"/>
    <w:semiHidden/>
    <w:unhideWhenUsed/>
    <w:rsid w:val="00B24C35"/>
  </w:style>
  <w:style w:type="paragraph" w:styleId="NoSpacing">
    <w:name w:val="No Spacing"/>
    <w:uiPriority w:val="1"/>
    <w:qFormat/>
    <w:rsid w:val="003537F3"/>
    <w:pPr>
      <w:spacing w:after="0" w:line="240" w:lineRule="auto"/>
      <w:jc w:val="both"/>
    </w:pPr>
    <w:rPr>
      <w:rFonts w:ascii="Times New Roman" w:hAnsi="Times New Roman"/>
      <w:sz w:val="24"/>
    </w:rPr>
  </w:style>
  <w:style w:type="paragraph" w:styleId="TableofFigures">
    <w:name w:val="table of figures"/>
    <w:basedOn w:val="Normal"/>
    <w:next w:val="Normal"/>
    <w:uiPriority w:val="99"/>
    <w:unhideWhenUsed/>
    <w:rsid w:val="006C706F"/>
    <w:pPr>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29007">
      <w:bodyDiv w:val="1"/>
      <w:marLeft w:val="0"/>
      <w:marRight w:val="0"/>
      <w:marTop w:val="0"/>
      <w:marBottom w:val="0"/>
      <w:divBdr>
        <w:top w:val="none" w:sz="0" w:space="0" w:color="auto"/>
        <w:left w:val="none" w:sz="0" w:space="0" w:color="auto"/>
        <w:bottom w:val="none" w:sz="0" w:space="0" w:color="auto"/>
        <w:right w:val="none" w:sz="0" w:space="0" w:color="auto"/>
      </w:divBdr>
    </w:div>
    <w:div w:id="132606629">
      <w:bodyDiv w:val="1"/>
      <w:marLeft w:val="0"/>
      <w:marRight w:val="0"/>
      <w:marTop w:val="0"/>
      <w:marBottom w:val="0"/>
      <w:divBdr>
        <w:top w:val="none" w:sz="0" w:space="0" w:color="auto"/>
        <w:left w:val="none" w:sz="0" w:space="0" w:color="auto"/>
        <w:bottom w:val="none" w:sz="0" w:space="0" w:color="auto"/>
        <w:right w:val="none" w:sz="0" w:space="0" w:color="auto"/>
      </w:divBdr>
    </w:div>
    <w:div w:id="136917262">
      <w:bodyDiv w:val="1"/>
      <w:marLeft w:val="0"/>
      <w:marRight w:val="0"/>
      <w:marTop w:val="0"/>
      <w:marBottom w:val="0"/>
      <w:divBdr>
        <w:top w:val="none" w:sz="0" w:space="0" w:color="auto"/>
        <w:left w:val="none" w:sz="0" w:space="0" w:color="auto"/>
        <w:bottom w:val="none" w:sz="0" w:space="0" w:color="auto"/>
        <w:right w:val="none" w:sz="0" w:space="0" w:color="auto"/>
      </w:divBdr>
    </w:div>
    <w:div w:id="156767336">
      <w:bodyDiv w:val="1"/>
      <w:marLeft w:val="0"/>
      <w:marRight w:val="0"/>
      <w:marTop w:val="0"/>
      <w:marBottom w:val="0"/>
      <w:divBdr>
        <w:top w:val="none" w:sz="0" w:space="0" w:color="auto"/>
        <w:left w:val="none" w:sz="0" w:space="0" w:color="auto"/>
        <w:bottom w:val="none" w:sz="0" w:space="0" w:color="auto"/>
        <w:right w:val="none" w:sz="0" w:space="0" w:color="auto"/>
      </w:divBdr>
      <w:divsChild>
        <w:div w:id="1598637988">
          <w:marLeft w:val="0"/>
          <w:marRight w:val="0"/>
          <w:marTop w:val="0"/>
          <w:marBottom w:val="0"/>
          <w:divBdr>
            <w:top w:val="none" w:sz="0" w:space="0" w:color="auto"/>
            <w:left w:val="none" w:sz="0" w:space="0" w:color="auto"/>
            <w:bottom w:val="none" w:sz="0" w:space="0" w:color="auto"/>
            <w:right w:val="none" w:sz="0" w:space="0" w:color="auto"/>
          </w:divBdr>
          <w:divsChild>
            <w:div w:id="456334437">
              <w:marLeft w:val="0"/>
              <w:marRight w:val="0"/>
              <w:marTop w:val="0"/>
              <w:marBottom w:val="0"/>
              <w:divBdr>
                <w:top w:val="none" w:sz="0" w:space="0" w:color="auto"/>
                <w:left w:val="none" w:sz="0" w:space="0" w:color="auto"/>
                <w:bottom w:val="none" w:sz="0" w:space="0" w:color="auto"/>
                <w:right w:val="none" w:sz="0" w:space="0" w:color="auto"/>
              </w:divBdr>
              <w:divsChild>
                <w:div w:id="118439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0672197">
      <w:bodyDiv w:val="1"/>
      <w:marLeft w:val="0"/>
      <w:marRight w:val="0"/>
      <w:marTop w:val="0"/>
      <w:marBottom w:val="0"/>
      <w:divBdr>
        <w:top w:val="none" w:sz="0" w:space="0" w:color="auto"/>
        <w:left w:val="none" w:sz="0" w:space="0" w:color="auto"/>
        <w:bottom w:val="none" w:sz="0" w:space="0" w:color="auto"/>
        <w:right w:val="none" w:sz="0" w:space="0" w:color="auto"/>
      </w:divBdr>
    </w:div>
    <w:div w:id="662973279">
      <w:bodyDiv w:val="1"/>
      <w:marLeft w:val="0"/>
      <w:marRight w:val="0"/>
      <w:marTop w:val="0"/>
      <w:marBottom w:val="0"/>
      <w:divBdr>
        <w:top w:val="none" w:sz="0" w:space="0" w:color="auto"/>
        <w:left w:val="none" w:sz="0" w:space="0" w:color="auto"/>
        <w:bottom w:val="none" w:sz="0" w:space="0" w:color="auto"/>
        <w:right w:val="none" w:sz="0" w:space="0" w:color="auto"/>
      </w:divBdr>
      <w:divsChild>
        <w:div w:id="52390954">
          <w:marLeft w:val="0"/>
          <w:marRight w:val="0"/>
          <w:marTop w:val="0"/>
          <w:marBottom w:val="0"/>
          <w:divBdr>
            <w:top w:val="none" w:sz="0" w:space="0" w:color="auto"/>
            <w:left w:val="none" w:sz="0" w:space="0" w:color="auto"/>
            <w:bottom w:val="none" w:sz="0" w:space="0" w:color="auto"/>
            <w:right w:val="none" w:sz="0" w:space="0" w:color="auto"/>
          </w:divBdr>
          <w:divsChild>
            <w:div w:id="963929088">
              <w:marLeft w:val="0"/>
              <w:marRight w:val="0"/>
              <w:marTop w:val="0"/>
              <w:marBottom w:val="0"/>
              <w:divBdr>
                <w:top w:val="none" w:sz="0" w:space="0" w:color="auto"/>
                <w:left w:val="none" w:sz="0" w:space="0" w:color="auto"/>
                <w:bottom w:val="none" w:sz="0" w:space="0" w:color="auto"/>
                <w:right w:val="none" w:sz="0" w:space="0" w:color="auto"/>
              </w:divBdr>
              <w:divsChild>
                <w:div w:id="41826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737190">
      <w:bodyDiv w:val="1"/>
      <w:marLeft w:val="0"/>
      <w:marRight w:val="0"/>
      <w:marTop w:val="0"/>
      <w:marBottom w:val="0"/>
      <w:divBdr>
        <w:top w:val="none" w:sz="0" w:space="0" w:color="auto"/>
        <w:left w:val="none" w:sz="0" w:space="0" w:color="auto"/>
        <w:bottom w:val="none" w:sz="0" w:space="0" w:color="auto"/>
        <w:right w:val="none" w:sz="0" w:space="0" w:color="auto"/>
      </w:divBdr>
      <w:divsChild>
        <w:div w:id="1475219581">
          <w:marLeft w:val="0"/>
          <w:marRight w:val="0"/>
          <w:marTop w:val="0"/>
          <w:marBottom w:val="0"/>
          <w:divBdr>
            <w:top w:val="none" w:sz="0" w:space="0" w:color="auto"/>
            <w:left w:val="none" w:sz="0" w:space="0" w:color="auto"/>
            <w:bottom w:val="none" w:sz="0" w:space="0" w:color="auto"/>
            <w:right w:val="none" w:sz="0" w:space="0" w:color="auto"/>
          </w:divBdr>
          <w:divsChild>
            <w:div w:id="948509460">
              <w:marLeft w:val="0"/>
              <w:marRight w:val="0"/>
              <w:marTop w:val="0"/>
              <w:marBottom w:val="0"/>
              <w:divBdr>
                <w:top w:val="none" w:sz="0" w:space="0" w:color="auto"/>
                <w:left w:val="none" w:sz="0" w:space="0" w:color="auto"/>
                <w:bottom w:val="none" w:sz="0" w:space="0" w:color="auto"/>
                <w:right w:val="none" w:sz="0" w:space="0" w:color="auto"/>
              </w:divBdr>
              <w:divsChild>
                <w:div w:id="2126002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7320706">
      <w:bodyDiv w:val="1"/>
      <w:marLeft w:val="0"/>
      <w:marRight w:val="0"/>
      <w:marTop w:val="0"/>
      <w:marBottom w:val="0"/>
      <w:divBdr>
        <w:top w:val="none" w:sz="0" w:space="0" w:color="auto"/>
        <w:left w:val="none" w:sz="0" w:space="0" w:color="auto"/>
        <w:bottom w:val="none" w:sz="0" w:space="0" w:color="auto"/>
        <w:right w:val="none" w:sz="0" w:space="0" w:color="auto"/>
      </w:divBdr>
    </w:div>
    <w:div w:id="1198006008">
      <w:bodyDiv w:val="1"/>
      <w:marLeft w:val="0"/>
      <w:marRight w:val="0"/>
      <w:marTop w:val="0"/>
      <w:marBottom w:val="0"/>
      <w:divBdr>
        <w:top w:val="none" w:sz="0" w:space="0" w:color="auto"/>
        <w:left w:val="none" w:sz="0" w:space="0" w:color="auto"/>
        <w:bottom w:val="none" w:sz="0" w:space="0" w:color="auto"/>
        <w:right w:val="none" w:sz="0" w:space="0" w:color="auto"/>
      </w:divBdr>
    </w:div>
    <w:div w:id="1255287091">
      <w:bodyDiv w:val="1"/>
      <w:marLeft w:val="0"/>
      <w:marRight w:val="0"/>
      <w:marTop w:val="0"/>
      <w:marBottom w:val="0"/>
      <w:divBdr>
        <w:top w:val="none" w:sz="0" w:space="0" w:color="auto"/>
        <w:left w:val="none" w:sz="0" w:space="0" w:color="auto"/>
        <w:bottom w:val="none" w:sz="0" w:space="0" w:color="auto"/>
        <w:right w:val="none" w:sz="0" w:space="0" w:color="auto"/>
      </w:divBdr>
    </w:div>
    <w:div w:id="1489983238">
      <w:bodyDiv w:val="1"/>
      <w:marLeft w:val="0"/>
      <w:marRight w:val="0"/>
      <w:marTop w:val="0"/>
      <w:marBottom w:val="0"/>
      <w:divBdr>
        <w:top w:val="none" w:sz="0" w:space="0" w:color="auto"/>
        <w:left w:val="none" w:sz="0" w:space="0" w:color="auto"/>
        <w:bottom w:val="none" w:sz="0" w:space="0" w:color="auto"/>
        <w:right w:val="none" w:sz="0" w:space="0" w:color="auto"/>
      </w:divBdr>
    </w:div>
    <w:div w:id="1827816709">
      <w:bodyDiv w:val="1"/>
      <w:marLeft w:val="0"/>
      <w:marRight w:val="0"/>
      <w:marTop w:val="0"/>
      <w:marBottom w:val="0"/>
      <w:divBdr>
        <w:top w:val="none" w:sz="0" w:space="0" w:color="auto"/>
        <w:left w:val="none" w:sz="0" w:space="0" w:color="auto"/>
        <w:bottom w:val="none" w:sz="0" w:space="0" w:color="auto"/>
        <w:right w:val="none" w:sz="0" w:space="0" w:color="auto"/>
      </w:divBdr>
      <w:divsChild>
        <w:div w:id="1917351830">
          <w:marLeft w:val="0"/>
          <w:marRight w:val="0"/>
          <w:marTop w:val="0"/>
          <w:marBottom w:val="0"/>
          <w:divBdr>
            <w:top w:val="none" w:sz="0" w:space="0" w:color="auto"/>
            <w:left w:val="none" w:sz="0" w:space="0" w:color="auto"/>
            <w:bottom w:val="none" w:sz="0" w:space="0" w:color="auto"/>
            <w:right w:val="none" w:sz="0" w:space="0" w:color="auto"/>
          </w:divBdr>
          <w:divsChild>
            <w:div w:id="2005428121">
              <w:marLeft w:val="0"/>
              <w:marRight w:val="0"/>
              <w:marTop w:val="0"/>
              <w:marBottom w:val="0"/>
              <w:divBdr>
                <w:top w:val="none" w:sz="0" w:space="0" w:color="auto"/>
                <w:left w:val="none" w:sz="0" w:space="0" w:color="auto"/>
                <w:bottom w:val="none" w:sz="0" w:space="0" w:color="auto"/>
                <w:right w:val="none" w:sz="0" w:space="0" w:color="auto"/>
              </w:divBdr>
              <w:divsChild>
                <w:div w:id="1659961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0007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6.jpg"/><Relationship Id="rId3" Type="http://schemas.openxmlformats.org/officeDocument/2006/relationships/styles" Target="styles.xml"/><Relationship Id="rId21" Type="http://schemas.openxmlformats.org/officeDocument/2006/relationships/hyperlink" Target="https://www.kaggle.com/datasets/abdallahalidev/plantvillage-dataset" TargetMode="Externa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jpg"/><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JPG"/><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17DD0-FC21-4F35-BA60-918BD90A62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02</TotalTime>
  <Pages>35</Pages>
  <Words>23747</Words>
  <Characters>135363</Characters>
  <Application>Microsoft Office Word</Application>
  <DocSecurity>0</DocSecurity>
  <Lines>1128</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nya Ghandi</dc:creator>
  <cp:keywords/>
  <dc:description/>
  <cp:lastModifiedBy>Sonnya Ghandi</cp:lastModifiedBy>
  <cp:revision>172</cp:revision>
  <dcterms:created xsi:type="dcterms:W3CDTF">2024-03-03T12:12:00Z</dcterms:created>
  <dcterms:modified xsi:type="dcterms:W3CDTF">2024-04-28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0768b-3ef8-3c1f-b72e-ebccdceb924b</vt:lpwstr>
  </property>
  <property fmtid="{D5CDD505-2E9C-101B-9397-08002B2CF9AE}" pid="24" name="Mendeley Citation Style_1">
    <vt:lpwstr>http://www.zotero.org/styles/apa</vt:lpwstr>
  </property>
</Properties>
</file>